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07F7" w14:textId="77777777" w:rsidR="00030C03" w:rsidRPr="004553C2" w:rsidRDefault="00030C03" w:rsidP="00FE4EDB">
      <w:pPr>
        <w:spacing w:line="360" w:lineRule="auto"/>
        <w:jc w:val="center"/>
        <w:rPr>
          <w:rFonts w:ascii="Arial" w:hAnsi="Arial" w:cs="Arial"/>
          <w:sz w:val="56"/>
          <w:szCs w:val="56"/>
          <w:lang w:val="en-GB"/>
        </w:rPr>
      </w:pPr>
      <w:bookmarkStart w:id="0" w:name="_Toc1925151"/>
    </w:p>
    <w:p w14:paraId="6155640A" w14:textId="5BD8A50F" w:rsidR="00BD59AD" w:rsidRPr="00BE4382" w:rsidRDefault="001E5507" w:rsidP="00FE4EDB">
      <w:pPr>
        <w:spacing w:line="360" w:lineRule="auto"/>
        <w:jc w:val="center"/>
        <w:rPr>
          <w:rFonts w:cs="Linux Libertine O"/>
          <w:sz w:val="38"/>
          <w:szCs w:val="38"/>
          <w:lang w:val="en-GB"/>
        </w:rPr>
      </w:pPr>
      <w:r w:rsidRPr="00BE4382">
        <w:rPr>
          <w:rFonts w:cs="Linux Libertine O"/>
          <w:sz w:val="58"/>
          <w:szCs w:val="58"/>
          <w:lang w:val="en-GB"/>
        </w:rPr>
        <w:t>OpenSceneGraph</w:t>
      </w:r>
    </w:p>
    <w:p w14:paraId="34C77C79" w14:textId="37667B98" w:rsidR="00F62C94" w:rsidRPr="00BE4382" w:rsidRDefault="0029582B" w:rsidP="00FE4EDB">
      <w:pPr>
        <w:spacing w:line="360" w:lineRule="auto"/>
        <w:jc w:val="center"/>
        <w:rPr>
          <w:rFonts w:cs="Linux Libertine O"/>
          <w:sz w:val="38"/>
          <w:szCs w:val="38"/>
          <w:lang w:val="en-GB"/>
        </w:rPr>
      </w:pPr>
      <w:r w:rsidRPr="004D238D">
        <w:rPr>
          <w:rFonts w:cs="Linux Libertine O"/>
          <w:noProof/>
          <w:sz w:val="38"/>
          <w:szCs w:val="38"/>
          <w:lang w:val="en-GB"/>
        </w:rPr>
        <mc:AlternateContent>
          <mc:Choice Requires="wps">
            <w:drawing>
              <wp:anchor distT="0" distB="0" distL="114300" distR="114300" simplePos="0" relativeHeight="251659264" behindDoc="0" locked="0" layoutInCell="1" allowOverlap="1" wp14:anchorId="4767D557" wp14:editId="6423F8D2">
                <wp:simplePos x="0" y="0"/>
                <wp:positionH relativeFrom="margin">
                  <wp:align>center</wp:align>
                </wp:positionH>
                <wp:positionV relativeFrom="paragraph">
                  <wp:posOffset>80356</wp:posOffset>
                </wp:positionV>
                <wp:extent cx="1230283" cy="0"/>
                <wp:effectExtent l="0" t="0" r="0" b="0"/>
                <wp:wrapNone/>
                <wp:docPr id="1" name="Gerader Verbinder 1"/>
                <wp:cNvGraphicFramePr/>
                <a:graphic xmlns:a="http://schemas.openxmlformats.org/drawingml/2006/main">
                  <a:graphicData uri="http://schemas.microsoft.com/office/word/2010/wordprocessingShape">
                    <wps:wsp>
                      <wps:cNvCnPr/>
                      <wps:spPr>
                        <a:xfrm>
                          <a:off x="0" y="0"/>
                          <a:ext cx="123028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
            <w:pict>
              <v:line w14:anchorId="528BDE09" id="Gerader Verbinde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6.35pt" to="96.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" strokecolor="black [3213]" strokeweight="1pt">
                <v:stroke joinstyle="miter"/>
                <w10:wrap anchorx="margin"/>
              </v:line>
            </w:pict>
          </mc:Fallback>
        </mc:AlternateContent>
      </w:r>
    </w:p>
    <w:p w14:paraId="4745CC87" w14:textId="59DA8530" w:rsidR="00F62C94" w:rsidRPr="00BE4382" w:rsidRDefault="009C74F2" w:rsidP="00FE4EDB">
      <w:pPr>
        <w:spacing w:line="360" w:lineRule="auto"/>
        <w:jc w:val="center"/>
        <w:rPr>
          <w:rFonts w:cs="Linux Libertine O"/>
          <w:sz w:val="38"/>
          <w:szCs w:val="38"/>
          <w:lang w:val="en-GB"/>
        </w:rPr>
      </w:pPr>
      <w:r w:rsidRPr="00BE4382">
        <w:rPr>
          <w:rFonts w:cs="Linux Libertine O"/>
          <w:sz w:val="38"/>
          <w:szCs w:val="38"/>
          <w:lang w:val="en-GB"/>
        </w:rPr>
        <w:t>Alexander Birkner</w:t>
      </w:r>
    </w:p>
    <w:p w14:paraId="1AEE9F8A" w14:textId="4F6B3E9C" w:rsidR="00E94CEB" w:rsidRPr="00BE4382" w:rsidRDefault="00E94CEB" w:rsidP="00FE4EDB">
      <w:pPr>
        <w:spacing w:line="360" w:lineRule="auto"/>
        <w:jc w:val="center"/>
        <w:rPr>
          <w:rFonts w:cs="Linux Libertine O"/>
          <w:sz w:val="38"/>
          <w:szCs w:val="38"/>
          <w:lang w:val="en-GB"/>
        </w:rPr>
      </w:pPr>
    </w:p>
    <w:p w14:paraId="604DB977" w14:textId="20D0FF6C" w:rsidR="00E94CEB" w:rsidRPr="00BE4382" w:rsidRDefault="00E94CEB" w:rsidP="00FE4EDB">
      <w:pPr>
        <w:spacing w:line="360" w:lineRule="auto"/>
        <w:jc w:val="center"/>
        <w:rPr>
          <w:rFonts w:cs="Linux Libertine O"/>
          <w:sz w:val="38"/>
          <w:szCs w:val="38"/>
          <w:lang w:val="en-GB"/>
        </w:rPr>
      </w:pPr>
    </w:p>
    <w:p w14:paraId="0CE38903" w14:textId="77777777" w:rsidR="00E94CEB" w:rsidRPr="00BE4382" w:rsidRDefault="00E94CEB" w:rsidP="00FE4EDB">
      <w:pPr>
        <w:spacing w:line="360" w:lineRule="auto"/>
        <w:jc w:val="center"/>
        <w:rPr>
          <w:rFonts w:cs="Linux Libertine O"/>
          <w:sz w:val="42"/>
          <w:szCs w:val="42"/>
          <w:lang w:val="en-GB"/>
        </w:rPr>
      </w:pPr>
    </w:p>
    <w:p w14:paraId="0ED3B3F4" w14:textId="32211FE8" w:rsidR="00F62C94" w:rsidRPr="004D238D" w:rsidRDefault="004D238D" w:rsidP="00FE4EDB">
      <w:pPr>
        <w:spacing w:line="360" w:lineRule="auto"/>
        <w:jc w:val="center"/>
        <w:rPr>
          <w:rFonts w:cs="Linux Libertine O"/>
          <w:sz w:val="42"/>
          <w:szCs w:val="42"/>
          <w:lang w:val="en-GB"/>
        </w:rPr>
      </w:pPr>
      <w:r w:rsidRPr="004D238D">
        <w:rPr>
          <w:rFonts w:cs="Linux Libertine O"/>
          <w:sz w:val="42"/>
          <w:szCs w:val="42"/>
          <w:lang w:val="en-GB"/>
        </w:rPr>
        <w:t>Programming of Graphics Shaders</w:t>
      </w:r>
    </w:p>
    <w:p w14:paraId="0A83901E" w14:textId="2DD201AE" w:rsidR="006443DF" w:rsidRPr="004D238D" w:rsidRDefault="0029582B" w:rsidP="00FE4EDB">
      <w:pPr>
        <w:spacing w:line="360" w:lineRule="auto"/>
        <w:jc w:val="center"/>
        <w:rPr>
          <w:rFonts w:cs="Linux Libertine O"/>
          <w:sz w:val="38"/>
          <w:szCs w:val="38"/>
        </w:rPr>
      </w:pPr>
      <w:r w:rsidRPr="004D238D">
        <w:rPr>
          <w:rFonts w:cs="Linux Libertine O"/>
          <w:sz w:val="38"/>
          <w:szCs w:val="38"/>
          <w:lang w:val="en-GB"/>
        </w:rPr>
        <w:t>Prof. Dr.</w:t>
      </w:r>
      <w:r w:rsidR="001E5507" w:rsidRPr="004D238D">
        <w:rPr>
          <w:rFonts w:cs="Linux Libertine O"/>
          <w:sz w:val="38"/>
          <w:szCs w:val="38"/>
          <w:lang w:val="en-GB"/>
        </w:rPr>
        <w:t>-Ing</w:t>
      </w:r>
      <w:r w:rsidRPr="004D238D">
        <w:rPr>
          <w:rFonts w:cs="Linux Libertine O"/>
          <w:sz w:val="38"/>
          <w:szCs w:val="38"/>
          <w:lang w:val="en-GB"/>
        </w:rPr>
        <w:t>.</w:t>
      </w:r>
      <w:r w:rsidR="001E5507" w:rsidRPr="004D238D">
        <w:rPr>
          <w:rFonts w:cs="Linux Libertine O"/>
          <w:sz w:val="38"/>
          <w:szCs w:val="38"/>
          <w:lang w:val="en-GB"/>
        </w:rPr>
        <w:t xml:space="preserve"> </w:t>
      </w:r>
      <w:r w:rsidR="001E5507" w:rsidRPr="004D238D">
        <w:rPr>
          <w:rFonts w:cs="Linux Libertine O"/>
          <w:sz w:val="38"/>
          <w:szCs w:val="38"/>
        </w:rPr>
        <w:t>C.</w:t>
      </w:r>
      <w:r w:rsidRPr="004D238D">
        <w:rPr>
          <w:rFonts w:cs="Linux Libertine O"/>
          <w:sz w:val="38"/>
          <w:szCs w:val="38"/>
        </w:rPr>
        <w:t xml:space="preserve"> </w:t>
      </w:r>
      <w:r w:rsidR="001E5507" w:rsidRPr="004D238D">
        <w:rPr>
          <w:rFonts w:cs="Linux Libertine O"/>
          <w:sz w:val="38"/>
          <w:szCs w:val="38"/>
        </w:rPr>
        <w:t>Schiedermeier</w:t>
      </w:r>
    </w:p>
    <w:p w14:paraId="66ED9C87" w14:textId="100BE31A" w:rsidR="0029582B" w:rsidRPr="004D238D" w:rsidRDefault="0029582B" w:rsidP="00FE4EDB">
      <w:pPr>
        <w:spacing w:line="360" w:lineRule="auto"/>
        <w:jc w:val="center"/>
        <w:rPr>
          <w:rFonts w:cs="Linux Libertine O"/>
          <w:sz w:val="38"/>
          <w:szCs w:val="38"/>
        </w:rPr>
      </w:pPr>
    </w:p>
    <w:p w14:paraId="331419F6" w14:textId="2534D114" w:rsidR="00E94CEB" w:rsidRPr="004D238D" w:rsidRDefault="00E94CEB" w:rsidP="00FE4EDB">
      <w:pPr>
        <w:spacing w:line="360" w:lineRule="auto"/>
        <w:jc w:val="center"/>
        <w:rPr>
          <w:rFonts w:cs="Linux Libertine O"/>
          <w:sz w:val="38"/>
          <w:szCs w:val="38"/>
        </w:rPr>
      </w:pPr>
    </w:p>
    <w:p w14:paraId="0889A75F" w14:textId="23E6AF4C" w:rsidR="00E94CEB" w:rsidRPr="004D238D" w:rsidRDefault="00E94CEB" w:rsidP="00FE4EDB">
      <w:pPr>
        <w:spacing w:line="360" w:lineRule="auto"/>
        <w:jc w:val="center"/>
        <w:rPr>
          <w:rFonts w:cs="Linux Libertine O"/>
          <w:sz w:val="38"/>
          <w:szCs w:val="38"/>
        </w:rPr>
      </w:pPr>
    </w:p>
    <w:p w14:paraId="63DFAA88" w14:textId="77777777" w:rsidR="00E94CEB" w:rsidRPr="004D238D" w:rsidRDefault="00E94CEB" w:rsidP="00FE4EDB">
      <w:pPr>
        <w:spacing w:line="360" w:lineRule="auto"/>
        <w:jc w:val="center"/>
        <w:rPr>
          <w:rFonts w:cs="Linux Libertine O"/>
          <w:sz w:val="38"/>
          <w:szCs w:val="38"/>
        </w:rPr>
      </w:pPr>
    </w:p>
    <w:p w14:paraId="03CC25F2" w14:textId="0294602D" w:rsidR="0029582B" w:rsidRPr="004D238D" w:rsidRDefault="0029582B" w:rsidP="00FE4EDB">
      <w:pPr>
        <w:spacing w:line="360" w:lineRule="auto"/>
        <w:jc w:val="center"/>
        <w:rPr>
          <w:rFonts w:cs="Linux Libertine O"/>
          <w:sz w:val="38"/>
          <w:szCs w:val="38"/>
        </w:rPr>
      </w:pPr>
      <w:r w:rsidRPr="004D238D">
        <w:rPr>
          <w:rFonts w:cs="Linux Libertine O"/>
          <w:sz w:val="38"/>
          <w:szCs w:val="38"/>
        </w:rPr>
        <w:t xml:space="preserve">Technische Hochschule Nürnberg Georg Simon Ohm </w:t>
      </w:r>
    </w:p>
    <w:p w14:paraId="5122F815" w14:textId="07B3478A"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 xml:space="preserve">Fakultät Informatik </w:t>
      </w:r>
    </w:p>
    <w:p w14:paraId="255FD81C" w14:textId="58806802"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WS 20/21</w:t>
      </w:r>
    </w:p>
    <w:p w14:paraId="3B2EF942" w14:textId="74CBE1D5" w:rsidR="003C177D" w:rsidRPr="00AA1C5E" w:rsidRDefault="004D238D" w:rsidP="004D238D">
      <w:pPr>
        <w:spacing w:line="360" w:lineRule="auto"/>
        <w:jc w:val="center"/>
        <w:rPr>
          <w:rFonts w:ascii="Arial" w:eastAsiaTheme="majorEastAsia" w:hAnsi="Arial" w:cs="Arial"/>
          <w:b/>
          <w:bCs/>
          <w:color w:val="000000" w:themeColor="text1"/>
          <w:sz w:val="36"/>
          <w:szCs w:val="32"/>
          <w:lang w:val="en-GB"/>
        </w:rPr>
        <w:sectPr w:rsidR="003C177D" w:rsidRPr="00AA1C5E" w:rsidSect="00EF67A2">
          <w:headerReference w:type="default" r:id="rId8"/>
          <w:footerReference w:type="default" r:id="rId9"/>
          <w:footerReference w:type="first" r:id="rId10"/>
          <w:pgSz w:w="11909" w:h="16834"/>
          <w:pgMar w:top="1417" w:right="1417" w:bottom="1134" w:left="1417" w:header="0" w:footer="720" w:gutter="0"/>
          <w:cols w:space="708"/>
          <w:titlePg/>
          <w:docGrid w:linePitch="360"/>
        </w:sectPr>
      </w:pPr>
      <w:r>
        <w:rPr>
          <w:rFonts w:cs="Linux Libertine O"/>
          <w:sz w:val="38"/>
          <w:szCs w:val="38"/>
          <w:lang w:val="en-GB"/>
        </w:rPr>
        <w:t>11</w:t>
      </w:r>
      <w:r w:rsidR="006443DF" w:rsidRPr="004D238D">
        <w:rPr>
          <w:rFonts w:cs="Linux Libertine O"/>
          <w:sz w:val="38"/>
          <w:szCs w:val="38"/>
          <w:lang w:val="en-GB"/>
        </w:rPr>
        <w:t>.01.2021</w:t>
      </w:r>
      <w:r w:rsidR="000A0414" w:rsidRPr="00AA1C5E">
        <w:rPr>
          <w:rFonts w:ascii="Arial" w:hAnsi="Arial" w:cs="Arial"/>
          <w:lang w:val="en-GB"/>
        </w:rPr>
        <w:br w:type="page"/>
      </w:r>
    </w:p>
    <w:bookmarkEnd w:id="0" w:displacedByCustomXml="next"/>
    <w:bookmarkStart w:id="1" w:name="_Toc61164547" w:displacedByCustomXml="next"/>
    <w:bookmarkStart w:id="2" w:name="_Toc61177877" w:displacedByCustomXml="next"/>
    <w:sdt>
      <w:sdtPr>
        <w:rPr>
          <w:rFonts w:eastAsiaTheme="minorHAnsi" w:cs="Arial"/>
          <w:b w:val="0"/>
          <w:bCs w:val="0"/>
          <w:color w:val="auto"/>
          <w:sz w:val="24"/>
          <w:szCs w:val="24"/>
        </w:rPr>
        <w:id w:val="1550644978"/>
        <w:docPartObj>
          <w:docPartGallery w:val="Table of Contents"/>
          <w:docPartUnique/>
        </w:docPartObj>
      </w:sdtPr>
      <w:sdtContent>
        <w:p w14:paraId="3C3A9BF9" w14:textId="21BC3E44" w:rsidR="00A52027" w:rsidRPr="00AA1C5E" w:rsidRDefault="00A47C48" w:rsidP="00AC1341">
          <w:pPr>
            <w:pStyle w:val="berschrift1"/>
            <w:numPr>
              <w:ilvl w:val="0"/>
              <w:numId w:val="0"/>
            </w:numPr>
            <w:ind w:left="432" w:hanging="432"/>
            <w:rPr>
              <w:lang w:val="en-GB"/>
            </w:rPr>
          </w:pPr>
          <w:r w:rsidRPr="00AA1C5E">
            <w:rPr>
              <w:lang w:val="en-GB"/>
            </w:rPr>
            <w:t>Table of Contents</w:t>
          </w:r>
          <w:bookmarkEnd w:id="2"/>
          <w:bookmarkEnd w:id="1"/>
        </w:p>
        <w:p w14:paraId="69D96544" w14:textId="719EC82C" w:rsidR="00A74895" w:rsidRPr="009C4CA2" w:rsidRDefault="00C369E3">
          <w:pPr>
            <w:pStyle w:val="Verzeichnis1"/>
            <w:tabs>
              <w:tab w:val="right" w:leader="dot" w:pos="9622"/>
            </w:tabs>
            <w:rPr>
              <w:rFonts w:ascii="Linux Libertine O" w:eastAsiaTheme="minorEastAsia" w:hAnsi="Linux Libertine O" w:cs="Linux Libertine O"/>
              <w:b w:val="0"/>
              <w:bCs w:val="0"/>
              <w:noProof/>
              <w:sz w:val="22"/>
              <w:lang w:val="en-GB" w:eastAsia="en-GB"/>
            </w:rPr>
          </w:pPr>
          <w:r w:rsidRPr="009C4CA2">
            <w:rPr>
              <w:rFonts w:ascii="Linux Libertine O" w:hAnsi="Linux Libertine O" w:cs="Linux Libertine O"/>
            </w:rPr>
            <w:fldChar w:fldCharType="begin"/>
          </w:r>
          <w:r w:rsidRPr="00BE4382">
            <w:rPr>
              <w:rFonts w:ascii="Linux Libertine O" w:hAnsi="Linux Libertine O" w:cs="Linux Libertine O"/>
              <w:lang w:val="en-GB"/>
            </w:rPr>
            <w:instrText xml:space="preserve"> TOC \o "1-4" \h \z \u </w:instrText>
          </w:r>
          <w:r w:rsidRPr="009C4CA2">
            <w:rPr>
              <w:rFonts w:ascii="Linux Libertine O" w:hAnsi="Linux Libertine O" w:cs="Linux Libertine O"/>
            </w:rPr>
            <w:fldChar w:fldCharType="separate"/>
          </w:r>
          <w:hyperlink w:anchor="_Toc61177877" w:history="1"/>
        </w:p>
        <w:p w14:paraId="540ED3AB" w14:textId="3D549393" w:rsidR="00A74895" w:rsidRPr="009C4CA2" w:rsidRDefault="00BE4382">
          <w:pPr>
            <w:pStyle w:val="Verzeichnis1"/>
            <w:tabs>
              <w:tab w:val="right" w:leader="dot" w:pos="9622"/>
            </w:tabs>
            <w:rPr>
              <w:rFonts w:ascii="Linux Libertine O" w:eastAsiaTheme="minorEastAsia" w:hAnsi="Linux Libertine O" w:cs="Linux Libertine O"/>
              <w:b w:val="0"/>
              <w:bCs w:val="0"/>
              <w:noProof/>
              <w:sz w:val="22"/>
              <w:lang w:val="en-GB" w:eastAsia="en-GB"/>
            </w:rPr>
          </w:pPr>
          <w:hyperlink w:anchor="_Toc61177878" w:history="1">
            <w:r w:rsidR="00A74895" w:rsidRPr="009C4CA2">
              <w:rPr>
                <w:rStyle w:val="Hyperlink"/>
                <w:rFonts w:ascii="Linux Libertine O" w:hAnsi="Linux Libertine O" w:cs="Linux Libertine O"/>
                <w:noProof/>
              </w:rPr>
              <w:t>List of Figur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7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3</w:t>
            </w:r>
            <w:r w:rsidR="00A74895" w:rsidRPr="009C4CA2">
              <w:rPr>
                <w:rFonts w:ascii="Linux Libertine O" w:hAnsi="Linux Libertine O" w:cs="Linux Libertine O"/>
                <w:noProof/>
                <w:webHidden/>
              </w:rPr>
              <w:fldChar w:fldCharType="end"/>
            </w:r>
          </w:hyperlink>
        </w:p>
        <w:p w14:paraId="57DB2B86" w14:textId="1C077599"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79" w:history="1">
            <w:r w:rsidR="00A74895" w:rsidRPr="009C4CA2">
              <w:rPr>
                <w:rStyle w:val="Hyperlink"/>
                <w:rFonts w:ascii="Linux Libertine O" w:hAnsi="Linux Libertine O" w:cs="Linux Libertine O"/>
                <w:noProof/>
              </w:rPr>
              <w:t>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Introduct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7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0E219CCF" w14:textId="0EBAEFC8"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80" w:history="1">
            <w:r w:rsidR="00A74895" w:rsidRPr="009C4CA2">
              <w:rPr>
                <w:rStyle w:val="Hyperlink"/>
                <w:rFonts w:ascii="Linux Libertine O" w:hAnsi="Linux Libertine O" w:cs="Linux Libertine O"/>
                <w:noProof/>
              </w:rPr>
              <w:t>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3A895E9B" w14:textId="327E5698"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1" w:history="1">
            <w:r w:rsidR="00A74895" w:rsidRPr="009C4CA2">
              <w:rPr>
                <w:rStyle w:val="Hyperlink"/>
                <w:rFonts w:ascii="Linux Libertine O" w:hAnsi="Linux Libertine O" w:cs="Linux Libertine O"/>
                <w:noProof/>
                <w:lang w:val="en-GB"/>
              </w:rPr>
              <w:t>2.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cene Graph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1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42FF3CFF" w14:textId="553A1842"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2" w:history="1">
            <w:r w:rsidR="00A74895" w:rsidRPr="009C4CA2">
              <w:rPr>
                <w:rStyle w:val="Hyperlink"/>
                <w:rFonts w:ascii="Linux Libertine O" w:hAnsi="Linux Libertine O" w:cs="Linux Libertine O"/>
                <w:noProof/>
                <w:lang w:val="en-GB"/>
              </w:rPr>
              <w:t>2.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Retained Rendering</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2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5</w:t>
            </w:r>
            <w:r w:rsidR="00A74895" w:rsidRPr="009C4CA2">
              <w:rPr>
                <w:rFonts w:ascii="Linux Libertine O" w:hAnsi="Linux Libertine O" w:cs="Linux Libertine O"/>
                <w:noProof/>
                <w:webHidden/>
              </w:rPr>
              <w:fldChar w:fldCharType="end"/>
            </w:r>
          </w:hyperlink>
        </w:p>
        <w:p w14:paraId="54D3D090" w14:textId="0B444868"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83" w:history="1">
            <w:r w:rsidR="00A74895" w:rsidRPr="009C4CA2">
              <w:rPr>
                <w:rStyle w:val="Hyperlink"/>
                <w:rFonts w:ascii="Linux Libertine O" w:hAnsi="Linux Libertine O" w:cs="Linux Libertine O"/>
                <w:noProof/>
              </w:rPr>
              <w:t>3</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Use of 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3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5</w:t>
            </w:r>
            <w:r w:rsidR="00A74895" w:rsidRPr="009C4CA2">
              <w:rPr>
                <w:rFonts w:ascii="Linux Libertine O" w:hAnsi="Linux Libertine O" w:cs="Linux Libertine O"/>
                <w:noProof/>
                <w:webHidden/>
              </w:rPr>
              <w:fldChar w:fldCharType="end"/>
            </w:r>
          </w:hyperlink>
        </w:p>
        <w:p w14:paraId="5CF4FA8E" w14:textId="243F1CE3"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4" w:history="1">
            <w:r w:rsidR="00A74895" w:rsidRPr="009C4CA2">
              <w:rPr>
                <w:rStyle w:val="Hyperlink"/>
                <w:rFonts w:ascii="Linux Libertine O" w:hAnsi="Linux Libertine O" w:cs="Linux Libertine O"/>
                <w:noProof/>
              </w:rPr>
              <w:t>3.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Hello World“</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4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6</w:t>
            </w:r>
            <w:r w:rsidR="00A74895" w:rsidRPr="009C4CA2">
              <w:rPr>
                <w:rFonts w:ascii="Linux Libertine O" w:hAnsi="Linux Libertine O" w:cs="Linux Libertine O"/>
                <w:noProof/>
                <w:webHidden/>
              </w:rPr>
              <w:fldChar w:fldCharType="end"/>
            </w:r>
          </w:hyperlink>
        </w:p>
        <w:p w14:paraId="3D3CF60C" w14:textId="5F1E7D18"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5" w:history="1">
            <w:r w:rsidR="00A74895" w:rsidRPr="009C4CA2">
              <w:rPr>
                <w:rStyle w:val="Hyperlink"/>
                <w:rFonts w:ascii="Linux Libertine O" w:hAnsi="Linux Libertine O" w:cs="Linux Libertine O"/>
                <w:noProof/>
                <w:lang w:val="en-GB"/>
              </w:rPr>
              <w:t>3.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Librari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5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6</w:t>
            </w:r>
            <w:r w:rsidR="00A74895" w:rsidRPr="009C4CA2">
              <w:rPr>
                <w:rFonts w:ascii="Linux Libertine O" w:hAnsi="Linux Libertine O" w:cs="Linux Libertine O"/>
                <w:noProof/>
                <w:webHidden/>
              </w:rPr>
              <w:fldChar w:fldCharType="end"/>
            </w:r>
          </w:hyperlink>
        </w:p>
        <w:p w14:paraId="66B809BE" w14:textId="5A0397C9"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6" w:history="1">
            <w:r w:rsidR="00A74895" w:rsidRPr="009C4CA2">
              <w:rPr>
                <w:rStyle w:val="Hyperlink"/>
                <w:rFonts w:ascii="Linux Libertine O" w:hAnsi="Linux Libertine O" w:cs="Linux Libertine O"/>
                <w:noProof/>
              </w:rPr>
              <w:t>3.3</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Classes to Represent Nod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6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7</w:t>
            </w:r>
            <w:r w:rsidR="00A74895" w:rsidRPr="009C4CA2">
              <w:rPr>
                <w:rFonts w:ascii="Linux Libertine O" w:hAnsi="Linux Libertine O" w:cs="Linux Libertine O"/>
                <w:noProof/>
                <w:webHidden/>
              </w:rPr>
              <w:fldChar w:fldCharType="end"/>
            </w:r>
          </w:hyperlink>
        </w:p>
        <w:p w14:paraId="3D5AA0A1" w14:textId="5970135D"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7" w:history="1">
            <w:r w:rsidR="00A74895" w:rsidRPr="009C4CA2">
              <w:rPr>
                <w:rStyle w:val="Hyperlink"/>
                <w:rFonts w:ascii="Linux Libertine O" w:hAnsi="Linux Libertine O" w:cs="Linux Libertine O"/>
                <w:noProof/>
                <w:lang w:val="en-GB"/>
              </w:rPr>
              <w:t>3.4</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Traversing the Scene 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7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8</w:t>
            </w:r>
            <w:r w:rsidR="00A74895" w:rsidRPr="009C4CA2">
              <w:rPr>
                <w:rFonts w:ascii="Linux Libertine O" w:hAnsi="Linux Libertine O" w:cs="Linux Libertine O"/>
                <w:noProof/>
                <w:webHidden/>
              </w:rPr>
              <w:fldChar w:fldCharType="end"/>
            </w:r>
          </w:hyperlink>
        </w:p>
        <w:p w14:paraId="58D11BD3" w14:textId="15D20CBA"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8" w:history="1">
            <w:r w:rsidR="00A74895" w:rsidRPr="009C4CA2">
              <w:rPr>
                <w:rStyle w:val="Hyperlink"/>
                <w:rFonts w:ascii="Linux Libertine O" w:hAnsi="Linux Libertine O" w:cs="Linux Libertine O"/>
                <w:noProof/>
                <w:lang w:val="en-GB"/>
              </w:rPr>
              <w:t>3.5</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mart Pointer</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8</w:t>
            </w:r>
            <w:r w:rsidR="00A74895" w:rsidRPr="009C4CA2">
              <w:rPr>
                <w:rFonts w:ascii="Linux Libertine O" w:hAnsi="Linux Libertine O" w:cs="Linux Libertine O"/>
                <w:noProof/>
                <w:webHidden/>
              </w:rPr>
              <w:fldChar w:fldCharType="end"/>
            </w:r>
          </w:hyperlink>
        </w:p>
        <w:p w14:paraId="69255799" w14:textId="26BEB889"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89" w:history="1">
            <w:r w:rsidR="00A74895" w:rsidRPr="009C4CA2">
              <w:rPr>
                <w:rStyle w:val="Hyperlink"/>
                <w:rFonts w:ascii="Linux Libertine O" w:hAnsi="Linux Libertine O" w:cs="Linux Libertine O"/>
                <w:noProof/>
              </w:rPr>
              <w:t>3.6</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tate Set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9</w:t>
            </w:r>
            <w:r w:rsidR="00A74895" w:rsidRPr="009C4CA2">
              <w:rPr>
                <w:rFonts w:ascii="Linux Libertine O" w:hAnsi="Linux Libertine O" w:cs="Linux Libertine O"/>
                <w:noProof/>
                <w:webHidden/>
              </w:rPr>
              <w:fldChar w:fldCharType="end"/>
            </w:r>
          </w:hyperlink>
        </w:p>
        <w:p w14:paraId="589E82A4" w14:textId="67C31B12"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90" w:history="1">
            <w:r w:rsidR="00A74895" w:rsidRPr="009C4CA2">
              <w:rPr>
                <w:rStyle w:val="Hyperlink"/>
                <w:rFonts w:ascii="Linux Libertine O" w:hAnsi="Linux Libertine O" w:cs="Linux Libertine O"/>
                <w:noProof/>
              </w:rPr>
              <w:t>4</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Playground Projek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0</w:t>
            </w:r>
            <w:r w:rsidR="00A74895" w:rsidRPr="009C4CA2">
              <w:rPr>
                <w:rFonts w:ascii="Linux Libertine O" w:hAnsi="Linux Libertine O" w:cs="Linux Libertine O"/>
                <w:noProof/>
                <w:webHidden/>
              </w:rPr>
              <w:fldChar w:fldCharType="end"/>
            </w:r>
          </w:hyperlink>
        </w:p>
        <w:p w14:paraId="5406A34C" w14:textId="6C2EAA48"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91" w:history="1">
            <w:r w:rsidR="00A74895" w:rsidRPr="009C4CA2">
              <w:rPr>
                <w:rStyle w:val="Hyperlink"/>
                <w:rFonts w:ascii="Linux Libertine O" w:hAnsi="Linux Libertine O" w:cs="Linux Libertine O"/>
                <w:noProof/>
              </w:rPr>
              <w:t>4.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Architecture</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1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0</w:t>
            </w:r>
            <w:r w:rsidR="00A74895" w:rsidRPr="009C4CA2">
              <w:rPr>
                <w:rFonts w:ascii="Linux Libertine O" w:hAnsi="Linux Libertine O" w:cs="Linux Libertine O"/>
                <w:noProof/>
                <w:webHidden/>
              </w:rPr>
              <w:fldChar w:fldCharType="end"/>
            </w:r>
          </w:hyperlink>
        </w:p>
        <w:p w14:paraId="1DB36CA9" w14:textId="2FE9F055" w:rsidR="00A74895" w:rsidRPr="009C4CA2" w:rsidRDefault="00BE4382">
          <w:pPr>
            <w:pStyle w:val="Verzeichnis2"/>
            <w:rPr>
              <w:rFonts w:ascii="Linux Libertine O" w:eastAsiaTheme="minorEastAsia" w:hAnsi="Linux Libertine O" w:cs="Linux Libertine O"/>
              <w:b w:val="0"/>
              <w:bCs w:val="0"/>
              <w:noProof/>
              <w:sz w:val="22"/>
              <w:lang w:val="en-GB" w:eastAsia="en-GB"/>
            </w:rPr>
          </w:pPr>
          <w:hyperlink w:anchor="_Toc61177892" w:history="1">
            <w:r w:rsidR="00A74895" w:rsidRPr="009C4CA2">
              <w:rPr>
                <w:rStyle w:val="Hyperlink"/>
                <w:rFonts w:ascii="Linux Libertine O" w:hAnsi="Linux Libertine O" w:cs="Linux Libertine O"/>
                <w:noProof/>
              </w:rPr>
              <w:t>4.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Implementat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2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2</w:t>
            </w:r>
            <w:r w:rsidR="00A74895" w:rsidRPr="009C4CA2">
              <w:rPr>
                <w:rFonts w:ascii="Linux Libertine O" w:hAnsi="Linux Libertine O" w:cs="Linux Libertine O"/>
                <w:noProof/>
                <w:webHidden/>
              </w:rPr>
              <w:fldChar w:fldCharType="end"/>
            </w:r>
          </w:hyperlink>
        </w:p>
        <w:p w14:paraId="075C3EE7" w14:textId="2292C9AB" w:rsidR="00A74895" w:rsidRPr="009C4CA2" w:rsidRDefault="00BE4382">
          <w:pPr>
            <w:pStyle w:val="Verzeichnis3"/>
            <w:tabs>
              <w:tab w:val="left" w:pos="960"/>
              <w:tab w:val="right" w:leader="dot" w:pos="9622"/>
            </w:tabs>
            <w:rPr>
              <w:rFonts w:ascii="Linux Libertine O" w:eastAsiaTheme="minorEastAsia" w:hAnsi="Linux Libertine O" w:cs="Linux Libertine O"/>
              <w:noProof/>
              <w:sz w:val="22"/>
              <w:lang w:val="en-GB" w:eastAsia="en-GB"/>
            </w:rPr>
          </w:pPr>
          <w:hyperlink w:anchor="_Toc61177893" w:history="1">
            <w:r w:rsidR="00A74895" w:rsidRPr="009C4CA2">
              <w:rPr>
                <w:rStyle w:val="Hyperlink"/>
                <w:rFonts w:ascii="Linux Libertine O" w:hAnsi="Linux Libertine O" w:cs="Linux Libertine O"/>
                <w:noProof/>
              </w:rPr>
              <w:t>4.2.1</w:t>
            </w:r>
            <w:r w:rsidR="00A74895" w:rsidRPr="009C4CA2">
              <w:rPr>
                <w:rFonts w:ascii="Linux Libertine O" w:eastAsiaTheme="minorEastAsia" w:hAnsi="Linux Libertine O" w:cs="Linux Libertine O"/>
                <w:noProof/>
                <w:sz w:val="22"/>
                <w:lang w:val="en-GB" w:eastAsia="en-GB"/>
              </w:rPr>
              <w:tab/>
            </w:r>
            <w:r w:rsidR="00A74895" w:rsidRPr="009C4CA2">
              <w:rPr>
                <w:rStyle w:val="Hyperlink"/>
                <w:rFonts w:ascii="Linux Libertine O" w:hAnsi="Linux Libertine O" w:cs="Linux Libertine O"/>
                <w:noProof/>
              </w:rPr>
              <w:t>Add of Group Nod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3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2</w:t>
            </w:r>
            <w:r w:rsidR="00A74895" w:rsidRPr="009C4CA2">
              <w:rPr>
                <w:rFonts w:ascii="Linux Libertine O" w:hAnsi="Linux Libertine O" w:cs="Linux Libertine O"/>
                <w:noProof/>
                <w:webHidden/>
              </w:rPr>
              <w:fldChar w:fldCharType="end"/>
            </w:r>
          </w:hyperlink>
        </w:p>
        <w:p w14:paraId="78E5DD89" w14:textId="2445C8E7" w:rsidR="00A74895" w:rsidRPr="009C4CA2" w:rsidRDefault="00BE4382">
          <w:pPr>
            <w:pStyle w:val="Verzeichnis3"/>
            <w:tabs>
              <w:tab w:val="left" w:pos="960"/>
              <w:tab w:val="right" w:leader="dot" w:pos="9622"/>
            </w:tabs>
            <w:rPr>
              <w:rFonts w:ascii="Linux Libertine O" w:eastAsiaTheme="minorEastAsia" w:hAnsi="Linux Libertine O" w:cs="Linux Libertine O"/>
              <w:noProof/>
              <w:sz w:val="22"/>
              <w:lang w:val="en-GB" w:eastAsia="en-GB"/>
            </w:rPr>
          </w:pPr>
          <w:hyperlink w:anchor="_Toc61177894" w:history="1">
            <w:r w:rsidR="00A74895" w:rsidRPr="009C4CA2">
              <w:rPr>
                <w:rStyle w:val="Hyperlink"/>
                <w:rFonts w:ascii="Linux Libertine O" w:hAnsi="Linux Libertine O" w:cs="Linux Libertine O"/>
                <w:noProof/>
              </w:rPr>
              <w:t>4.2.2</w:t>
            </w:r>
            <w:r w:rsidR="00A74895" w:rsidRPr="009C4CA2">
              <w:rPr>
                <w:rFonts w:ascii="Linux Libertine O" w:eastAsiaTheme="minorEastAsia" w:hAnsi="Linux Libertine O" w:cs="Linux Libertine O"/>
                <w:noProof/>
                <w:sz w:val="22"/>
                <w:lang w:val="en-GB" w:eastAsia="en-GB"/>
              </w:rPr>
              <w:tab/>
            </w:r>
            <w:r w:rsidR="00A74895" w:rsidRPr="009C4CA2">
              <w:rPr>
                <w:rStyle w:val="Hyperlink"/>
                <w:rFonts w:ascii="Linux Libertine O" w:hAnsi="Linux Libertine O" w:cs="Linux Libertine O"/>
                <w:noProof/>
              </w:rPr>
              <w:t>Adjust Rendering Hint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4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2</w:t>
            </w:r>
            <w:r w:rsidR="00A74895" w:rsidRPr="009C4CA2">
              <w:rPr>
                <w:rFonts w:ascii="Linux Libertine O" w:hAnsi="Linux Libertine O" w:cs="Linux Libertine O"/>
                <w:noProof/>
                <w:webHidden/>
              </w:rPr>
              <w:fldChar w:fldCharType="end"/>
            </w:r>
          </w:hyperlink>
        </w:p>
        <w:p w14:paraId="2570C4C3" w14:textId="392624F8"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95" w:history="1">
            <w:r w:rsidR="00A74895" w:rsidRPr="009C4CA2">
              <w:rPr>
                <w:rStyle w:val="Hyperlink"/>
                <w:rFonts w:ascii="Linux Libertine O" w:hAnsi="Linux Libertine O" w:cs="Linux Libertine O"/>
                <w:noProof/>
                <w:lang w:val="en-GB"/>
              </w:rPr>
              <w:t>5</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Features and Advantages of 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5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3</w:t>
            </w:r>
            <w:r w:rsidR="00A74895" w:rsidRPr="009C4CA2">
              <w:rPr>
                <w:rFonts w:ascii="Linux Libertine O" w:hAnsi="Linux Libertine O" w:cs="Linux Libertine O"/>
                <w:noProof/>
                <w:webHidden/>
              </w:rPr>
              <w:fldChar w:fldCharType="end"/>
            </w:r>
          </w:hyperlink>
        </w:p>
        <w:p w14:paraId="72392735" w14:textId="4882A977" w:rsidR="00A74895" w:rsidRPr="009C4CA2" w:rsidRDefault="00BE4382">
          <w:pPr>
            <w:pStyle w:val="Verzeichnis1"/>
            <w:tabs>
              <w:tab w:val="left" w:pos="960"/>
              <w:tab w:val="right" w:leader="dot" w:pos="9622"/>
            </w:tabs>
            <w:rPr>
              <w:rFonts w:ascii="Linux Libertine O" w:eastAsiaTheme="minorEastAsia" w:hAnsi="Linux Libertine O" w:cs="Linux Libertine O"/>
              <w:b w:val="0"/>
              <w:bCs w:val="0"/>
              <w:noProof/>
              <w:sz w:val="22"/>
              <w:lang w:val="en-GB" w:eastAsia="en-GB"/>
            </w:rPr>
          </w:pPr>
          <w:hyperlink w:anchor="_Toc61177896" w:history="1">
            <w:r w:rsidR="00A74895" w:rsidRPr="009C4CA2">
              <w:rPr>
                <w:rStyle w:val="Hyperlink"/>
                <w:rFonts w:ascii="Linux Libertine O" w:hAnsi="Linux Libertine O" w:cs="Linux Libertine O"/>
                <w:noProof/>
              </w:rPr>
              <w:t>6</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Conclus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6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4</w:t>
            </w:r>
            <w:r w:rsidR="00A74895" w:rsidRPr="009C4CA2">
              <w:rPr>
                <w:rFonts w:ascii="Linux Libertine O" w:hAnsi="Linux Libertine O" w:cs="Linux Libertine O"/>
                <w:noProof/>
                <w:webHidden/>
              </w:rPr>
              <w:fldChar w:fldCharType="end"/>
            </w:r>
          </w:hyperlink>
        </w:p>
        <w:p w14:paraId="15A20934" w14:textId="027BE655" w:rsidR="00A74895" w:rsidRPr="009C4CA2" w:rsidRDefault="00BE4382">
          <w:pPr>
            <w:pStyle w:val="Verzeichnis1"/>
            <w:tabs>
              <w:tab w:val="right" w:leader="dot" w:pos="9622"/>
            </w:tabs>
            <w:rPr>
              <w:rFonts w:ascii="Linux Libertine O" w:eastAsiaTheme="minorEastAsia" w:hAnsi="Linux Libertine O" w:cs="Linux Libertine O"/>
              <w:b w:val="0"/>
              <w:bCs w:val="0"/>
              <w:noProof/>
              <w:sz w:val="22"/>
              <w:lang w:val="en-GB" w:eastAsia="en-GB"/>
            </w:rPr>
          </w:pPr>
          <w:hyperlink w:anchor="_Toc61177897" w:history="1">
            <w:r w:rsidR="00A74895" w:rsidRPr="009C4CA2">
              <w:rPr>
                <w:rStyle w:val="Hyperlink"/>
                <w:rFonts w:ascii="Linux Libertine O" w:hAnsi="Linux Libertine O" w:cs="Linux Libertine O"/>
                <w:noProof/>
                <w:lang w:val="en-GB"/>
              </w:rPr>
              <w:t>Referenc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7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5</w:t>
            </w:r>
            <w:r w:rsidR="00A74895" w:rsidRPr="009C4CA2">
              <w:rPr>
                <w:rFonts w:ascii="Linux Libertine O" w:hAnsi="Linux Libertine O" w:cs="Linux Libertine O"/>
                <w:noProof/>
                <w:webHidden/>
              </w:rPr>
              <w:fldChar w:fldCharType="end"/>
            </w:r>
          </w:hyperlink>
        </w:p>
        <w:p w14:paraId="0447C791" w14:textId="3F27C514" w:rsidR="00A74895" w:rsidRPr="009C4CA2" w:rsidRDefault="00BE4382">
          <w:pPr>
            <w:pStyle w:val="Verzeichnis1"/>
            <w:tabs>
              <w:tab w:val="right" w:leader="dot" w:pos="9622"/>
            </w:tabs>
            <w:rPr>
              <w:rFonts w:ascii="Linux Libertine O" w:eastAsiaTheme="minorEastAsia" w:hAnsi="Linux Libertine O" w:cs="Linux Libertine O"/>
              <w:b w:val="0"/>
              <w:bCs w:val="0"/>
              <w:noProof/>
              <w:sz w:val="22"/>
              <w:lang w:val="en-GB" w:eastAsia="en-GB"/>
            </w:rPr>
          </w:pPr>
          <w:hyperlink w:anchor="_Toc61177898" w:history="1">
            <w:r w:rsidR="00A74895" w:rsidRPr="009C4CA2">
              <w:rPr>
                <w:rStyle w:val="Hyperlink"/>
                <w:rFonts w:ascii="Linux Libertine O" w:hAnsi="Linux Libertine O" w:cs="Linux Libertine O"/>
                <w:noProof/>
                <w:lang w:val="en-GB"/>
              </w:rPr>
              <w:t>Appendix I: Image of all OpenSceneGraph Librari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8</w:t>
            </w:r>
            <w:r w:rsidR="00A74895" w:rsidRPr="009C4CA2">
              <w:rPr>
                <w:rFonts w:ascii="Linux Libertine O" w:hAnsi="Linux Libertine O" w:cs="Linux Libertine O"/>
                <w:noProof/>
                <w:webHidden/>
              </w:rPr>
              <w:fldChar w:fldCharType="end"/>
            </w:r>
          </w:hyperlink>
        </w:p>
        <w:p w14:paraId="50BFB794" w14:textId="38BEB374" w:rsidR="00A74895" w:rsidRPr="009C4CA2" w:rsidRDefault="00BE4382">
          <w:pPr>
            <w:pStyle w:val="Verzeichnis1"/>
            <w:tabs>
              <w:tab w:val="right" w:leader="dot" w:pos="9622"/>
            </w:tabs>
            <w:rPr>
              <w:rFonts w:ascii="Linux Libertine O" w:eastAsiaTheme="minorEastAsia" w:hAnsi="Linux Libertine O" w:cs="Linux Libertine O"/>
              <w:b w:val="0"/>
              <w:bCs w:val="0"/>
              <w:noProof/>
              <w:sz w:val="22"/>
              <w:lang w:val="en-GB" w:eastAsia="en-GB"/>
            </w:rPr>
          </w:pPr>
          <w:hyperlink w:anchor="_Toc61177899" w:history="1">
            <w:r w:rsidR="00A74895" w:rsidRPr="009C4CA2">
              <w:rPr>
                <w:rStyle w:val="Hyperlink"/>
                <w:rFonts w:ascii="Linux Libertine O" w:hAnsi="Linux Libertine O" w:cs="Linux Libertine O"/>
                <w:noProof/>
                <w:lang w:val="en-GB"/>
              </w:rPr>
              <w:t>Appendix II: Screenshot of the “Hello World” Projec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19</w:t>
            </w:r>
            <w:r w:rsidR="00A74895" w:rsidRPr="009C4CA2">
              <w:rPr>
                <w:rFonts w:ascii="Linux Libertine O" w:hAnsi="Linux Libertine O" w:cs="Linux Libertine O"/>
                <w:noProof/>
                <w:webHidden/>
              </w:rPr>
              <w:fldChar w:fldCharType="end"/>
            </w:r>
          </w:hyperlink>
        </w:p>
        <w:p w14:paraId="65F2818E" w14:textId="56D168DB" w:rsidR="00A74895" w:rsidRPr="009C4CA2" w:rsidRDefault="00BE4382">
          <w:pPr>
            <w:pStyle w:val="Verzeichnis1"/>
            <w:tabs>
              <w:tab w:val="right" w:leader="dot" w:pos="9622"/>
            </w:tabs>
            <w:rPr>
              <w:rFonts w:ascii="Linux Libertine O" w:eastAsiaTheme="minorEastAsia" w:hAnsi="Linux Libertine O" w:cs="Linux Libertine O"/>
              <w:b w:val="0"/>
              <w:bCs w:val="0"/>
              <w:noProof/>
              <w:sz w:val="22"/>
              <w:lang w:val="en-GB" w:eastAsia="en-GB"/>
            </w:rPr>
          </w:pPr>
          <w:hyperlink w:anchor="_Toc61177900" w:history="1">
            <w:r w:rsidR="00A74895" w:rsidRPr="009C4CA2">
              <w:rPr>
                <w:rStyle w:val="Hyperlink"/>
                <w:rFonts w:ascii="Linux Libertine O" w:hAnsi="Linux Libertine O" w:cs="Linux Libertine O"/>
                <w:noProof/>
                <w:lang w:val="en-GB"/>
              </w:rPr>
              <w:t>Appendix III: Screenshots of the Playground Projec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90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4D595C">
              <w:rPr>
                <w:rFonts w:ascii="Linux Libertine O" w:hAnsi="Linux Libertine O" w:cs="Linux Libertine O"/>
                <w:noProof/>
                <w:webHidden/>
              </w:rPr>
              <w:t>20</w:t>
            </w:r>
            <w:r w:rsidR="00A74895" w:rsidRPr="009C4CA2">
              <w:rPr>
                <w:rFonts w:ascii="Linux Libertine O" w:hAnsi="Linux Libertine O" w:cs="Linux Libertine O"/>
                <w:noProof/>
                <w:webHidden/>
              </w:rPr>
              <w:fldChar w:fldCharType="end"/>
            </w:r>
          </w:hyperlink>
        </w:p>
        <w:p w14:paraId="2F7E6F68" w14:textId="236107CB" w:rsidR="00A52027" w:rsidRPr="008F582B" w:rsidRDefault="00C369E3" w:rsidP="00FE4EDB">
          <w:pPr>
            <w:spacing w:line="360" w:lineRule="auto"/>
            <w:rPr>
              <w:rFonts w:ascii="Arial" w:hAnsi="Arial" w:cs="Arial"/>
            </w:rPr>
          </w:pPr>
          <w:r w:rsidRPr="009C4CA2">
            <w:rPr>
              <w:rFonts w:cs="Linux Libertine O"/>
              <w:sz w:val="28"/>
              <w:szCs w:val="22"/>
            </w:rPr>
            <w:fldChar w:fldCharType="end"/>
          </w:r>
        </w:p>
      </w:sdtContent>
    </w:sdt>
    <w:p w14:paraId="264B51F2" w14:textId="77777777" w:rsidR="00006DEB" w:rsidRDefault="00006DEB">
      <w:pPr>
        <w:spacing w:after="0"/>
        <w:jc w:val="left"/>
        <w:rPr>
          <w:rFonts w:ascii="Arial" w:eastAsiaTheme="majorEastAsia" w:hAnsi="Arial" w:cs="Arial"/>
          <w:b/>
          <w:bCs/>
          <w:color w:val="000000" w:themeColor="text1"/>
          <w:sz w:val="36"/>
          <w:szCs w:val="32"/>
          <w:lang w:val="en-GB"/>
        </w:rPr>
      </w:pPr>
      <w:r>
        <w:rPr>
          <w:rFonts w:cs="Arial"/>
          <w:lang w:val="en-GB"/>
        </w:rPr>
        <w:br w:type="page"/>
      </w:r>
    </w:p>
    <w:p w14:paraId="15D2FF0A" w14:textId="3D539616" w:rsidR="00F62C94" w:rsidRDefault="00A47C48" w:rsidP="006012CD">
      <w:pPr>
        <w:pStyle w:val="berschrift1"/>
        <w:numPr>
          <w:ilvl w:val="0"/>
          <w:numId w:val="0"/>
        </w:numPr>
        <w:ind w:left="432"/>
      </w:pPr>
      <w:bookmarkStart w:id="3" w:name="_Toc61177878"/>
      <w:r>
        <w:lastRenderedPageBreak/>
        <w:t>List of Figures</w:t>
      </w:r>
      <w:bookmarkEnd w:id="3"/>
    </w:p>
    <w:p w14:paraId="38A1B82F" w14:textId="6A6420FE" w:rsidR="009144A8" w:rsidRPr="00601532" w:rsidRDefault="009144A8">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r w:rsidRPr="00601532">
        <w:rPr>
          <w:rFonts w:ascii="Linux Libertine O" w:hAnsi="Linux Libertine O" w:cs="Linux Libertine O"/>
          <w:b w:val="0"/>
          <w:bCs w:val="0"/>
          <w:sz w:val="24"/>
          <w:szCs w:val="24"/>
          <w:lang w:val="en-GB"/>
        </w:rPr>
        <w:fldChar w:fldCharType="begin"/>
      </w:r>
      <w:r w:rsidRPr="00601532">
        <w:rPr>
          <w:rFonts w:ascii="Linux Libertine O" w:hAnsi="Linux Libertine O" w:cs="Linux Libertine O"/>
          <w:b w:val="0"/>
          <w:bCs w:val="0"/>
          <w:sz w:val="24"/>
          <w:szCs w:val="24"/>
          <w:lang w:val="en-GB"/>
        </w:rPr>
        <w:instrText xml:space="preserve"> TOC \h \z \c "Figure" </w:instrText>
      </w:r>
      <w:r w:rsidRPr="00601532">
        <w:rPr>
          <w:rFonts w:ascii="Linux Libertine O" w:hAnsi="Linux Libertine O" w:cs="Linux Libertine O"/>
          <w:b w:val="0"/>
          <w:bCs w:val="0"/>
          <w:sz w:val="24"/>
          <w:szCs w:val="24"/>
          <w:lang w:val="en-GB"/>
        </w:rPr>
        <w:fldChar w:fldCharType="separate"/>
      </w:r>
      <w:hyperlink w:anchor="_Toc61176406" w:history="1">
        <w:r w:rsidRPr="00601532">
          <w:rPr>
            <w:rStyle w:val="Hyperlink"/>
            <w:rFonts w:ascii="Linux Libertine O" w:hAnsi="Linux Libertine O" w:cs="Linux Libertine O"/>
            <w:noProof/>
            <w:sz w:val="22"/>
            <w:szCs w:val="22"/>
            <w:lang w:val="en-GB"/>
          </w:rPr>
          <w:t>Figure 1: Comparison of immediate and retained mode rendering(based on figures of [6])</w:t>
        </w:r>
        <w:r w:rsidRPr="00601532">
          <w:rPr>
            <w:rFonts w:ascii="Linux Libertine O" w:hAnsi="Linux Libertine O" w:cs="Linux Libertine O"/>
            <w:noProof/>
            <w:webHidden/>
            <w:sz w:val="22"/>
            <w:szCs w:val="22"/>
          </w:rPr>
          <w:tab/>
        </w:r>
        <w:r w:rsidRPr="00601532">
          <w:rPr>
            <w:rFonts w:ascii="Linux Libertine O" w:hAnsi="Linux Libertine O" w:cs="Linux Libertine O"/>
            <w:noProof/>
            <w:webHidden/>
            <w:sz w:val="22"/>
            <w:szCs w:val="22"/>
          </w:rPr>
          <w:fldChar w:fldCharType="begin"/>
        </w:r>
        <w:r w:rsidRPr="00601532">
          <w:rPr>
            <w:rFonts w:ascii="Linux Libertine O" w:hAnsi="Linux Libertine O" w:cs="Linux Libertine O"/>
            <w:noProof/>
            <w:webHidden/>
            <w:sz w:val="22"/>
            <w:szCs w:val="22"/>
          </w:rPr>
          <w:instrText xml:space="preserve"> PAGEREF _Toc61176406 \h </w:instrText>
        </w:r>
        <w:r w:rsidRPr="00601532">
          <w:rPr>
            <w:rFonts w:ascii="Linux Libertine O" w:hAnsi="Linux Libertine O" w:cs="Linux Libertine O"/>
            <w:noProof/>
            <w:webHidden/>
            <w:sz w:val="22"/>
            <w:szCs w:val="22"/>
          </w:rPr>
        </w:r>
        <w:r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5</w:t>
        </w:r>
        <w:r w:rsidRPr="00601532">
          <w:rPr>
            <w:rFonts w:ascii="Linux Libertine O" w:hAnsi="Linux Libertine O" w:cs="Linux Libertine O"/>
            <w:noProof/>
            <w:webHidden/>
            <w:sz w:val="22"/>
            <w:szCs w:val="22"/>
          </w:rPr>
          <w:fldChar w:fldCharType="end"/>
        </w:r>
      </w:hyperlink>
    </w:p>
    <w:p w14:paraId="2F23A769" w14:textId="64A8113C"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7" w:history="1">
        <w:r w:rsidR="009144A8" w:rsidRPr="00601532">
          <w:rPr>
            <w:rStyle w:val="Hyperlink"/>
            <w:rFonts w:ascii="Linux Libertine O" w:hAnsi="Linux Libertine O" w:cs="Linux Libertine O"/>
            <w:noProof/>
            <w:sz w:val="22"/>
            <w:szCs w:val="22"/>
            <w:lang w:val="en-GB"/>
          </w:rPr>
          <w:t>Figure 2: Simplified class diagram of the osg::Geode class including some deriv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7</w:t>
        </w:r>
        <w:r w:rsidR="009144A8" w:rsidRPr="00601532">
          <w:rPr>
            <w:rFonts w:ascii="Linux Libertine O" w:hAnsi="Linux Libertine O" w:cs="Linux Libertine O"/>
            <w:noProof/>
            <w:webHidden/>
            <w:sz w:val="22"/>
            <w:szCs w:val="22"/>
          </w:rPr>
          <w:fldChar w:fldCharType="end"/>
        </w:r>
      </w:hyperlink>
    </w:p>
    <w:p w14:paraId="05DA33CD" w14:textId="7B8672A0"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8" w:history="1">
        <w:r w:rsidR="009144A8" w:rsidRPr="00601532">
          <w:rPr>
            <w:rStyle w:val="Hyperlink"/>
            <w:rFonts w:ascii="Linux Libertine O" w:hAnsi="Linux Libertine O" w:cs="Linux Libertine O"/>
            <w:noProof/>
            <w:sz w:val="22"/>
            <w:szCs w:val="22"/>
            <w:lang w:val="en-GB"/>
          </w:rPr>
          <w:t>Figure 3: Simplified class diagram of the osg::StateSet class including relat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9</w:t>
        </w:r>
        <w:r w:rsidR="009144A8" w:rsidRPr="00601532">
          <w:rPr>
            <w:rFonts w:ascii="Linux Libertine O" w:hAnsi="Linux Libertine O" w:cs="Linux Libertine O"/>
            <w:noProof/>
            <w:webHidden/>
            <w:sz w:val="22"/>
            <w:szCs w:val="22"/>
          </w:rPr>
          <w:fldChar w:fldCharType="end"/>
        </w:r>
      </w:hyperlink>
    </w:p>
    <w:p w14:paraId="1F01EBFB" w14:textId="40104B44"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9" w:history="1">
        <w:r w:rsidR="009144A8" w:rsidRPr="00601532">
          <w:rPr>
            <w:rStyle w:val="Hyperlink"/>
            <w:rFonts w:ascii="Linux Libertine O" w:hAnsi="Linux Libertine O" w:cs="Linux Libertine O"/>
            <w:noProof/>
            <w:sz w:val="22"/>
            <w:szCs w:val="22"/>
            <w:lang w:val="en-GB"/>
          </w:rPr>
          <w:t>Figure 4: Simplified class diagram of the architecture of the playgroun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10</w:t>
        </w:r>
        <w:r w:rsidR="009144A8" w:rsidRPr="00601532">
          <w:rPr>
            <w:rFonts w:ascii="Linux Libertine O" w:hAnsi="Linux Libertine O" w:cs="Linux Libertine O"/>
            <w:noProof/>
            <w:webHidden/>
            <w:sz w:val="22"/>
            <w:szCs w:val="22"/>
          </w:rPr>
          <w:fldChar w:fldCharType="end"/>
        </w:r>
      </w:hyperlink>
    </w:p>
    <w:p w14:paraId="27C6D1FA" w14:textId="2509C37C"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0" w:history="1">
        <w:r w:rsidR="009144A8" w:rsidRPr="00601532">
          <w:rPr>
            <w:rStyle w:val="Hyperlink"/>
            <w:rFonts w:ascii="Linux Libertine O" w:hAnsi="Linux Libertine O" w:cs="Linux Libertine O"/>
            <w:noProof/>
            <w:sz w:val="22"/>
            <w:szCs w:val="22"/>
            <w:lang w:val="en-GB"/>
          </w:rPr>
          <w:t>Figure 5: List of al libraries provided by OpenSceneGraph (Version 3.6.5)</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18</w:t>
        </w:r>
        <w:r w:rsidR="009144A8" w:rsidRPr="00601532">
          <w:rPr>
            <w:rFonts w:ascii="Linux Libertine O" w:hAnsi="Linux Libertine O" w:cs="Linux Libertine O"/>
            <w:noProof/>
            <w:webHidden/>
            <w:sz w:val="22"/>
            <w:szCs w:val="22"/>
          </w:rPr>
          <w:fldChar w:fldCharType="end"/>
        </w:r>
      </w:hyperlink>
    </w:p>
    <w:p w14:paraId="11723CD7" w14:textId="61DD5D31"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1" w:history="1">
        <w:r w:rsidR="009144A8" w:rsidRPr="00601532">
          <w:rPr>
            <w:rStyle w:val="Hyperlink"/>
            <w:rFonts w:ascii="Linux Libertine O" w:hAnsi="Linux Libertine O" w:cs="Linux Libertine O"/>
            <w:noProof/>
            <w:sz w:val="22"/>
            <w:szCs w:val="22"/>
            <w:lang w:val="en-GB"/>
          </w:rPr>
          <w:t>Figure 6: Screenshot of the "Hello Worl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19</w:t>
        </w:r>
        <w:r w:rsidR="009144A8" w:rsidRPr="00601532">
          <w:rPr>
            <w:rFonts w:ascii="Linux Libertine O" w:hAnsi="Linux Libertine O" w:cs="Linux Libertine O"/>
            <w:noProof/>
            <w:webHidden/>
            <w:sz w:val="22"/>
            <w:szCs w:val="22"/>
          </w:rPr>
          <w:fldChar w:fldCharType="end"/>
        </w:r>
      </w:hyperlink>
    </w:p>
    <w:p w14:paraId="6694AF7D" w14:textId="1D571348"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2" w:history="1">
        <w:r w:rsidR="009144A8" w:rsidRPr="00601532">
          <w:rPr>
            <w:rStyle w:val="Hyperlink"/>
            <w:rFonts w:ascii="Linux Libertine O" w:hAnsi="Linux Libertine O" w:cs="Linux Libertine O"/>
            <w:noProof/>
            <w:sz w:val="22"/>
            <w:szCs w:val="22"/>
          </w:rPr>
          <w:t>Figure 7: Clos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711D2EC4" w14:textId="730A19B2"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3" w:history="1">
        <w:r w:rsidR="009144A8" w:rsidRPr="00601532">
          <w:rPr>
            <w:rStyle w:val="Hyperlink"/>
            <w:rFonts w:ascii="Linux Libertine O" w:hAnsi="Linux Libertine O" w:cs="Linux Libertine O"/>
            <w:noProof/>
            <w:sz w:val="22"/>
            <w:szCs w:val="22"/>
          </w:rPr>
          <w:t>Figure 8: Open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079805AD" w14:textId="4931E29A"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4" w:history="1">
        <w:r w:rsidR="009144A8" w:rsidRPr="00601532">
          <w:rPr>
            <w:rStyle w:val="Hyperlink"/>
            <w:rFonts w:ascii="Linux Libertine O" w:hAnsi="Linux Libertine O" w:cs="Linux Libertine O"/>
            <w:noProof/>
            <w:sz w:val="22"/>
            <w:szCs w:val="22"/>
          </w:rPr>
          <w:t>Figure 9: Opened tree view</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6E1E63AF" w14:textId="35F4A0FF"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5" w:history="1">
        <w:r w:rsidR="009144A8" w:rsidRPr="00601532">
          <w:rPr>
            <w:rStyle w:val="Hyperlink"/>
            <w:rFonts w:ascii="Linux Libertine O" w:hAnsi="Linux Libertine O" w:cs="Linux Libertine O"/>
            <w:noProof/>
            <w:sz w:val="22"/>
            <w:szCs w:val="22"/>
          </w:rPr>
          <w:t>Figure 10: Group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1EE3265D" w14:textId="64BF9236"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6" w:history="1">
        <w:r w:rsidR="009144A8" w:rsidRPr="00601532">
          <w:rPr>
            <w:rStyle w:val="Hyperlink"/>
            <w:rFonts w:ascii="Linux Libertine O" w:hAnsi="Linux Libertine O" w:cs="Linux Libertine O"/>
            <w:noProof/>
            <w:sz w:val="22"/>
            <w:szCs w:val="22"/>
          </w:rPr>
          <w:t>Figure 11: Geode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6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0B4385F2" w14:textId="06FB0EED"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7" w:history="1">
        <w:r w:rsidR="009144A8" w:rsidRPr="00601532">
          <w:rPr>
            <w:rStyle w:val="Hyperlink"/>
            <w:rFonts w:ascii="Linux Libertine O" w:hAnsi="Linux Libertine O" w:cs="Linux Libertine O"/>
            <w:noProof/>
            <w:sz w:val="22"/>
            <w:szCs w:val="22"/>
          </w:rPr>
          <w:t>Figure 12: Sphere add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38764552" w14:textId="6B50260B"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8" w:history="1">
        <w:r w:rsidR="009144A8" w:rsidRPr="00601532">
          <w:rPr>
            <w:rStyle w:val="Hyperlink"/>
            <w:rFonts w:ascii="Linux Libertine O" w:hAnsi="Linux Libertine O" w:cs="Linux Libertine O"/>
            <w:noProof/>
            <w:sz w:val="22"/>
            <w:szCs w:val="22"/>
            <w:lang w:val="en-GB"/>
          </w:rPr>
          <w:t>Figure 13: "Add Node from Fil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2C4E1B4E" w14:textId="6403BA7A"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9" w:history="1">
        <w:r w:rsidR="009144A8" w:rsidRPr="00601532">
          <w:rPr>
            <w:rStyle w:val="Hyperlink"/>
            <w:rFonts w:ascii="Linux Libertine O" w:hAnsi="Linux Libertine O" w:cs="Linux Libertine O"/>
            <w:noProof/>
            <w:sz w:val="22"/>
            <w:szCs w:val="22"/>
            <w:lang w:val="en-GB"/>
          </w:rPr>
          <w:t>Figure 14: Nodes from cessna.osg file added to the scene graph</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4B7A41DF" w14:textId="2453BC0C"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0" w:history="1">
        <w:r w:rsidR="009144A8" w:rsidRPr="00601532">
          <w:rPr>
            <w:rStyle w:val="Hyperlink"/>
            <w:rFonts w:ascii="Linux Libertine O" w:hAnsi="Linux Libertine O" w:cs="Linux Libertine O"/>
            <w:noProof/>
            <w:sz w:val="22"/>
            <w:szCs w:val="22"/>
            <w:lang w:val="en-GB"/>
          </w:rPr>
          <w:t>Figure 15: Switch node with nodes from cessna.osg and censsafire.osg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2C3DED3E" w14:textId="358477FF"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1" w:history="1">
        <w:r w:rsidR="009144A8" w:rsidRPr="00601532">
          <w:rPr>
            <w:rStyle w:val="Hyperlink"/>
            <w:rFonts w:ascii="Linux Libertine O" w:hAnsi="Linux Libertine O" w:cs="Linux Libertine O"/>
            <w:noProof/>
            <w:sz w:val="22"/>
            <w:szCs w:val="22"/>
            <w:lang w:val="en-GB"/>
          </w:rPr>
          <w:t>Figure 16:  Switch node with nodes from cessna.osg and censsafire.osg as child nodes, while cessna.osg group is toggled to off</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5EC32635" w14:textId="297E294A"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2" w:history="1">
        <w:r w:rsidR="009144A8" w:rsidRPr="00601532">
          <w:rPr>
            <w:rStyle w:val="Hyperlink"/>
            <w:rFonts w:ascii="Linux Libertine O" w:hAnsi="Linux Libertine O" w:cs="Linux Libertine O"/>
            <w:noProof/>
            <w:sz w:val="22"/>
            <w:szCs w:val="22"/>
            <w:lang w:val="en-GB"/>
          </w:rPr>
          <w:t>Figure 17: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7F9DB26A" w14:textId="4D108B6F"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3" w:history="1">
        <w:r w:rsidR="009144A8" w:rsidRPr="00601532">
          <w:rPr>
            <w:rStyle w:val="Hyperlink"/>
            <w:rFonts w:ascii="Linux Libertine O" w:hAnsi="Linux Libertine O" w:cs="Linux Libertine O"/>
            <w:noProof/>
            <w:sz w:val="22"/>
            <w:szCs w:val="22"/>
            <w:lang w:val="en-GB"/>
          </w:rPr>
          <w:t>Figure 18: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5FD293AD" w14:textId="43F27EBD"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4" w:history="1">
        <w:r w:rsidR="009144A8" w:rsidRPr="00601532">
          <w:rPr>
            <w:rStyle w:val="Hyperlink"/>
            <w:rFonts w:ascii="Linux Libertine O" w:hAnsi="Linux Libertine O" w:cs="Linux Libertine O"/>
            <w:noProof/>
            <w:sz w:val="22"/>
            <w:szCs w:val="22"/>
            <w:lang w:val="en-GB"/>
          </w:rPr>
          <w:t>Figure 19: Group node from added cessna.osg file selected and "Adjust Stat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2C7847C3" w14:textId="7835E819" w:rsidR="009144A8" w:rsidRPr="00601532" w:rsidRDefault="00BE4382">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5" w:history="1">
        <w:r w:rsidR="009144A8" w:rsidRPr="00601532">
          <w:rPr>
            <w:rStyle w:val="Hyperlink"/>
            <w:rFonts w:ascii="Linux Libertine O" w:hAnsi="Linux Libertine O" w:cs="Linux Libertine O"/>
            <w:noProof/>
            <w:sz w:val="22"/>
            <w:szCs w:val="22"/>
            <w:lang w:val="en-GB"/>
          </w:rPr>
          <w:t>Figure 20: Added toon shader from [31] with uniforms displayed in the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4D595C">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44F9E227" w14:textId="1D65DD9B" w:rsidR="00006DEB" w:rsidRPr="009144A8" w:rsidRDefault="009144A8">
      <w:pPr>
        <w:spacing w:after="0"/>
        <w:jc w:val="left"/>
        <w:rPr>
          <w:rFonts w:cs="Linux Libertine O"/>
          <w:sz w:val="22"/>
          <w:szCs w:val="22"/>
          <w:lang w:val="en-GB"/>
        </w:rPr>
      </w:pPr>
      <w:r w:rsidRPr="00601532">
        <w:rPr>
          <w:rFonts w:cs="Linux Libertine O"/>
          <w:b/>
          <w:bCs/>
          <w:lang w:val="en-GB"/>
        </w:rPr>
        <w:fldChar w:fldCharType="end"/>
      </w:r>
      <w:r w:rsidR="00006DEB" w:rsidRPr="009144A8">
        <w:rPr>
          <w:rFonts w:cs="Linux Libertine O"/>
          <w:sz w:val="22"/>
          <w:szCs w:val="22"/>
          <w:lang w:val="en-GB"/>
        </w:rPr>
        <w:br w:type="page"/>
      </w:r>
    </w:p>
    <w:p w14:paraId="02F4784D" w14:textId="1B34DF29" w:rsidR="008E7F4D" w:rsidRPr="004553C2" w:rsidRDefault="00BE7F02" w:rsidP="006012CD">
      <w:pPr>
        <w:pStyle w:val="berschrift1"/>
        <w:numPr>
          <w:ilvl w:val="0"/>
          <w:numId w:val="22"/>
        </w:numPr>
      </w:pPr>
      <w:bookmarkStart w:id="4" w:name="_Toc61177879"/>
      <w:r w:rsidRPr="004553C2">
        <w:lastRenderedPageBreak/>
        <w:t>Introduction</w:t>
      </w:r>
      <w:bookmarkEnd w:id="4"/>
    </w:p>
    <w:p w14:paraId="68B87B2A" w14:textId="703BE69C" w:rsidR="009F3EFE" w:rsidRDefault="009F3EFE" w:rsidP="00434122">
      <w:pPr>
        <w:spacing w:line="276" w:lineRule="auto"/>
        <w:rPr>
          <w:rFonts w:cs="Linux Libertine O"/>
          <w:sz w:val="22"/>
          <w:szCs w:val="22"/>
          <w:lang w:val="en-GB"/>
        </w:rPr>
      </w:pPr>
      <w:r w:rsidRPr="009F3EFE">
        <w:rPr>
          <w:lang w:val="en-GB"/>
        </w:rPr>
        <w:t>OpenSceneGraph is established as t</w:t>
      </w:r>
      <w:r>
        <w:rPr>
          <w:lang w:val="en-GB"/>
        </w:rPr>
        <w:t>he world</w:t>
      </w:r>
      <w:r w:rsidR="00AA1C5E">
        <w:rPr>
          <w:lang w:val="en-GB"/>
        </w:rPr>
        <w:t>´</w:t>
      </w:r>
      <w:r>
        <w:rPr>
          <w:lang w:val="en-GB"/>
        </w:rPr>
        <w:t>s leading scene graph technology</w:t>
      </w:r>
      <w:r w:rsidR="007761A3">
        <w:rPr>
          <w:lang w:val="en-GB"/>
        </w:rPr>
        <w:t xml:space="preserve"> </w:t>
      </w:r>
      <w:sdt>
        <w:sdtPr>
          <w:rPr>
            <w:lang w:val="en-GB"/>
          </w:rPr>
          <w:alias w:val="To edit, see citavi.com/edit"/>
          <w:tag w:val="CitaviPlaceholder#4f1ec7c4-8729-4f4a-8ab7-2da9bc8b42a9"/>
          <w:id w:val="-1908600711"/>
          <w:placeholder>
            <w:docPart w:val="DefaultPlaceholder_-1854013440"/>
          </w:placeholder>
        </w:sdtPr>
        <w:sdtContent>
          <w:r w:rsidR="007761A3">
            <w:rPr>
              <w:noProof/>
              <w:lang w:val="en-GB"/>
            </w:rPr>
            <w:fldChar w:fldCharType="begin"/>
          </w:r>
          <w:r w:rsidR="007761A3">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WMwYjA5LTViNDMtNGMwNy1iY2Y2LWE5MmJmNzY1NWM1M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0ZjFlYzdjNC04NzI5LTRmNGEtOGFiNy0yZGE5YmM4YjQyYTkiLCJUZXh0IjoiWzFdIiwiV0FJVmVyc2lvbiI6IjYuNy4wLjAifQ==}</w:instrText>
          </w:r>
          <w:r w:rsidR="007761A3">
            <w:rPr>
              <w:noProof/>
              <w:lang w:val="en-GB"/>
            </w:rPr>
            <w:fldChar w:fldCharType="separate"/>
          </w:r>
          <w:r w:rsidR="007761A3">
            <w:rPr>
              <w:noProof/>
              <w:lang w:val="en-GB"/>
            </w:rPr>
            <w:t>[1]</w:t>
          </w:r>
          <w:r w:rsidR="007761A3">
            <w:rPr>
              <w:noProof/>
              <w:lang w:val="en-GB"/>
            </w:rPr>
            <w:fldChar w:fldCharType="end"/>
          </w:r>
        </w:sdtContent>
      </w:sdt>
      <w:r>
        <w:rPr>
          <w:lang w:val="en-GB"/>
        </w:rPr>
        <w:t xml:space="preserve">. Its </w:t>
      </w:r>
      <w:r w:rsidRPr="004B689D">
        <w:rPr>
          <w:rFonts w:cs="Linux Libertine O"/>
          <w:sz w:val="22"/>
          <w:szCs w:val="22"/>
          <w:lang w:val="en-GB"/>
        </w:rPr>
        <w:t xml:space="preserve">history began as Don Burns developed a scene graph component of a hang-gliding simulator for Silicon Graphics International (SGI) in 1998. He wrote a scene graph API, runnable on Linux. This API was later used as the first prototype of OpenSceneGraph. In 1999 Robert Ostfield started to collaborate </w:t>
      </w:r>
      <w:r w:rsidR="00AA1C5E">
        <w:rPr>
          <w:rFonts w:cs="Linux Libertine O"/>
          <w:sz w:val="22"/>
          <w:szCs w:val="22"/>
          <w:lang w:val="en-GB"/>
        </w:rPr>
        <w:t>on</w:t>
      </w:r>
      <w:r w:rsidRPr="004B689D">
        <w:rPr>
          <w:rFonts w:cs="Linux Libertine O"/>
          <w:sz w:val="22"/>
          <w:szCs w:val="22"/>
          <w:lang w:val="en-GB"/>
        </w:rPr>
        <w:t xml:space="preserve"> the project. Together they took the developed scene graph API, made</w:t>
      </w:r>
      <w:r w:rsidR="00AA1C5E">
        <w:rPr>
          <w:rFonts w:cs="Linux Libertine O"/>
          <w:sz w:val="22"/>
          <w:szCs w:val="22"/>
          <w:lang w:val="en-GB"/>
        </w:rPr>
        <w:t xml:space="preserve"> a</w:t>
      </w:r>
      <w:r w:rsidRPr="004B689D">
        <w:rPr>
          <w:rFonts w:cs="Linux Libertine O"/>
          <w:sz w:val="22"/>
          <w:szCs w:val="22"/>
          <w:lang w:val="en-GB"/>
        </w:rPr>
        <w:t xml:space="preserve"> standalone open source project out of it and ported it to Windows. After that Robert Ostfield gave the project the name OpenScene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8ef8393a-1989-4212-9c68-364002cc1569"/>
          <w:id w:val="374509104"/>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WY0NmRhLWE0OWUtNDEyZC1hNDVlLTY2NDIxZjQzMWRkYy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hlZjgzOTNhLTE5ODktNDIxMi05YzY4LTM2NDAwMmNjMTU2O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569CCAB7" w14:textId="0FE7BA14"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In the following years</w:t>
      </w:r>
      <w:r w:rsidR="00AA1C5E">
        <w:rPr>
          <w:rFonts w:cs="Linux Libertine O"/>
          <w:sz w:val="22"/>
          <w:szCs w:val="22"/>
          <w:lang w:val="en-GB"/>
        </w:rPr>
        <w:t>,</w:t>
      </w:r>
      <w:r w:rsidRPr="004B689D">
        <w:rPr>
          <w:rFonts w:cs="Linux Libertine O"/>
          <w:sz w:val="22"/>
          <w:szCs w:val="22"/>
          <w:lang w:val="en-GB"/>
        </w:rPr>
        <w:t xml:space="preserve"> the project received growing interest. In response to that, Robert Osfield set up OpenSceneGraph Professional Services and provided both commercial and free OSG services.  Like Robert Osfield, Dan Burns also formed his own company, namely Andes Computer Engineering. He pursued to support the further development of the OSG project. After many libraries and packages, like osgText for text rendering or osgFX for special effects, were added to the project, OSG 1.0 was announced in 2005. Two years later OSG 2.0 was </w:t>
      </w:r>
      <w:r w:rsidR="00AA1C5E" w:rsidRPr="00AA1C5E">
        <w:rPr>
          <w:rFonts w:cs="Linux Libertine O"/>
          <w:sz w:val="22"/>
          <w:szCs w:val="22"/>
          <w:lang w:val="en-GB"/>
        </w:rPr>
        <w:t xml:space="preserve">released </w:t>
      </w:r>
      <w:sdt>
        <w:sdtPr>
          <w:rPr>
            <w:rFonts w:cs="Linux Libertine O"/>
            <w:sz w:val="22"/>
            <w:szCs w:val="22"/>
            <w:lang w:val="en-GB"/>
          </w:rPr>
          <w:alias w:val="To edit, see citavi.com/edit"/>
          <w:tag w:val="CitaviPlaceholder#d5e1fb00-b8b5-4a76-b5e2-f2bf0f5c117d"/>
          <w:id w:val="-309714248"/>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MyYjUyLWUzMDQtNDQxMi1iZTViLTRiNzQ1MjZjYTcxZC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2Q1ZTFmYjAwLWI4YjUtNGE3Ni1iNWUyLWYyYmYwZjVjMTE3ZC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02F2EC3E" w14:textId="791AB03B"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Till the release of OSG 3.0 and the support of OpenGL ES and OpenGL 3.0 in 2010 many further packages like osgWidget for the integration of UI components, osgVolume to make users able to render volumes or osgAnimation to animate objects of the scene graph were included in the project</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d2225e6-15f7-46bc-aa4b-de6d3febd525"/>
          <w:id w:val="-1675871288"/>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MwMTFjLTRhODktNDk2Zi04ODdkLTJiYTM3OWJjYjk5Mi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JkMjIyNWU2LTE1ZjctNDZiYy1hYTRiLWRlNmQzZmViZDUyN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 In 2019 the most recent version, OSG 3.6.5, was released and</w:t>
      </w:r>
      <w:r w:rsidR="007761A3">
        <w:rPr>
          <w:rFonts w:cs="Linux Libertine O"/>
          <w:sz w:val="22"/>
          <w:szCs w:val="22"/>
          <w:lang w:val="en-GB"/>
        </w:rPr>
        <w:t xml:space="preserve"> the</w:t>
      </w:r>
      <w:r w:rsidRPr="004B689D">
        <w:rPr>
          <w:rFonts w:cs="Linux Libertine O"/>
          <w:sz w:val="22"/>
          <w:szCs w:val="22"/>
          <w:lang w:val="en-GB"/>
        </w:rPr>
        <w:t xml:space="preserve"> team behind OSG also started further projects like VulkanSceneGraph, an attempt combining Vulkan and C++ 17 to create a next-gen scene 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1583eab8-f9b6-4cf9-9f07-ced6a544abef"/>
          <w:id w:val="290948194"/>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g1MzQ3LTJjMzktNDk5Mi04OGM2LWQ0ZGQ3NTBlYWQ5M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xNTgzZWFiOC1mOWI2LTRjZjktOWYwNy1jZWQ2YTU0NGFiZW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Pr="004B689D">
        <w:rPr>
          <w:rFonts w:cs="Linux Libertine O"/>
          <w:sz w:val="22"/>
          <w:szCs w:val="22"/>
          <w:lang w:val="en-GB"/>
        </w:rPr>
        <w:t>.</w:t>
      </w:r>
    </w:p>
    <w:p w14:paraId="423B95B3" w14:textId="238EE709" w:rsidR="00BE7F02" w:rsidRPr="00F31141" w:rsidRDefault="00EF0D7D" w:rsidP="00434122">
      <w:pPr>
        <w:spacing w:line="276" w:lineRule="auto"/>
        <w:rPr>
          <w:sz w:val="22"/>
          <w:szCs w:val="22"/>
          <w:lang w:val="en-GB"/>
        </w:rPr>
      </w:pPr>
      <w:r w:rsidRPr="00F31141">
        <w:rPr>
          <w:sz w:val="22"/>
          <w:szCs w:val="22"/>
          <w:lang w:val="en-GB"/>
        </w:rPr>
        <w:t>This report is intended to provide an introduction and an overview of OpenSceneGraph and its use. For this purpose, OpenSceneGraph is described in more detail in the second chapter. Afterwards, chapter three describes</w:t>
      </w:r>
      <w:r w:rsidR="00AA1C5E">
        <w:rPr>
          <w:sz w:val="22"/>
          <w:szCs w:val="22"/>
          <w:lang w:val="en-GB"/>
        </w:rPr>
        <w:t xml:space="preserve"> the</w:t>
      </w:r>
      <w:r w:rsidRPr="00F31141">
        <w:rPr>
          <w:sz w:val="22"/>
          <w:szCs w:val="22"/>
          <w:lang w:val="en-GB"/>
        </w:rPr>
        <w:t xml:space="preserve"> use and the most important components of OpenSceneGraph. To demonstrate the effect of different nodes and settings within a scene graph, an interactive editor was developed. It is described in chapter four. Subsequently, the features and benefits of using OpenSceneGraph are listed. The report concludes with the personal experiences that were made while using OpenSceneGraph and tries to clarify the question of when it makes sense to use OpenSceneGraph for the development of ap</w:t>
      </w:r>
      <w:r w:rsidR="00E6405E">
        <w:rPr>
          <w:sz w:val="22"/>
          <w:szCs w:val="22"/>
          <w:lang w:val="en-GB"/>
        </w:rPr>
        <w:softHyphen/>
      </w:r>
      <w:r w:rsidRPr="00F31141">
        <w:rPr>
          <w:sz w:val="22"/>
          <w:szCs w:val="22"/>
          <w:lang w:val="en-GB"/>
        </w:rPr>
        <w:t>plications.</w:t>
      </w:r>
    </w:p>
    <w:p w14:paraId="5A8AB0B6" w14:textId="15C1D687" w:rsidR="006A7014" w:rsidRDefault="006A7014" w:rsidP="006012CD">
      <w:pPr>
        <w:pStyle w:val="berschrift1"/>
      </w:pPr>
      <w:bookmarkStart w:id="5" w:name="_Toc61177880"/>
      <w:r w:rsidRPr="004553C2">
        <w:t>OpenSceneGraph</w:t>
      </w:r>
      <w:bookmarkEnd w:id="5"/>
    </w:p>
    <w:p w14:paraId="1DEB263F" w14:textId="0AA141A3" w:rsidR="00CF1071" w:rsidRPr="004B689D" w:rsidRDefault="00A305AD" w:rsidP="00434122">
      <w:pPr>
        <w:spacing w:line="276" w:lineRule="auto"/>
        <w:rPr>
          <w:rFonts w:cs="Linux Libertine O"/>
          <w:sz w:val="22"/>
          <w:szCs w:val="22"/>
          <w:lang w:val="en-GB"/>
        </w:rPr>
      </w:pPr>
      <w:r w:rsidRPr="004B689D">
        <w:rPr>
          <w:rFonts w:cs="Linux Libertine O"/>
          <w:sz w:val="22"/>
          <w:szCs w:val="22"/>
          <w:lang w:val="en-GB"/>
        </w:rPr>
        <w:t xml:space="preserve">This chapter is intended to give an overview </w:t>
      </w:r>
      <w:r w:rsidR="00AA1C5E">
        <w:rPr>
          <w:rFonts w:cs="Linux Libertine O"/>
          <w:sz w:val="22"/>
          <w:szCs w:val="22"/>
          <w:lang w:val="en-GB"/>
        </w:rPr>
        <w:t>of</w:t>
      </w:r>
      <w:r w:rsidRPr="004B689D">
        <w:rPr>
          <w:rFonts w:cs="Linux Libertine O"/>
          <w:sz w:val="22"/>
          <w:szCs w:val="22"/>
          <w:lang w:val="en-GB"/>
        </w:rPr>
        <w:t xml:space="preserve"> OpenSceneGraph. </w:t>
      </w:r>
      <w:r w:rsidR="00BE7F02">
        <w:rPr>
          <w:rFonts w:cs="Linux Libertine O"/>
          <w:sz w:val="22"/>
          <w:szCs w:val="22"/>
          <w:lang w:val="en-GB"/>
        </w:rPr>
        <w:t>It is an open</w:t>
      </w:r>
      <w:r w:rsidR="00AA1C5E">
        <w:rPr>
          <w:rFonts w:cs="Linux Libertine O"/>
          <w:sz w:val="22"/>
          <w:szCs w:val="22"/>
          <w:lang w:val="en-GB"/>
        </w:rPr>
        <w:t>-</w:t>
      </w:r>
      <w:r w:rsidR="00BE7F02">
        <w:rPr>
          <w:rFonts w:cs="Linux Libertine O"/>
          <w:sz w:val="22"/>
          <w:szCs w:val="22"/>
          <w:lang w:val="en-GB"/>
        </w:rPr>
        <w:t>source high</w:t>
      </w:r>
      <w:r w:rsidR="00AA1C5E">
        <w:rPr>
          <w:rFonts w:cs="Linux Libertine O"/>
          <w:sz w:val="22"/>
          <w:szCs w:val="22"/>
          <w:lang w:val="en-GB"/>
        </w:rPr>
        <w:t>-</w:t>
      </w:r>
      <w:r w:rsidR="00BE7F02">
        <w:rPr>
          <w:rFonts w:cs="Linux Libertine O"/>
          <w:sz w:val="22"/>
          <w:szCs w:val="22"/>
          <w:lang w:val="en-GB"/>
        </w:rPr>
        <w:t xml:space="preserve">performance 3D graphics toolkit, that is used in fields such as visual simulation, games and scientific </w:t>
      </w:r>
      <w:r w:rsidR="00AA1C5E" w:rsidRPr="00AA1C5E">
        <w:rPr>
          <w:rFonts w:cs="Linux Libertine O"/>
          <w:sz w:val="22"/>
          <w:szCs w:val="22"/>
          <w:lang w:val="en-GB"/>
        </w:rPr>
        <w:t xml:space="preserve">visualization </w:t>
      </w:r>
      <w:sdt>
        <w:sdtPr>
          <w:rPr>
            <w:rFonts w:cs="Linux Libertine O"/>
            <w:sz w:val="22"/>
            <w:szCs w:val="22"/>
            <w:lang w:val="en-GB"/>
          </w:rPr>
          <w:alias w:val="To edit, see citavi.com/edit"/>
          <w:tag w:val="CitaviPlaceholder#3773a865-582f-47ec-97e5-4fb4add15dbc"/>
          <w:id w:val="1801419556"/>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DY0N2EzLTFkNjYtNDJhMy1hMjQ3LTMxODI5MDBiNjhiY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zNzczYTg2NS01ODJmLTQ3ZWMtOTdlNS00ZmI0YWRkMTVkYmM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BE7F02">
        <w:rPr>
          <w:rFonts w:cs="Linux Libertine O"/>
          <w:sz w:val="22"/>
          <w:szCs w:val="22"/>
          <w:lang w:val="en-GB"/>
        </w:rPr>
        <w:t>. As</w:t>
      </w:r>
      <w:r w:rsidR="00CF1071" w:rsidRPr="004B689D">
        <w:rPr>
          <w:rFonts w:cs="Linux Libertine O"/>
          <w:sz w:val="22"/>
          <w:szCs w:val="22"/>
          <w:lang w:val="en-GB"/>
        </w:rPr>
        <w:t xml:space="preserve"> rendering middleware</w:t>
      </w:r>
      <w:r w:rsidR="00AA1C5E">
        <w:rPr>
          <w:rFonts w:cs="Linux Libertine O"/>
          <w:sz w:val="22"/>
          <w:szCs w:val="22"/>
          <w:lang w:val="en-GB"/>
        </w:rPr>
        <w:t>,</w:t>
      </w:r>
      <w:r w:rsidR="00CF1071" w:rsidRPr="004B689D">
        <w:rPr>
          <w:rFonts w:cs="Linux Libertine O"/>
          <w:sz w:val="22"/>
          <w:szCs w:val="22"/>
          <w:lang w:val="en-GB"/>
        </w:rPr>
        <w:t xml:space="preserve"> </w:t>
      </w:r>
      <w:r w:rsidR="00BE7F02">
        <w:rPr>
          <w:rFonts w:cs="Linux Libertine O"/>
          <w:sz w:val="22"/>
          <w:szCs w:val="22"/>
          <w:lang w:val="en-GB"/>
        </w:rPr>
        <w:t>it</w:t>
      </w:r>
      <w:r w:rsidR="00CF1071" w:rsidRPr="004B689D">
        <w:rPr>
          <w:rFonts w:cs="Linux Libertine O"/>
          <w:sz w:val="22"/>
          <w:szCs w:val="22"/>
          <w:lang w:val="en-GB"/>
        </w:rPr>
        <w:t xml:space="preserve"> raises the level of abstraction of the usage of the low-level OpenGL API</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4acd142-a2f3-43a3-9361-50c506213b5f"/>
          <w:id w:val="-494030626"/>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VhZTMxLWJkYzktNDU4NS05OWUyLWFiNWY4MzA5ZWE0N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jRhY2QxNDItYTJmMy00M2EzLTkzNjEtNTBjNTA2MjEzYjVm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CF1071" w:rsidRPr="004B689D">
        <w:rPr>
          <w:rFonts w:cs="Linux Libertine O"/>
          <w:sz w:val="22"/>
          <w:szCs w:val="22"/>
          <w:lang w:val="en-GB"/>
        </w:rPr>
        <w:t xml:space="preserve">. It </w:t>
      </w:r>
      <w:r w:rsidRPr="004B689D">
        <w:rPr>
          <w:rFonts w:cs="Linux Libertine O"/>
          <w:sz w:val="22"/>
          <w:szCs w:val="22"/>
          <w:lang w:val="en-GB"/>
        </w:rPr>
        <w:t>has been developed using Standard C ++</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0f4122e5-e276-4b6e-ae4d-bfe52245fe7f"/>
          <w:id w:val="1230045427"/>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E5ZmY5LTk1YzUtNGIzYi04NWNlLTI1NmE2ODcxZWY2Y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jQxMjJlNS1lMjc2LTRiNmUtYWU0ZC1iZmU1MjI0NWZlN2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7761A3">
        <w:rPr>
          <w:rFonts w:cs="Linux Libertine O"/>
          <w:sz w:val="22"/>
          <w:szCs w:val="22"/>
          <w:lang w:val="en-GB"/>
        </w:rPr>
        <w:t>.</w:t>
      </w:r>
      <w:r w:rsidRPr="004B689D">
        <w:rPr>
          <w:rFonts w:cs="Linux Libertine O"/>
          <w:sz w:val="22"/>
          <w:szCs w:val="22"/>
          <w:lang w:val="en-GB"/>
        </w:rPr>
        <w:t xml:space="preserve"> Actually, </w:t>
      </w:r>
      <w:r w:rsidR="00CF1071" w:rsidRPr="004B689D">
        <w:rPr>
          <w:rFonts w:cs="Linux Libertine O"/>
          <w:sz w:val="22"/>
          <w:szCs w:val="22"/>
          <w:lang w:val="en-GB"/>
        </w:rPr>
        <w:t>OpenSceneGraph</w:t>
      </w:r>
      <w:r w:rsidRPr="004B689D">
        <w:rPr>
          <w:rFonts w:cs="Linux Libertine O"/>
          <w:sz w:val="22"/>
          <w:szCs w:val="22"/>
          <w:lang w:val="en-GB"/>
        </w:rPr>
        <w:t xml:space="preserve"> supports OpenGL 1.0</w:t>
      </w:r>
      <w:r w:rsidR="00575E60">
        <w:rPr>
          <w:rFonts w:cs="Linux Libertine O"/>
          <w:sz w:val="22"/>
          <w:szCs w:val="22"/>
          <w:lang w:val="en-GB"/>
        </w:rPr>
        <w:t xml:space="preserve"> up</w:t>
      </w:r>
      <w:r w:rsidRPr="004B689D">
        <w:rPr>
          <w:rFonts w:cs="Linux Libertine O"/>
          <w:sz w:val="22"/>
          <w:szCs w:val="22"/>
          <w:lang w:val="en-GB"/>
        </w:rPr>
        <w:t xml:space="preserve"> to OpenGL 4.2 as well as OpenGL ES, </w:t>
      </w:r>
      <w:r w:rsidR="00AA1C5E">
        <w:rPr>
          <w:rFonts w:cs="Linux Libertine O"/>
          <w:sz w:val="22"/>
          <w:szCs w:val="22"/>
          <w:lang w:val="en-GB"/>
        </w:rPr>
        <w:t>which</w:t>
      </w:r>
      <w:r w:rsidRPr="004B689D">
        <w:rPr>
          <w:rFonts w:cs="Linux Libertine O"/>
          <w:sz w:val="22"/>
          <w:szCs w:val="22"/>
          <w:lang w:val="en-GB"/>
        </w:rPr>
        <w:t xml:space="preserve"> makes it possible to develop applications that can run on both </w:t>
      </w:r>
      <w:r w:rsidR="007761A3">
        <w:rPr>
          <w:rFonts w:cs="Linux Libertine O"/>
          <w:sz w:val="22"/>
          <w:szCs w:val="22"/>
          <w:lang w:val="en-GB"/>
        </w:rPr>
        <w:t xml:space="preserve">rather </w:t>
      </w:r>
      <w:r w:rsidRPr="004B689D">
        <w:rPr>
          <w:rFonts w:cs="Linux Libertine O"/>
          <w:sz w:val="22"/>
          <w:szCs w:val="22"/>
          <w:lang w:val="en-GB"/>
        </w:rPr>
        <w:t>older and</w:t>
      </w:r>
      <w:r w:rsidR="007761A3">
        <w:rPr>
          <w:rFonts w:cs="Linux Libertine O"/>
          <w:sz w:val="22"/>
          <w:szCs w:val="22"/>
          <w:lang w:val="en-GB"/>
        </w:rPr>
        <w:t xml:space="preserve"> also</w:t>
      </w:r>
      <w:r w:rsidRPr="004B689D">
        <w:rPr>
          <w:rFonts w:cs="Linux Libertine O"/>
          <w:sz w:val="22"/>
          <w:szCs w:val="22"/>
          <w:lang w:val="en-GB"/>
        </w:rPr>
        <w:t xml:space="preserve"> newer hardwar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0988e79-53c8-40b9-a65b-ada411650834"/>
          <w:id w:val="576098648"/>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3MWM0LWMyZWQtNDg3Zi05ODA4LWQwZGI2ZjNkN2MyY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wOTg4ZTc5LTUzYzgtNDBiOS1hNjViLWFkYTQxMTY1MDgzNCIsIlRleHQiOiJbNF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4]</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p>
    <w:p w14:paraId="768C5EF0" w14:textId="42974822" w:rsidR="005C3913" w:rsidRDefault="00CD6E93" w:rsidP="00434122">
      <w:pPr>
        <w:spacing w:line="276" w:lineRule="auto"/>
        <w:rPr>
          <w:rFonts w:cs="Linux Libertine O"/>
          <w:sz w:val="22"/>
          <w:szCs w:val="22"/>
          <w:lang w:val="en-GB"/>
        </w:rPr>
      </w:pPr>
      <w:r w:rsidRPr="004B689D">
        <w:rPr>
          <w:rFonts w:cs="Linux Libertine O"/>
          <w:sz w:val="22"/>
          <w:szCs w:val="22"/>
          <w:lang w:val="en-GB"/>
        </w:rPr>
        <w:t>As the name suggests, OpenSceneGraph is based on the idea of scene graphs</w:t>
      </w:r>
      <w:r>
        <w:rPr>
          <w:rFonts w:cs="Linux Libertine O"/>
          <w:sz w:val="22"/>
          <w:szCs w:val="22"/>
          <w:lang w:val="en-GB"/>
        </w:rPr>
        <w:t xml:space="preserve"> </w:t>
      </w:r>
      <w:sdt>
        <w:sdtPr>
          <w:rPr>
            <w:rFonts w:cs="Linux Libertine O"/>
            <w:sz w:val="22"/>
            <w:szCs w:val="22"/>
            <w:lang w:val="en-GB"/>
          </w:rPr>
          <w:alias w:val="To edit, see citavi.com/edit"/>
          <w:tag w:val="CitaviPlaceholder#e58079a5-ba84-4c09-8606-b526a09f43ed"/>
          <w:id w:val="1080952798"/>
          <w:placeholder>
            <w:docPart w:val="A569D33A22FE4FCABD7FCC4395451248"/>
          </w:placeholder>
        </w:sdt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E4MWFjLTRjNTgtNDc1Zi1iMjZhLTIzNWIzMTkxOGE5OC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NTgwNzlhNS1iYTg0LTRjMDktODYwNi1iNTI2YTA5ZjQzZWQiLCJUZXh0IjoiWzFdIiwiV0FJVmVyc2lvbiI6IjYuNy4wLjAifQ==}</w:instrText>
          </w:r>
          <w:r>
            <w:rPr>
              <w:rFonts w:cs="Linux Libertine O"/>
              <w:noProof/>
              <w:sz w:val="22"/>
              <w:szCs w:val="22"/>
              <w:lang w:val="en-GB"/>
            </w:rPr>
            <w:fldChar w:fldCharType="separate"/>
          </w:r>
          <w:r>
            <w:rPr>
              <w:rFonts w:cs="Linux Libertine O"/>
              <w:noProof/>
              <w:sz w:val="22"/>
              <w:szCs w:val="22"/>
              <w:lang w:val="en-GB"/>
            </w:rPr>
            <w:t>[1]</w:t>
          </w:r>
          <w:r>
            <w:rPr>
              <w:rFonts w:cs="Linux Libertine O"/>
              <w:noProof/>
              <w:sz w:val="22"/>
              <w:szCs w:val="22"/>
              <w:lang w:val="en-GB"/>
            </w:rPr>
            <w:fldChar w:fldCharType="end"/>
          </w:r>
        </w:sdtContent>
      </w:sdt>
      <w:r w:rsidRPr="004B689D">
        <w:rPr>
          <w:rFonts w:cs="Linux Libertine O"/>
          <w:sz w:val="22"/>
          <w:szCs w:val="22"/>
          <w:lang w:val="en-GB"/>
        </w:rPr>
        <w:t>, so an explanation of scene graphs itself should be given</w:t>
      </w:r>
      <w:r>
        <w:rPr>
          <w:rFonts w:cs="Linux Libertine O"/>
          <w:sz w:val="22"/>
          <w:szCs w:val="22"/>
          <w:lang w:val="en-GB"/>
        </w:rPr>
        <w:t xml:space="preserve">. </w:t>
      </w:r>
      <w:r w:rsidR="00A305AD" w:rsidRPr="004B689D">
        <w:rPr>
          <w:rFonts w:cs="Linux Libertine O"/>
          <w:sz w:val="22"/>
          <w:szCs w:val="22"/>
          <w:lang w:val="en-GB"/>
        </w:rPr>
        <w:t>Since OpenSceneGraph is a retained rendering system</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36cf756f-75ff-4375-a777-a55599b52a49"/>
          <w:id w:val="2016337018"/>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dmMTg0LTA0NDYtNDJjOS1iZmZhLTNkOTFhMzZiNWQyO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zZjZjc1NmYtNzVmZi00Mzc1LWE3NzctYTU1NTk5YjUyYTQ5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A305AD" w:rsidRPr="004B689D">
        <w:rPr>
          <w:rFonts w:cs="Linux Libertine O"/>
          <w:sz w:val="22"/>
          <w:szCs w:val="22"/>
          <w:lang w:val="en-GB"/>
        </w:rPr>
        <w:t>, the term</w:t>
      </w:r>
      <w:r w:rsidR="00CF1071" w:rsidRPr="004B689D">
        <w:rPr>
          <w:rFonts w:cs="Linux Libertine O"/>
          <w:sz w:val="22"/>
          <w:szCs w:val="22"/>
          <w:lang w:val="en-GB"/>
        </w:rPr>
        <w:t xml:space="preserve"> </w:t>
      </w:r>
      <w:r w:rsidR="00A305AD" w:rsidRPr="004B689D">
        <w:rPr>
          <w:rFonts w:cs="Linux Libertine O"/>
          <w:sz w:val="22"/>
          <w:szCs w:val="22"/>
          <w:lang w:val="en-GB"/>
        </w:rPr>
        <w:t>should be described in more detail and the differences between immediate and retained rendering should be shown</w:t>
      </w:r>
      <w:r>
        <w:rPr>
          <w:rFonts w:cs="Linux Libertine O"/>
          <w:sz w:val="22"/>
          <w:szCs w:val="22"/>
          <w:lang w:val="en-GB"/>
        </w:rPr>
        <w:t xml:space="preserve"> as well</w:t>
      </w:r>
      <w:r w:rsidR="00A305AD" w:rsidRPr="004B689D">
        <w:rPr>
          <w:rFonts w:cs="Linux Libertine O"/>
          <w:sz w:val="22"/>
          <w:szCs w:val="22"/>
          <w:lang w:val="en-GB"/>
        </w:rPr>
        <w:t>.</w:t>
      </w:r>
    </w:p>
    <w:p w14:paraId="1611D191" w14:textId="77777777" w:rsidR="00C12E79" w:rsidRPr="00EA7AEB" w:rsidRDefault="00C12E79" w:rsidP="00C12E79">
      <w:pPr>
        <w:pStyle w:val="berschrift2"/>
        <w:rPr>
          <w:lang w:val="en-GB"/>
        </w:rPr>
      </w:pPr>
      <w:bookmarkStart w:id="6" w:name="_Toc61177881"/>
      <w:r>
        <w:t>Scene Graphs</w:t>
      </w:r>
      <w:bookmarkEnd w:id="6"/>
    </w:p>
    <w:p w14:paraId="44A1608C" w14:textId="77777777" w:rsidR="00C12E79" w:rsidRPr="00020A9E" w:rsidRDefault="00C12E79" w:rsidP="00434122">
      <w:pPr>
        <w:spacing w:line="276" w:lineRule="auto"/>
        <w:rPr>
          <w:rFonts w:cs="Linux Libertine O"/>
          <w:sz w:val="22"/>
          <w:szCs w:val="22"/>
          <w:lang w:val="en-GB"/>
        </w:rPr>
      </w:pPr>
      <w:r w:rsidRPr="004B689D">
        <w:rPr>
          <w:rFonts w:cs="Linux Libertine O"/>
          <w:sz w:val="22"/>
          <w:szCs w:val="22"/>
          <w:lang w:val="en-GB"/>
        </w:rPr>
        <w:t xml:space="preserve">A scene graph is a general data structure that is used to define the spatial and logical relationships within a graphical scene to efficiently manage and render the scene. Often it is represented as a hierarchical graph that contains a collection of different types of graphical nodes including a top-level root node, several group nodes that can have any number of child nodes and also a set of leaf nodes that have zero </w:t>
      </w:r>
      <w:r w:rsidRPr="004B689D">
        <w:rPr>
          <w:rFonts w:cs="Linux Libertine O"/>
          <w:sz w:val="22"/>
          <w:szCs w:val="22"/>
          <w:lang w:val="en-GB"/>
        </w:rPr>
        <w:lastRenderedPageBreak/>
        <w:t>child nodes. The grouping of child nodes under a parent node makes it possible, on the one hand, to share the information of the parent node among all children and, on the other, to treat them as one unit</w:t>
      </w:r>
      <w:r>
        <w:rPr>
          <w:rFonts w:cs="Linux Libertine O"/>
          <w:sz w:val="22"/>
          <w:szCs w:val="22"/>
          <w:lang w:val="en-GB"/>
        </w:rPr>
        <w:t xml:space="preserve"> </w:t>
      </w:r>
      <w:sdt>
        <w:sdtPr>
          <w:rPr>
            <w:rFonts w:cs="Linux Libertine O"/>
            <w:sz w:val="22"/>
            <w:szCs w:val="22"/>
            <w:lang w:val="en-GB"/>
          </w:rPr>
          <w:alias w:val="To edit, see citavi.com/edit"/>
          <w:tag w:val="CitaviPlaceholder#b37292e2-ff50-4f11-8eee-947f86549912"/>
          <w:id w:val="102160159"/>
          <w:placeholder>
            <w:docPart w:val="595074ACEDDF4E0DAE92FECA3F12CF1D"/>
          </w:placeholder>
        </w:sdt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ZkMmY0LTg1MWEtNDYzYi05MjdlLTIyNmY3NmYyZGY2NSIsIlJhbmdlTGVuZ3RoIjozLCJSZWZlcmVuY2VJZCI6ImZkNmEwODc4LWEwYjAtNGUwNC1hMjdmLWRlMmQ5MjM5Yzd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C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EyIiwiTW9kaWZpZWRCeSI6Il9CaXJrbmVyIiwiSWQiOiI0Y2IwMDcyZS00ZmI2LTQxNjUtYTg1Yy0zYjA1ODFkOGZmMTYiLCJNb2RpZmllZE9uIjoiMjAyMC0xMi0yMlQxNzozMz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EyIiwiTW9kaWZpZWRCeSI6Il9CaXJrbmVyIiwiSWQiOiJkMWI3NWEyYy0wYzg4LTRkYmYtYTkyYS1kNGI5YWRiNDlhOWQiLCJNb2RpZmllZE9uIjoiMjAyMC0xMi0yMlQxNzozMzoxM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NiMzcyOTJlMi1mZjUwLTRmMTEtOGVlZS05NDdmODY1NDk5MTIiLCJUZXh0IjoiWzVdIiwiV0FJVmVyc2lvbiI6IjYuNy4wLjAifQ==}</w:instrText>
          </w:r>
          <w:r>
            <w:rPr>
              <w:rFonts w:cs="Linux Libertine O"/>
              <w:noProof/>
              <w:sz w:val="22"/>
              <w:szCs w:val="22"/>
              <w:lang w:val="en-GB"/>
            </w:rPr>
            <w:fldChar w:fldCharType="separate"/>
          </w:r>
          <w:r>
            <w:rPr>
              <w:rFonts w:cs="Linux Libertine O"/>
              <w:noProof/>
              <w:sz w:val="22"/>
              <w:szCs w:val="22"/>
              <w:lang w:val="en-GB"/>
            </w:rPr>
            <w:t>[5]</w:t>
          </w:r>
          <w:r>
            <w:rPr>
              <w:rFonts w:cs="Linux Libertine O"/>
              <w:noProof/>
              <w:sz w:val="22"/>
              <w:szCs w:val="22"/>
              <w:lang w:val="en-GB"/>
            </w:rPr>
            <w:fldChar w:fldCharType="end"/>
          </w:r>
        </w:sdtContent>
      </w:sdt>
      <w:r w:rsidRPr="004B689D">
        <w:rPr>
          <w:rFonts w:cs="Linux Libertine O"/>
          <w:sz w:val="22"/>
          <w:szCs w:val="22"/>
          <w:lang w:val="en-GB"/>
        </w:rPr>
        <w:t xml:space="preserve">. </w:t>
      </w:r>
    </w:p>
    <w:p w14:paraId="5D7E3DC7" w14:textId="1E742D2E" w:rsidR="006A7014" w:rsidRPr="00C12E79" w:rsidRDefault="006A7014" w:rsidP="009C7F62">
      <w:pPr>
        <w:pStyle w:val="berschrift2"/>
        <w:rPr>
          <w:rFonts w:cs="Linux Libertine O"/>
          <w:lang w:val="en-GB"/>
        </w:rPr>
      </w:pPr>
      <w:bookmarkStart w:id="7" w:name="_Toc61177882"/>
      <w:bookmarkStart w:id="8" w:name="_Ref61210540"/>
      <w:r w:rsidRPr="004553C2">
        <w:rPr>
          <w:rFonts w:cs="Linux Libertine O"/>
        </w:rPr>
        <w:t>Retained Rendering</w:t>
      </w:r>
      <w:bookmarkEnd w:id="7"/>
      <w:bookmarkEnd w:id="8"/>
    </w:p>
    <w:p w14:paraId="3142FF7E" w14:textId="3A1D16DA" w:rsidR="006A7014" w:rsidRPr="004B689D" w:rsidRDefault="005C3913" w:rsidP="00434122">
      <w:pPr>
        <w:spacing w:line="276" w:lineRule="auto"/>
        <w:rPr>
          <w:rFonts w:cs="Linux Libertine O"/>
          <w:sz w:val="22"/>
          <w:szCs w:val="22"/>
          <w:lang w:val="en-GB"/>
        </w:rPr>
      </w:pPr>
      <w:r w:rsidRPr="004B689D">
        <w:rPr>
          <w:rFonts w:cs="Linux Libertine O"/>
          <w:sz w:val="22"/>
          <w:szCs w:val="22"/>
          <w:lang w:val="en-GB"/>
        </w:rPr>
        <w:t>In general, graphic APIs can be distinguished in retained mode APIs and intermediate mode APIs</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acce352b-50d2-4e55-80ba-5cdecfa7a028"/>
          <w:id w:val="-197162646"/>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Q4Zjk3LTUyYjAtNDY0NC05MzBmLTEyNDIxMjU3Mzg2M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FjY2UzNTJiLTUwZDItNGU1NS04MGJhLTVjZGVjZmE3YTAyO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r w:rsidR="00627C5D">
        <w:rPr>
          <w:rFonts w:cs="Linux Libertine O"/>
          <w:sz w:val="22"/>
          <w:szCs w:val="22"/>
          <w:lang w:val="en-GB"/>
        </w:rPr>
        <w:fldChar w:fldCharType="begin"/>
      </w:r>
      <w:r w:rsidR="00627C5D">
        <w:rPr>
          <w:rFonts w:cs="Linux Libertine O"/>
          <w:sz w:val="22"/>
          <w:szCs w:val="22"/>
          <w:lang w:val="en-GB"/>
        </w:rPr>
        <w:instrText xml:space="preserve"> REF _Ref61125607 \h </w:instrText>
      </w:r>
      <w:r w:rsidR="00434122">
        <w:rPr>
          <w:rFonts w:cs="Linux Libertine O"/>
          <w:sz w:val="22"/>
          <w:szCs w:val="22"/>
          <w:lang w:val="en-GB"/>
        </w:rPr>
        <w:instrText xml:space="preserve"> \* MERGEFORMAT </w:instrText>
      </w:r>
      <w:r w:rsidR="00627C5D">
        <w:rPr>
          <w:rFonts w:cs="Linux Libertine O"/>
          <w:sz w:val="22"/>
          <w:szCs w:val="22"/>
          <w:lang w:val="en-GB"/>
        </w:rPr>
      </w:r>
      <w:r w:rsidR="00627C5D">
        <w:rPr>
          <w:rFonts w:cs="Linux Libertine O"/>
          <w:sz w:val="22"/>
          <w:szCs w:val="22"/>
          <w:lang w:val="en-GB"/>
        </w:rPr>
        <w:fldChar w:fldCharType="separate"/>
      </w:r>
      <w:r w:rsidR="004D595C" w:rsidRPr="00627C5D">
        <w:rPr>
          <w:sz w:val="22"/>
          <w:szCs w:val="22"/>
          <w:lang w:val="en-GB"/>
        </w:rPr>
        <w:t xml:space="preserve">Figure </w:t>
      </w:r>
      <w:r w:rsidR="004D595C">
        <w:rPr>
          <w:noProof/>
          <w:sz w:val="22"/>
          <w:szCs w:val="22"/>
          <w:lang w:val="en-GB"/>
        </w:rPr>
        <w:t>1</w:t>
      </w:r>
      <w:r w:rsidR="00627C5D">
        <w:rPr>
          <w:rFonts w:cs="Linux Libertine O"/>
          <w:sz w:val="22"/>
          <w:szCs w:val="22"/>
          <w:lang w:val="en-GB"/>
        </w:rPr>
        <w:fldChar w:fldCharType="end"/>
      </w:r>
      <w:r w:rsidR="00627C5D">
        <w:rPr>
          <w:rFonts w:cs="Linux Libertine O"/>
          <w:sz w:val="22"/>
          <w:szCs w:val="22"/>
          <w:lang w:val="en-GB"/>
        </w:rPr>
        <w:t xml:space="preserve"> </w:t>
      </w:r>
      <w:r w:rsidR="0024003E">
        <w:rPr>
          <w:rFonts w:cs="Linux Libertine O"/>
          <w:sz w:val="22"/>
          <w:szCs w:val="22"/>
          <w:lang w:val="en-GB"/>
        </w:rPr>
        <w:t>display</w:t>
      </w:r>
      <w:r w:rsidR="00AA1C5E">
        <w:rPr>
          <w:rFonts w:cs="Linux Libertine O"/>
          <w:sz w:val="22"/>
          <w:szCs w:val="22"/>
          <w:lang w:val="en-GB"/>
        </w:rPr>
        <w:t>s</w:t>
      </w:r>
      <w:r w:rsidR="0024003E">
        <w:rPr>
          <w:rFonts w:cs="Linux Libertine O"/>
          <w:sz w:val="22"/>
          <w:szCs w:val="22"/>
          <w:lang w:val="en-GB"/>
        </w:rPr>
        <w:t xml:space="preserve"> a side-by-side comparison of</w:t>
      </w:r>
      <w:r w:rsidRPr="004B689D">
        <w:rPr>
          <w:rFonts w:cs="Linux Libertine O"/>
          <w:sz w:val="22"/>
          <w:szCs w:val="22"/>
          <w:lang w:val="en-GB"/>
        </w:rPr>
        <w:t xml:space="preserve"> both forms.</w:t>
      </w:r>
    </w:p>
    <w:p w14:paraId="2E3B9C92" w14:textId="77777777" w:rsidR="0024003E" w:rsidRDefault="00F87698" w:rsidP="0024003E">
      <w:pPr>
        <w:keepNext/>
        <w:jc w:val="center"/>
      </w:pPr>
      <w:r w:rsidRPr="00A859F8">
        <w:rPr>
          <w:rFonts w:ascii="Arial" w:hAnsi="Arial" w:cs="Arial"/>
          <w:noProof/>
          <w:sz w:val="22"/>
          <w:szCs w:val="22"/>
          <w:lang w:val="en-GB"/>
        </w:rPr>
        <w:drawing>
          <wp:inline distT="0" distB="0" distL="0" distR="0" wp14:anchorId="23723BE0" wp14:editId="43516C3F">
            <wp:extent cx="6217025" cy="21621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ediateAndRetainedRendering.png"/>
                    <pic:cNvPicPr/>
                  </pic:nvPicPr>
                  <pic:blipFill>
                    <a:blip r:embed="rId11">
                      <a:extLst>
                        <a:ext uri="{28A0092B-C50C-407E-A947-70E740481C1C}">
                          <a14:useLocalDpi xmlns:a14="http://schemas.microsoft.com/office/drawing/2010/main" val="0"/>
                        </a:ext>
                      </a:extLst>
                    </a:blip>
                    <a:stretch>
                      <a:fillRect/>
                    </a:stretch>
                  </pic:blipFill>
                  <pic:spPr>
                    <a:xfrm>
                      <a:off x="0" y="0"/>
                      <a:ext cx="6252452" cy="2174496"/>
                    </a:xfrm>
                    <a:prstGeom prst="rect">
                      <a:avLst/>
                    </a:prstGeom>
                  </pic:spPr>
                </pic:pic>
              </a:graphicData>
            </a:graphic>
          </wp:inline>
        </w:drawing>
      </w:r>
    </w:p>
    <w:p w14:paraId="49726569" w14:textId="42065BF1" w:rsidR="005C3913" w:rsidRPr="00627C5D" w:rsidRDefault="0024003E" w:rsidP="0024003E">
      <w:pPr>
        <w:pStyle w:val="Beschriftung"/>
        <w:jc w:val="center"/>
        <w:rPr>
          <w:rFonts w:ascii="Arial" w:hAnsi="Arial" w:cs="Arial"/>
          <w:sz w:val="28"/>
          <w:szCs w:val="28"/>
          <w:lang w:val="en-GB"/>
        </w:rPr>
      </w:pPr>
      <w:bookmarkStart w:id="9" w:name="_Ref61125607"/>
      <w:bookmarkStart w:id="10" w:name="_Toc61176406"/>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4D595C">
        <w:rPr>
          <w:noProof/>
          <w:sz w:val="22"/>
          <w:szCs w:val="22"/>
          <w:lang w:val="en-GB"/>
        </w:rPr>
        <w:t>1</w:t>
      </w:r>
      <w:r w:rsidRPr="00627C5D">
        <w:rPr>
          <w:sz w:val="22"/>
          <w:szCs w:val="22"/>
        </w:rPr>
        <w:fldChar w:fldCharType="end"/>
      </w:r>
      <w:bookmarkEnd w:id="9"/>
      <w:r w:rsidRPr="00627C5D">
        <w:rPr>
          <w:sz w:val="22"/>
          <w:szCs w:val="22"/>
          <w:lang w:val="en-GB"/>
        </w:rPr>
        <w:t xml:space="preserve">: Comparison of immediate and retained mode rendering(based on figures of </w:t>
      </w:r>
      <w:sdt>
        <w:sdtPr>
          <w:rPr>
            <w:sz w:val="22"/>
            <w:szCs w:val="22"/>
            <w:lang w:val="en-GB"/>
          </w:rPr>
          <w:alias w:val="To edit, see citavi.com/edit"/>
          <w:tag w:val="CitaviPlaceholder#d735bea8-ead0-43af-8dbf-cad907221c2d"/>
          <w:id w:val="516976399"/>
          <w:placeholder>
            <w:docPart w:val="DefaultPlaceholder_-1854013440"/>
          </w:placeholder>
        </w:sdtPr>
        <w:sdtContent>
          <w:r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WEyYTY3LWM4ZTAtNGJkZS1iNjBmLWY0NmFiMDNjYzZl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Q3MzViZWE4LWVhZDAtNDNhZi04ZGJmLWNhZDkwNzIyMWMyZCIsIlRleHQiOiJbNl0iLCJXQUlWZXJzaW9uIjoiNi43LjAuMCJ9}</w:instrText>
          </w:r>
          <w:r w:rsidRPr="00627C5D">
            <w:rPr>
              <w:noProof/>
              <w:sz w:val="22"/>
              <w:szCs w:val="22"/>
              <w:lang w:val="en-GB"/>
            </w:rPr>
            <w:fldChar w:fldCharType="separate"/>
          </w:r>
          <w:r w:rsidR="00106C53">
            <w:rPr>
              <w:noProof/>
              <w:sz w:val="22"/>
              <w:szCs w:val="22"/>
              <w:lang w:val="en-GB"/>
            </w:rPr>
            <w:t>[6]</w:t>
          </w:r>
          <w:r w:rsidRPr="00627C5D">
            <w:rPr>
              <w:noProof/>
              <w:sz w:val="22"/>
              <w:szCs w:val="22"/>
              <w:lang w:val="en-GB"/>
            </w:rPr>
            <w:fldChar w:fldCharType="end"/>
          </w:r>
        </w:sdtContent>
      </w:sdt>
      <w:r w:rsidRPr="00627C5D">
        <w:rPr>
          <w:sz w:val="22"/>
          <w:szCs w:val="22"/>
          <w:lang w:val="en-GB"/>
        </w:rPr>
        <w:t>)</w:t>
      </w:r>
      <w:bookmarkEnd w:id="10"/>
    </w:p>
    <w:p w14:paraId="2DFAF8E0" w14:textId="5E2A6648" w:rsidR="005C3913"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When using </w:t>
      </w:r>
      <w:r w:rsidR="00F87698" w:rsidRPr="004B689D">
        <w:rPr>
          <w:rFonts w:cs="Linux Libertine O"/>
          <w:sz w:val="22"/>
          <w:szCs w:val="22"/>
          <w:lang w:val="en-GB"/>
        </w:rPr>
        <w:t>immediate mode rendering APIs (shown on the left in Figure xxx)</w:t>
      </w:r>
      <w:r w:rsidRPr="004B689D">
        <w:rPr>
          <w:rFonts w:cs="Linux Libertine O"/>
          <w:sz w:val="22"/>
          <w:szCs w:val="22"/>
          <w:lang w:val="en-GB"/>
        </w:rPr>
        <w:t xml:space="preserve"> the application</w:t>
      </w:r>
      <w:r w:rsidR="00F87698" w:rsidRPr="004B689D">
        <w:rPr>
          <w:rFonts w:cs="Linux Libertine O"/>
          <w:sz w:val="22"/>
          <w:szCs w:val="22"/>
          <w:lang w:val="en-GB"/>
        </w:rPr>
        <w:t xml:space="preserve"> </w:t>
      </w:r>
      <w:r w:rsidRPr="004B689D">
        <w:rPr>
          <w:rFonts w:cs="Linux Libertine O"/>
          <w:sz w:val="22"/>
          <w:szCs w:val="22"/>
          <w:lang w:val="en-GB"/>
        </w:rPr>
        <w:t xml:space="preserve">must store and keep track of their scene model itself. Each time a new frame should be drawn on </w:t>
      </w:r>
      <w:r w:rsidR="00627C5D">
        <w:rPr>
          <w:rFonts w:cs="Linux Libertine O"/>
          <w:sz w:val="22"/>
          <w:szCs w:val="22"/>
          <w:lang w:val="en-GB"/>
        </w:rPr>
        <w:t xml:space="preserve">the </w:t>
      </w:r>
      <w:r w:rsidRPr="004B689D">
        <w:rPr>
          <w:rFonts w:cs="Linux Libertine O"/>
          <w:sz w:val="22"/>
          <w:szCs w:val="22"/>
          <w:lang w:val="en-GB"/>
        </w:rPr>
        <w:t>screen, the application directly issues the drawing commands in a procedural way</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5e6f0e1e-9c14-4842-b2a2-2613645fea49"/>
          <w:id w:val="1903862971"/>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IzNzkxLWI5N2UtNDhjNS1hYTFhLTc3YWJkOTQ4ZDMw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VlNmYwZTFlLTljMTQtNDg0Mi1iMmEyLTI2MTM2NDVmZWE0OS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p>
    <w:p w14:paraId="1DEF890B" w14:textId="674263DB" w:rsidR="00692FFE" w:rsidRPr="004B689D" w:rsidRDefault="00692FFE" w:rsidP="00434122">
      <w:pPr>
        <w:spacing w:line="276" w:lineRule="auto"/>
        <w:rPr>
          <w:rFonts w:cs="Linux Libertine O"/>
          <w:sz w:val="22"/>
          <w:szCs w:val="22"/>
          <w:lang w:val="en-GB"/>
        </w:rPr>
      </w:pPr>
      <w:r w:rsidRPr="004B689D">
        <w:rPr>
          <w:rFonts w:cs="Linux Libertine O"/>
          <w:sz w:val="22"/>
          <w:szCs w:val="22"/>
          <w:lang w:val="en-GB"/>
        </w:rPr>
        <w:t>In contrary to immediate mode rendering APIs, retained mode APIs (shown on the right in Figure xxx) are declarative. Here the graphics library stores a model of the scene in memory that is constructed by the application out of graphics primitives. To draw a new frame on the screen, the graphics library trans</w:t>
      </w:r>
      <w:r w:rsidR="00E6405E">
        <w:rPr>
          <w:rFonts w:cs="Linux Libertine O"/>
          <w:sz w:val="22"/>
          <w:szCs w:val="22"/>
          <w:lang w:val="en-GB"/>
        </w:rPr>
        <w:softHyphen/>
      </w:r>
      <w:r w:rsidRPr="004B689D">
        <w:rPr>
          <w:rFonts w:cs="Linux Libertine O"/>
          <w:sz w:val="22"/>
          <w:szCs w:val="22"/>
          <w:lang w:val="en-GB"/>
        </w:rPr>
        <w:t xml:space="preserve">forms it into a set of </w:t>
      </w:r>
      <w:r w:rsidR="00EA7AEB" w:rsidRPr="004B689D">
        <w:rPr>
          <w:rFonts w:cs="Linux Libertine O"/>
          <w:sz w:val="22"/>
          <w:szCs w:val="22"/>
          <w:lang w:val="en-GB"/>
        </w:rPr>
        <w:t xml:space="preserve">drawing commands. </w:t>
      </w:r>
      <w:r w:rsidR="00627C5D">
        <w:rPr>
          <w:rFonts w:cs="Linux Libertine O"/>
          <w:sz w:val="22"/>
          <w:szCs w:val="22"/>
          <w:lang w:val="en-GB"/>
        </w:rPr>
        <w:t>In order to</w:t>
      </w:r>
      <w:r w:rsidR="00EA7AEB" w:rsidRPr="004B689D">
        <w:rPr>
          <w:rFonts w:cs="Linux Libertine O"/>
          <w:sz w:val="22"/>
          <w:szCs w:val="22"/>
          <w:lang w:val="en-GB"/>
        </w:rPr>
        <w:t xml:space="preserve"> change the rendered frames (e.g. adding a new shape), the application </w:t>
      </w:r>
      <w:r w:rsidR="00627C5D">
        <w:rPr>
          <w:rFonts w:cs="Linux Libertine O"/>
          <w:sz w:val="22"/>
          <w:szCs w:val="22"/>
          <w:lang w:val="en-GB"/>
        </w:rPr>
        <w:t>issues</w:t>
      </w:r>
      <w:r w:rsidR="00EA7AEB" w:rsidRPr="004B689D">
        <w:rPr>
          <w:rFonts w:cs="Linux Libertine O"/>
          <w:sz w:val="22"/>
          <w:szCs w:val="22"/>
          <w:lang w:val="en-GB"/>
        </w:rPr>
        <w:t xml:space="preserve"> commands of</w:t>
      </w:r>
      <w:r w:rsidR="00627C5D">
        <w:rPr>
          <w:rFonts w:cs="Linux Libertine O"/>
          <w:sz w:val="22"/>
          <w:szCs w:val="22"/>
          <w:lang w:val="en-GB"/>
        </w:rPr>
        <w:t xml:space="preserve"> the</w:t>
      </w:r>
      <w:r w:rsidR="00EA7AEB" w:rsidRPr="004B689D">
        <w:rPr>
          <w:rFonts w:cs="Linux Libertine O"/>
          <w:sz w:val="22"/>
          <w:szCs w:val="22"/>
          <w:lang w:val="en-GB"/>
        </w:rPr>
        <w:t xml:space="preserve"> graphics library to update the scene rather than do drawing commands itself. The library then updates the drawing commands depending on the changes </w:t>
      </w:r>
      <w:r w:rsidR="00627C5D">
        <w:rPr>
          <w:rFonts w:cs="Linux Libertine O"/>
          <w:sz w:val="22"/>
          <w:szCs w:val="22"/>
          <w:lang w:val="en-GB"/>
        </w:rPr>
        <w:t>in</w:t>
      </w:r>
      <w:r w:rsidR="00EA7AEB" w:rsidRPr="004B689D">
        <w:rPr>
          <w:rFonts w:cs="Linux Libertine O"/>
          <w:sz w:val="22"/>
          <w:szCs w:val="22"/>
          <w:lang w:val="en-GB"/>
        </w:rPr>
        <w:t xml:space="preserve"> the scen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9d5d7b6-4136-42fe-b7d5-10df3ef0a2a3"/>
          <w:id w:val="1334185995"/>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hlZTcyLTUwOTEtNDYyNy05MTdlLWQ4NDViMWQwMDFiM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Q5ZDVkN2I2LTQxMzYtNDJmZS1iN2Q1LTEwZGYzZWYwYTJhMy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00EA7AEB" w:rsidRPr="004B689D">
        <w:rPr>
          <w:rFonts w:cs="Linux Libertine O"/>
          <w:sz w:val="22"/>
          <w:szCs w:val="22"/>
          <w:lang w:val="en-GB"/>
        </w:rPr>
        <w:t>.</w:t>
      </w:r>
    </w:p>
    <w:p w14:paraId="230E34F7" w14:textId="352DE497" w:rsidR="00EA7AEB" w:rsidRPr="004B689D" w:rsidRDefault="00EA7AEB" w:rsidP="00434122">
      <w:pPr>
        <w:spacing w:line="276" w:lineRule="auto"/>
        <w:rPr>
          <w:rFonts w:cs="Linux Libertine O"/>
          <w:sz w:val="22"/>
          <w:szCs w:val="22"/>
          <w:lang w:val="en-GB"/>
        </w:rPr>
      </w:pPr>
      <w:r w:rsidRPr="004B689D">
        <w:rPr>
          <w:rFonts w:cs="Linux Libertine O"/>
          <w:sz w:val="22"/>
          <w:szCs w:val="22"/>
          <w:lang w:val="en-GB"/>
        </w:rPr>
        <w:t>On the one hand, retained rendering APIs simplify use, as the API does more work such as initialization, status management and cleanup. On the other hand, they often offer less flexibility than immediate mode rendering APIs</w:t>
      </w:r>
      <w:r w:rsidR="009073DA" w:rsidRPr="004B689D">
        <w:rPr>
          <w:rFonts w:cs="Linux Libertine O"/>
          <w:sz w:val="22"/>
          <w:szCs w:val="22"/>
          <w:lang w:val="en-GB"/>
        </w:rPr>
        <w:t xml:space="preserve"> because the API imposes its own scene model</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43836af-a113-4555-8e34-c10d904900b4"/>
          <w:id w:val="-378170115"/>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RlMjZiLTUxNTEtNDFmNy04YWY4LTNkNTYxMTg3MjZjN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I0MzgzNmFmLWExMTMtNDU1NS04ZTM0LWMxMGQ5MDQ5MDBiN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9073DA" w:rsidRPr="004B689D">
        <w:rPr>
          <w:rFonts w:cs="Linux Libertine O"/>
          <w:sz w:val="22"/>
          <w:szCs w:val="22"/>
          <w:lang w:val="en-GB"/>
        </w:rPr>
        <w:t xml:space="preserve"> </w:t>
      </w:r>
    </w:p>
    <w:p w14:paraId="450AA1E4" w14:textId="2E25AAFE" w:rsidR="00EA7AEB" w:rsidRPr="004B689D" w:rsidRDefault="009073DA" w:rsidP="00434122">
      <w:pPr>
        <w:spacing w:line="276" w:lineRule="auto"/>
        <w:rPr>
          <w:rFonts w:cs="Linux Libertine O"/>
          <w:sz w:val="22"/>
          <w:szCs w:val="22"/>
          <w:lang w:val="en-GB"/>
        </w:rPr>
      </w:pPr>
      <w:r w:rsidRPr="004B689D">
        <w:rPr>
          <w:rFonts w:cs="Linux Libertine O"/>
          <w:sz w:val="22"/>
          <w:szCs w:val="22"/>
          <w:lang w:val="en-GB"/>
        </w:rPr>
        <w:t>In OpenSceneGraph the toolkit stores the scene that is build up by an application in a scene graph rep</w:t>
      </w:r>
      <w:r w:rsidR="00E6405E">
        <w:rPr>
          <w:rFonts w:cs="Linux Libertine O"/>
          <w:sz w:val="22"/>
          <w:szCs w:val="22"/>
          <w:lang w:val="en-GB"/>
        </w:rPr>
        <w:softHyphen/>
      </w:r>
      <w:r w:rsidRPr="004B689D">
        <w:rPr>
          <w:rFonts w:cs="Linux Libertine O"/>
          <w:sz w:val="22"/>
          <w:szCs w:val="22"/>
          <w:lang w:val="en-GB"/>
        </w:rPr>
        <w:t>resentation and records rendering commands and data in a buffer. This enables the toolkit to perform various optimization before the actual rendering. For the actual rendering the OpenGL API is used by the OpenSceneGraph toolkit</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9224a769-a3e2-4340-885a-5418ad510b69"/>
          <w:id w:val="-1968954251"/>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2U2N2Y2LWJhYTUtNDE3Yi04ODAxLWJkNmZjYzc2NmIxZC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OTIyNGE3NjktYTNlMi00MzQwLTg4NWEtNTQxOGFkNTEwYjY5IiwiVGV4dCI6Ilsz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3]</w:t>
          </w:r>
          <w:r w:rsidR="00743228">
            <w:rPr>
              <w:rFonts w:cs="Linux Libertine O"/>
              <w:noProof/>
              <w:sz w:val="22"/>
              <w:szCs w:val="22"/>
              <w:lang w:val="en-GB"/>
            </w:rPr>
            <w:fldChar w:fldCharType="end"/>
          </w:r>
        </w:sdtContent>
      </w:sdt>
      <w:r w:rsidRPr="004B689D">
        <w:rPr>
          <w:rFonts w:cs="Linux Libertine O"/>
          <w:sz w:val="22"/>
          <w:szCs w:val="22"/>
          <w:lang w:val="en-GB"/>
        </w:rPr>
        <w:t>. The application itself does not issue OpenGL drawing commands itself.</w:t>
      </w:r>
    </w:p>
    <w:p w14:paraId="215F5ABB" w14:textId="7A303FA7" w:rsidR="006A7014" w:rsidRDefault="00D015CC" w:rsidP="006012CD">
      <w:pPr>
        <w:pStyle w:val="berschrift1"/>
      </w:pPr>
      <w:bookmarkStart w:id="11" w:name="_Toc61177883"/>
      <w:r>
        <w:t>Use</w:t>
      </w:r>
      <w:r w:rsidR="006A7014">
        <w:t xml:space="preserve"> </w:t>
      </w:r>
      <w:r>
        <w:t>of</w:t>
      </w:r>
      <w:r w:rsidR="006A7014">
        <w:t xml:space="preserve"> OpenSceneGraph</w:t>
      </w:r>
      <w:bookmarkEnd w:id="11"/>
    </w:p>
    <w:p w14:paraId="5553CD92" w14:textId="52BA32D8" w:rsidR="006A7014" w:rsidRPr="004B689D" w:rsidRDefault="00741DA9" w:rsidP="00434122">
      <w:pPr>
        <w:spacing w:line="276" w:lineRule="auto"/>
        <w:rPr>
          <w:rFonts w:cs="Linux Libertine O"/>
          <w:sz w:val="22"/>
          <w:szCs w:val="22"/>
          <w:lang w:val="en-GB"/>
        </w:rPr>
      </w:pPr>
      <w:r w:rsidRPr="004B689D">
        <w:rPr>
          <w:rFonts w:cs="Linux Libertine O"/>
          <w:sz w:val="22"/>
          <w:szCs w:val="22"/>
          <w:lang w:val="en-GB"/>
        </w:rPr>
        <w:t xml:space="preserve">After the overview given in Chapter 2, this section </w:t>
      </w:r>
      <w:r w:rsidR="00743228">
        <w:rPr>
          <w:rFonts w:cs="Linux Libertine O"/>
          <w:sz w:val="22"/>
          <w:szCs w:val="22"/>
          <w:lang w:val="en-GB"/>
        </w:rPr>
        <w:t>explains</w:t>
      </w:r>
      <w:r w:rsidRPr="004B689D">
        <w:rPr>
          <w:rFonts w:cs="Linux Libertine O"/>
          <w:sz w:val="22"/>
          <w:szCs w:val="22"/>
          <w:lang w:val="en-GB"/>
        </w:rPr>
        <w:t xml:space="preserve"> the </w:t>
      </w:r>
      <w:r w:rsidR="00D015CC" w:rsidRPr="004B689D">
        <w:rPr>
          <w:rFonts w:cs="Linux Libertine O"/>
          <w:sz w:val="22"/>
          <w:szCs w:val="22"/>
          <w:lang w:val="en-GB"/>
        </w:rPr>
        <w:t>use</w:t>
      </w:r>
      <w:r w:rsidRPr="004B689D">
        <w:rPr>
          <w:rFonts w:cs="Linux Libertine O"/>
          <w:sz w:val="22"/>
          <w:szCs w:val="22"/>
          <w:lang w:val="en-GB"/>
        </w:rPr>
        <w:t xml:space="preserve"> of </w:t>
      </w:r>
      <w:r w:rsidRPr="008D68F1">
        <w:rPr>
          <w:rFonts w:cs="Linux Libertine O"/>
          <w:sz w:val="22"/>
          <w:szCs w:val="22"/>
          <w:lang w:val="en-GB"/>
        </w:rPr>
        <w:t>OpenSceneGraph.</w:t>
      </w:r>
      <w:r w:rsidR="00AD7534" w:rsidRPr="008D68F1">
        <w:rPr>
          <w:rFonts w:cs="Linux Libertine O"/>
          <w:sz w:val="22"/>
          <w:szCs w:val="22"/>
          <w:lang w:val="en-GB"/>
        </w:rPr>
        <w:t xml:space="preserve"> </w:t>
      </w:r>
      <w:r w:rsidRPr="008D68F1">
        <w:rPr>
          <w:rFonts w:cs="Linux Libertine O"/>
          <w:sz w:val="22"/>
          <w:szCs w:val="22"/>
          <w:lang w:val="en-GB"/>
        </w:rPr>
        <w:t xml:space="preserve"> </w:t>
      </w:r>
      <w:r w:rsidR="00D015CC" w:rsidRPr="008D68F1">
        <w:rPr>
          <w:rFonts w:cs="Linux Libertine O"/>
          <w:sz w:val="22"/>
          <w:szCs w:val="22"/>
          <w:lang w:val="en-GB"/>
        </w:rPr>
        <w:t>First,</w:t>
      </w:r>
      <w:r w:rsidR="003110F0" w:rsidRPr="008D68F1">
        <w:rPr>
          <w:rFonts w:cs="Linux Libertine O"/>
          <w:sz w:val="22"/>
          <w:szCs w:val="22"/>
          <w:lang w:val="en-GB"/>
        </w:rPr>
        <w:t xml:space="preserve"> </w:t>
      </w:r>
      <w:r w:rsidR="005F770A" w:rsidRPr="008D68F1">
        <w:rPr>
          <w:rFonts w:cs="Linux Libertine O"/>
          <w:sz w:val="22"/>
          <w:szCs w:val="22"/>
          <w:lang w:val="en-GB"/>
        </w:rPr>
        <w:t>the</w:t>
      </w:r>
      <w:r w:rsidR="005F770A" w:rsidRPr="004B689D">
        <w:rPr>
          <w:rFonts w:cs="Linux Libertine O"/>
          <w:sz w:val="22"/>
          <w:szCs w:val="22"/>
          <w:lang w:val="en-GB"/>
        </w:rPr>
        <w:t xml:space="preserve"> code of </w:t>
      </w:r>
      <w:r w:rsidR="003110F0" w:rsidRPr="004B689D">
        <w:rPr>
          <w:rFonts w:cs="Linux Libertine O"/>
          <w:sz w:val="22"/>
          <w:szCs w:val="22"/>
          <w:lang w:val="en-GB"/>
        </w:rPr>
        <w:t>a simple example of an OpenSceneGraph application is shown. Afterwards,</w:t>
      </w:r>
      <w:r w:rsidR="00D015CC" w:rsidRPr="004B689D">
        <w:rPr>
          <w:rFonts w:cs="Linux Libertine O"/>
          <w:sz w:val="22"/>
          <w:szCs w:val="22"/>
          <w:lang w:val="en-GB"/>
        </w:rPr>
        <w:t xml:space="preserve"> </w:t>
      </w:r>
      <w:r w:rsidR="003110F0" w:rsidRPr="004B689D">
        <w:rPr>
          <w:rFonts w:cs="Linux Libertine O"/>
          <w:sz w:val="22"/>
          <w:szCs w:val="22"/>
          <w:lang w:val="en-GB"/>
        </w:rPr>
        <w:t xml:space="preserve">the most important </w:t>
      </w:r>
      <w:r w:rsidR="00D015CC" w:rsidRPr="004B689D">
        <w:rPr>
          <w:rFonts w:cs="Linux Libertine O"/>
          <w:sz w:val="22"/>
          <w:szCs w:val="22"/>
          <w:lang w:val="en-GB"/>
        </w:rPr>
        <w:t>of the libraries provided by OpenSceneGraph are listed and described. Then the existing classes for represent</w:t>
      </w:r>
      <w:r w:rsidR="00E6405E">
        <w:rPr>
          <w:rFonts w:cs="Linux Libertine O"/>
          <w:sz w:val="22"/>
          <w:szCs w:val="22"/>
          <w:lang w:val="en-GB"/>
        </w:rPr>
        <w:softHyphen/>
      </w:r>
      <w:r w:rsidR="00D015CC" w:rsidRPr="004B689D">
        <w:rPr>
          <w:rFonts w:cs="Linux Libertine O"/>
          <w:sz w:val="22"/>
          <w:szCs w:val="22"/>
          <w:lang w:val="en-GB"/>
        </w:rPr>
        <w:t>ing graphic nodes</w:t>
      </w:r>
      <w:r w:rsidR="000E321D" w:rsidRPr="004B689D">
        <w:rPr>
          <w:rFonts w:cs="Linux Libertine O"/>
          <w:sz w:val="22"/>
          <w:szCs w:val="22"/>
          <w:lang w:val="en-GB"/>
        </w:rPr>
        <w:t xml:space="preserve">, how scene graphs are </w:t>
      </w:r>
      <w:r w:rsidR="00771F4F" w:rsidRPr="004B689D">
        <w:rPr>
          <w:rFonts w:cs="Linux Libertine O"/>
          <w:sz w:val="22"/>
          <w:szCs w:val="22"/>
          <w:lang w:val="en-GB"/>
        </w:rPr>
        <w:t>traversed,</w:t>
      </w:r>
      <w:r w:rsidR="000E321D" w:rsidRPr="004B689D">
        <w:rPr>
          <w:rFonts w:cs="Linux Libertine O"/>
          <w:sz w:val="22"/>
          <w:szCs w:val="22"/>
          <w:lang w:val="en-GB"/>
        </w:rPr>
        <w:t xml:space="preserve"> and </w:t>
      </w:r>
      <w:r w:rsidR="00D015CC" w:rsidRPr="004B689D">
        <w:rPr>
          <w:rFonts w:cs="Linux Libertine O"/>
          <w:sz w:val="22"/>
          <w:szCs w:val="22"/>
          <w:lang w:val="en-GB"/>
        </w:rPr>
        <w:t>the concept of smart pointers</w:t>
      </w:r>
      <w:r w:rsidR="000E321D" w:rsidRPr="004B689D">
        <w:rPr>
          <w:rFonts w:cs="Linux Libertine O"/>
          <w:sz w:val="22"/>
          <w:szCs w:val="22"/>
          <w:lang w:val="en-GB"/>
        </w:rPr>
        <w:t xml:space="preserve"> </w:t>
      </w:r>
      <w:r w:rsidR="00D015CC" w:rsidRPr="004B689D">
        <w:rPr>
          <w:rFonts w:cs="Linux Libertine O"/>
          <w:sz w:val="22"/>
          <w:szCs w:val="22"/>
          <w:lang w:val="en-GB"/>
        </w:rPr>
        <w:t>are explained in more detail. The last subsection of this section deals with the State Set class, which OpenSceneGraph provides to encapsulate the OpenGL state machine</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85abcf66-e796-438b-bc91-c0ddd77e6fb0"/>
          <w:id w:val="-92168532"/>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RhMTg4LTg2ZWUtNDAzZi04MGFkLTVmM2ZhMTc4MmZjY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DVhYmNmNjYtZTc5Ni00MzhiLWJjOTEtYzBkZGQ3N2U2ZmIwIiwiVGV4dCI6Ils3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7]</w:t>
          </w:r>
          <w:r w:rsidR="00743228">
            <w:rPr>
              <w:rFonts w:cs="Linux Libertine O"/>
              <w:noProof/>
              <w:sz w:val="22"/>
              <w:szCs w:val="22"/>
              <w:lang w:val="en-GB"/>
            </w:rPr>
            <w:fldChar w:fldCharType="end"/>
          </w:r>
        </w:sdtContent>
      </w:sdt>
      <w:r w:rsidR="00D015CC" w:rsidRPr="004B689D">
        <w:rPr>
          <w:rFonts w:cs="Linux Libertine O"/>
          <w:sz w:val="22"/>
          <w:szCs w:val="22"/>
          <w:lang w:val="en-GB"/>
        </w:rPr>
        <w:t>.</w:t>
      </w:r>
    </w:p>
    <w:p w14:paraId="71375569" w14:textId="0392D057" w:rsidR="003110F0" w:rsidRDefault="003110F0" w:rsidP="009C7F62">
      <w:pPr>
        <w:pStyle w:val="berschrift2"/>
      </w:pPr>
      <w:bookmarkStart w:id="12" w:name="_Toc61177884"/>
      <w:bookmarkStart w:id="13" w:name="_Ref61209524"/>
      <w:bookmarkStart w:id="14" w:name="_Ref61209646"/>
      <w:bookmarkStart w:id="15" w:name="_Ref61209652"/>
      <w:r>
        <w:lastRenderedPageBreak/>
        <w:t>„Hello World“</w:t>
      </w:r>
      <w:bookmarkEnd w:id="12"/>
      <w:bookmarkEnd w:id="13"/>
      <w:bookmarkEnd w:id="14"/>
      <w:bookmarkEnd w:id="15"/>
    </w:p>
    <w:p w14:paraId="51BCB0DD" w14:textId="56946734" w:rsidR="005F770A" w:rsidRPr="004B689D" w:rsidRDefault="00627C5D" w:rsidP="00434122">
      <w:pPr>
        <w:spacing w:line="276" w:lineRule="auto"/>
        <w:rPr>
          <w:rFonts w:cs="Linux Libertine O"/>
          <w:sz w:val="22"/>
          <w:szCs w:val="22"/>
          <w:lang w:val="en-GB"/>
        </w:rPr>
      </w:pPr>
      <w:r>
        <w:rPr>
          <w:rFonts w:cs="Linux Libertine O"/>
          <w:sz w:val="22"/>
          <w:szCs w:val="22"/>
          <w:lang w:val="en-GB"/>
        </w:rPr>
        <w:fldChar w:fldCharType="begin"/>
      </w:r>
      <w:r>
        <w:rPr>
          <w:rFonts w:cs="Linux Libertine O"/>
          <w:sz w:val="22"/>
          <w:szCs w:val="22"/>
          <w:lang w:val="en-GB"/>
        </w:rPr>
        <w:instrText xml:space="preserve"> REF _Ref61126036 \h </w:instrText>
      </w:r>
      <w:r w:rsidR="00434122">
        <w:rPr>
          <w:rFonts w:cs="Linux Libertine O"/>
          <w:sz w:val="22"/>
          <w:szCs w:val="22"/>
          <w:lang w:val="en-GB"/>
        </w:rPr>
        <w:instrText xml:space="preserve"> \* MERGEFORMAT </w:instrText>
      </w:r>
      <w:r>
        <w:rPr>
          <w:rFonts w:cs="Linux Libertine O"/>
          <w:sz w:val="22"/>
          <w:szCs w:val="22"/>
          <w:lang w:val="en-GB"/>
        </w:rPr>
      </w:r>
      <w:r>
        <w:rPr>
          <w:rFonts w:cs="Linux Libertine O"/>
          <w:sz w:val="22"/>
          <w:szCs w:val="22"/>
          <w:lang w:val="en-GB"/>
        </w:rPr>
        <w:fldChar w:fldCharType="separate"/>
      </w:r>
      <w:r w:rsidR="004D595C">
        <w:rPr>
          <w:sz w:val="22"/>
          <w:szCs w:val="22"/>
          <w:lang w:val="en-GB"/>
        </w:rPr>
        <w:t>Listing</w:t>
      </w:r>
      <w:r w:rsidR="004D595C" w:rsidRPr="00627C5D">
        <w:rPr>
          <w:sz w:val="22"/>
          <w:szCs w:val="22"/>
          <w:lang w:val="en-GB"/>
        </w:rPr>
        <w:t xml:space="preserve"> </w:t>
      </w:r>
      <w:r w:rsidR="004D595C">
        <w:rPr>
          <w:sz w:val="22"/>
          <w:szCs w:val="22"/>
          <w:lang w:val="en-GB"/>
        </w:rPr>
        <w:t>1</w:t>
      </w:r>
      <w:r>
        <w:rPr>
          <w:rFonts w:cs="Linux Libertine O"/>
          <w:sz w:val="22"/>
          <w:szCs w:val="22"/>
          <w:lang w:val="en-GB"/>
        </w:rPr>
        <w:fldChar w:fldCharType="end"/>
      </w:r>
      <w:r w:rsidR="005F770A" w:rsidRPr="004B689D">
        <w:rPr>
          <w:rFonts w:cs="Linux Libertine O"/>
          <w:sz w:val="22"/>
          <w:szCs w:val="22"/>
          <w:lang w:val="en-GB"/>
        </w:rPr>
        <w:t xml:space="preserve"> shows the </w:t>
      </w:r>
      <w:r>
        <w:rPr>
          <w:rFonts w:cs="Linux Libertine O"/>
          <w:sz w:val="22"/>
          <w:szCs w:val="22"/>
          <w:lang w:val="en-GB"/>
        </w:rPr>
        <w:t xml:space="preserve">source </w:t>
      </w:r>
      <w:r w:rsidR="005F770A" w:rsidRPr="004B689D">
        <w:rPr>
          <w:rFonts w:cs="Linux Libertine O"/>
          <w:sz w:val="22"/>
          <w:szCs w:val="22"/>
          <w:lang w:val="en-GB"/>
        </w:rPr>
        <w:t>code of what is probably the simplest possible OpenSceneGraph appli</w:t>
      </w:r>
      <w:r w:rsidR="00E6405E">
        <w:rPr>
          <w:rFonts w:cs="Linux Libertine O"/>
          <w:sz w:val="22"/>
          <w:szCs w:val="22"/>
          <w:lang w:val="en-GB"/>
        </w:rPr>
        <w:softHyphen/>
      </w:r>
      <w:r w:rsidR="005F770A" w:rsidRPr="004B689D">
        <w:rPr>
          <w:rFonts w:cs="Linux Libertine O"/>
          <w:sz w:val="22"/>
          <w:szCs w:val="22"/>
          <w:lang w:val="en-GB"/>
        </w:rPr>
        <w:t>cation.</w:t>
      </w:r>
    </w:p>
    <w:bookmarkStart w:id="16" w:name="_MON_1669862430"/>
    <w:bookmarkEnd w:id="16"/>
    <w:p w14:paraId="15991F09" w14:textId="77777777" w:rsidR="00743228" w:rsidRDefault="00DF0AA8" w:rsidP="00743228">
      <w:pPr>
        <w:keepNext/>
        <w:jc w:val="center"/>
      </w:pPr>
      <w:r>
        <w:rPr>
          <w:rFonts w:ascii="Arial" w:hAnsi="Arial" w:cs="Arial"/>
          <w:lang w:val="en-GB"/>
        </w:rPr>
        <w:object w:dxaOrig="9072" w:dyaOrig="2846" w14:anchorId="1EA11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43.25pt" o:ole="">
            <v:imagedata r:id="rId12" o:title=""/>
          </v:shape>
          <o:OLEObject Type="Embed" ProgID="Word.OpenDocumentText.12" ShapeID="_x0000_i1025" DrawAspect="Content" ObjectID="_1671827444" r:id="rId13"/>
        </w:object>
      </w:r>
    </w:p>
    <w:p w14:paraId="3468A6EF" w14:textId="72AE79ED" w:rsidR="00D015CC" w:rsidRPr="00627C5D" w:rsidRDefault="00B24383" w:rsidP="00743228">
      <w:pPr>
        <w:pStyle w:val="Beschriftung"/>
        <w:jc w:val="center"/>
        <w:rPr>
          <w:rFonts w:ascii="Arial" w:hAnsi="Arial" w:cs="Arial"/>
          <w:sz w:val="22"/>
          <w:szCs w:val="22"/>
          <w:lang w:val="en-GB"/>
        </w:rPr>
      </w:pPr>
      <w:bookmarkStart w:id="17" w:name="_Ref61126036"/>
      <w:r>
        <w:rPr>
          <w:sz w:val="22"/>
          <w:szCs w:val="22"/>
          <w:lang w:val="en-GB"/>
        </w:rPr>
        <w:t>Listing</w:t>
      </w:r>
      <w:r w:rsidR="00743228" w:rsidRPr="00627C5D">
        <w:rPr>
          <w:sz w:val="22"/>
          <w:szCs w:val="22"/>
          <w:lang w:val="en-GB"/>
        </w:rPr>
        <w:t xml:space="preserve"> </w:t>
      </w:r>
      <w:r w:rsidR="00743228" w:rsidRPr="00627C5D">
        <w:rPr>
          <w:sz w:val="22"/>
          <w:szCs w:val="22"/>
        </w:rPr>
        <w:fldChar w:fldCharType="begin"/>
      </w:r>
      <w:r w:rsidR="00743228" w:rsidRPr="00627C5D">
        <w:rPr>
          <w:sz w:val="22"/>
          <w:szCs w:val="22"/>
          <w:lang w:val="en-GB"/>
        </w:rPr>
        <w:instrText xml:space="preserve"> SEQ Code_Snippet \* ARABIC </w:instrText>
      </w:r>
      <w:r w:rsidR="00743228" w:rsidRPr="00627C5D">
        <w:rPr>
          <w:sz w:val="22"/>
          <w:szCs w:val="22"/>
        </w:rPr>
        <w:fldChar w:fldCharType="separate"/>
      </w:r>
      <w:r w:rsidR="004D595C">
        <w:rPr>
          <w:noProof/>
          <w:sz w:val="22"/>
          <w:szCs w:val="22"/>
          <w:lang w:val="en-GB"/>
        </w:rPr>
        <w:t>1</w:t>
      </w:r>
      <w:r w:rsidR="00743228" w:rsidRPr="00627C5D">
        <w:rPr>
          <w:sz w:val="22"/>
          <w:szCs w:val="22"/>
        </w:rPr>
        <w:fldChar w:fldCharType="end"/>
      </w:r>
      <w:bookmarkEnd w:id="17"/>
      <w:r w:rsidR="00743228" w:rsidRPr="00627C5D">
        <w:rPr>
          <w:sz w:val="22"/>
          <w:szCs w:val="22"/>
          <w:lang w:val="en-GB"/>
        </w:rPr>
        <w:t xml:space="preserve">: A minimalistic OpenSceneGraph sample (strongly inspired by </w:t>
      </w:r>
      <w:sdt>
        <w:sdtPr>
          <w:rPr>
            <w:sz w:val="22"/>
            <w:szCs w:val="22"/>
            <w:lang w:val="en-GB"/>
          </w:rPr>
          <w:alias w:val="To edit, see citavi.com/edit"/>
          <w:tag w:val="CitaviPlaceholder#71f4371a-fa7a-4929-afb8-0114cf42194b"/>
          <w:id w:val="-1574583942"/>
          <w:placeholder>
            <w:docPart w:val="DefaultPlaceholder_-1854013440"/>
          </w:placeholder>
        </w:sdtPr>
        <w:sdtContent>
          <w:r w:rsidR="00743228"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jg2NThlLTRjOWYtNDg5MS04Y2FhLTBmYjkxOGY4ODMyNS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3MWY0MzcxYS1mYTdhLTQ5MjktYWZiOC0wMTE0Y2Y0MjE5NGIiLCJUZXh0IjoiWzhdIiwiV0FJVmVyc2lvbiI6IjYuNy4wLjAifQ==}</w:instrText>
          </w:r>
          <w:r w:rsidR="00743228" w:rsidRPr="00627C5D">
            <w:rPr>
              <w:noProof/>
              <w:sz w:val="22"/>
              <w:szCs w:val="22"/>
              <w:lang w:val="en-GB"/>
            </w:rPr>
            <w:fldChar w:fldCharType="separate"/>
          </w:r>
          <w:r w:rsidR="00106C53">
            <w:rPr>
              <w:noProof/>
              <w:sz w:val="22"/>
              <w:szCs w:val="22"/>
              <w:lang w:val="en-GB"/>
            </w:rPr>
            <w:t>[8]</w:t>
          </w:r>
          <w:r w:rsidR="00743228" w:rsidRPr="00627C5D">
            <w:rPr>
              <w:noProof/>
              <w:sz w:val="22"/>
              <w:szCs w:val="22"/>
              <w:lang w:val="en-GB"/>
            </w:rPr>
            <w:fldChar w:fldCharType="end"/>
          </w:r>
        </w:sdtContent>
      </w:sdt>
      <w:r w:rsidR="00743228" w:rsidRPr="00627C5D">
        <w:rPr>
          <w:sz w:val="22"/>
          <w:szCs w:val="22"/>
          <w:lang w:val="en-GB"/>
        </w:rPr>
        <w:t>)</w:t>
      </w:r>
    </w:p>
    <w:p w14:paraId="39ECB113" w14:textId="190313CC" w:rsidR="005F770A" w:rsidRPr="004B689D" w:rsidRDefault="005F770A" w:rsidP="00434122">
      <w:pPr>
        <w:spacing w:line="276" w:lineRule="auto"/>
        <w:rPr>
          <w:rFonts w:cs="Linux Libertine O"/>
          <w:sz w:val="22"/>
          <w:szCs w:val="22"/>
          <w:lang w:val="en-GB"/>
        </w:rPr>
      </w:pPr>
      <w:r w:rsidRPr="004B689D">
        <w:rPr>
          <w:rFonts w:cs="Linux Libertine O"/>
          <w:sz w:val="22"/>
          <w:szCs w:val="22"/>
          <w:lang w:val="en-GB"/>
        </w:rPr>
        <w:t>In line 5, a model provided by OpenSceneGraph is loaded from a file and the reference to the loaded model is stored in a</w:t>
      </w:r>
      <w:r w:rsidR="000A5EB5" w:rsidRPr="004B689D">
        <w:rPr>
          <w:rFonts w:cs="Linux Libertine O"/>
          <w:sz w:val="22"/>
          <w:szCs w:val="22"/>
          <w:lang w:val="en-GB"/>
        </w:rPr>
        <w:t>n instance of the osg::ref_ptr&lt;&gt; class template. This is a</w:t>
      </w:r>
      <w:r w:rsidRPr="004B689D">
        <w:rPr>
          <w:rFonts w:cs="Linux Libertine O"/>
          <w:sz w:val="22"/>
          <w:szCs w:val="22"/>
          <w:lang w:val="en-GB"/>
        </w:rPr>
        <w:t xml:space="preserve"> smart pointer provided by OpenSceneGraph</w:t>
      </w:r>
      <w:r w:rsidR="000A5EB5" w:rsidRPr="004B689D">
        <w:rPr>
          <w:rFonts w:cs="Linux Libertine O"/>
          <w:sz w:val="22"/>
          <w:szCs w:val="22"/>
          <w:lang w:val="en-GB"/>
        </w:rPr>
        <w:t xml:space="preserve"> for additional features </w:t>
      </w:r>
      <w:r w:rsidR="00187843" w:rsidRPr="004B689D">
        <w:rPr>
          <w:rFonts w:cs="Linux Libertine O"/>
          <w:sz w:val="22"/>
          <w:szCs w:val="22"/>
          <w:lang w:val="en-GB"/>
        </w:rPr>
        <w:t>in terms of</w:t>
      </w:r>
      <w:r w:rsidR="000A5EB5" w:rsidRPr="004B689D">
        <w:rPr>
          <w:rFonts w:cs="Linux Libertine O"/>
          <w:sz w:val="22"/>
          <w:szCs w:val="22"/>
          <w:lang w:val="en-GB"/>
        </w:rPr>
        <w:t xml:space="preserve"> efficient memory management (further explanation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483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3.5</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The</w:t>
      </w:r>
      <w:r w:rsidR="000A5EB5" w:rsidRPr="004B689D">
        <w:rPr>
          <w:rFonts w:cs="Linux Libertine O"/>
          <w:sz w:val="22"/>
          <w:szCs w:val="22"/>
          <w:lang w:val="en-GB"/>
        </w:rPr>
        <w:t xml:space="preserve"> stored</w:t>
      </w:r>
      <w:r w:rsidRPr="004B689D">
        <w:rPr>
          <w:rFonts w:cs="Linux Libertine O"/>
          <w:sz w:val="22"/>
          <w:szCs w:val="22"/>
          <w:lang w:val="en-GB"/>
        </w:rPr>
        <w:t xml:space="preserve"> reference is of the </w:t>
      </w:r>
      <w:r w:rsidR="000A5EB5" w:rsidRPr="004B689D">
        <w:rPr>
          <w:rFonts w:cs="Linux Libertine O"/>
          <w:sz w:val="22"/>
          <w:szCs w:val="22"/>
          <w:lang w:val="en-GB"/>
        </w:rPr>
        <w:t>osg::</w:t>
      </w:r>
      <w:r w:rsidRPr="004B689D">
        <w:rPr>
          <w:rFonts w:cs="Linux Libertine O"/>
          <w:sz w:val="22"/>
          <w:szCs w:val="22"/>
          <w:lang w:val="en-GB"/>
        </w:rPr>
        <w:t>node typ</w:t>
      </w:r>
      <w:r w:rsidR="00187843" w:rsidRPr="004B689D">
        <w:rPr>
          <w:rFonts w:cs="Linux Libertine O"/>
          <w:sz w:val="22"/>
          <w:szCs w:val="22"/>
          <w:lang w:val="en-GB"/>
        </w:rPr>
        <w:t>e. It represents basic nodes of a scene graph</w:t>
      </w:r>
      <w:r w:rsidR="000A5EB5" w:rsidRPr="004B689D">
        <w:rPr>
          <w:rFonts w:cs="Linux Libertine O"/>
          <w:sz w:val="22"/>
          <w:szCs w:val="22"/>
          <w:lang w:val="en-GB"/>
        </w:rPr>
        <w:t xml:space="preserve"> (</w:t>
      </w:r>
      <w:r w:rsidR="00187843" w:rsidRPr="004B689D">
        <w:rPr>
          <w:rFonts w:cs="Linux Libertine O"/>
          <w:sz w:val="22"/>
          <w:szCs w:val="22"/>
          <w:lang w:val="en-GB"/>
        </w:rPr>
        <w:t xml:space="preserve">further </w:t>
      </w:r>
      <w:r w:rsidR="000A5EB5" w:rsidRPr="004B689D">
        <w:rPr>
          <w:rFonts w:cs="Linux Libertine O"/>
          <w:sz w:val="22"/>
          <w:szCs w:val="22"/>
          <w:lang w:val="en-GB"/>
        </w:rPr>
        <w:t>expla</w:t>
      </w:r>
      <w:r w:rsidR="00187843" w:rsidRPr="004B689D">
        <w:rPr>
          <w:rFonts w:cs="Linux Libertine O"/>
          <w:sz w:val="22"/>
          <w:szCs w:val="22"/>
          <w:lang w:val="en-GB"/>
        </w:rPr>
        <w:t>nation</w:t>
      </w:r>
      <w:r w:rsidR="000A5EB5" w:rsidRPr="004B689D">
        <w:rPr>
          <w:rFonts w:cs="Linux Libertine O"/>
          <w:sz w:val="22"/>
          <w:szCs w:val="22"/>
          <w:lang w:val="en-GB"/>
        </w:rPr>
        <w:t xml:space="preserv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06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3.3</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xml:space="preserve">. Then an osgViewer::Viewer </w:t>
      </w:r>
      <w:r w:rsidR="000A5EB5" w:rsidRPr="004B689D">
        <w:rPr>
          <w:rFonts w:cs="Linux Libertine O"/>
          <w:sz w:val="22"/>
          <w:szCs w:val="22"/>
          <w:lang w:val="en-GB"/>
        </w:rPr>
        <w:t>object, which</w:t>
      </w:r>
      <w:r w:rsidR="00743228">
        <w:rPr>
          <w:rFonts w:cs="Linux Libertine O"/>
          <w:sz w:val="22"/>
          <w:szCs w:val="22"/>
          <w:lang w:val="en-GB"/>
        </w:rPr>
        <w:t xml:space="preserve"> provides a simulation loop for the application </w:t>
      </w:r>
      <w:sdt>
        <w:sdtPr>
          <w:rPr>
            <w:rFonts w:cs="Linux Libertine O"/>
            <w:sz w:val="22"/>
            <w:szCs w:val="22"/>
            <w:lang w:val="en-GB"/>
          </w:rPr>
          <w:alias w:val="To edit, see citavi.com/edit"/>
          <w:tag w:val="CitaviPlaceholder#de9ef520-3075-48ef-b85b-d0a9b01ccb1f"/>
          <w:id w:val="876045788"/>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M4ZTc3LThhM2YtNDg4Zi04NTQ4LTYwYzA5MWI2ODlmZi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NkZTllZjUyMC0zMDc1LTQ4ZWYtYjg1Yi1kMGE5YjAxY2NiMWYiLCJUZXh0IjoiWzhdIiwiV0FJVmVyc2lvbiI6IjYuNy4wLjAifQ==}</w:instrText>
          </w:r>
          <w:r w:rsidR="00743228">
            <w:rPr>
              <w:rFonts w:cs="Linux Libertine O"/>
              <w:noProof/>
              <w:sz w:val="22"/>
              <w:szCs w:val="22"/>
              <w:lang w:val="en-GB"/>
            </w:rPr>
            <w:fldChar w:fldCharType="separate"/>
          </w:r>
          <w:r w:rsidR="00106C53">
            <w:rPr>
              <w:rFonts w:cs="Linux Libertine O"/>
              <w:noProof/>
              <w:sz w:val="22"/>
              <w:szCs w:val="22"/>
              <w:lang w:val="en-GB"/>
            </w:rPr>
            <w:t>[8]</w:t>
          </w:r>
          <w:r w:rsidR="00743228">
            <w:rPr>
              <w:rFonts w:cs="Linux Libertine O"/>
              <w:noProof/>
              <w:sz w:val="22"/>
              <w:szCs w:val="22"/>
              <w:lang w:val="en-GB"/>
            </w:rPr>
            <w:fldChar w:fldCharType="end"/>
          </w:r>
        </w:sdtContent>
      </w:sdt>
      <w:r w:rsidR="00743228">
        <w:rPr>
          <w:rFonts w:cs="Linux Libertine O"/>
          <w:sz w:val="22"/>
          <w:szCs w:val="22"/>
          <w:lang w:val="en-GB"/>
        </w:rPr>
        <w:t xml:space="preserve"> and</w:t>
      </w:r>
      <w:r w:rsidR="000A5EB5" w:rsidRPr="004B689D">
        <w:rPr>
          <w:rFonts w:cs="Linux Libertine O"/>
          <w:sz w:val="22"/>
          <w:szCs w:val="22"/>
          <w:lang w:val="en-GB"/>
        </w:rPr>
        <w:t xml:space="preserve"> allows the rendering of a scene graph on the screen,</w:t>
      </w:r>
      <w:r w:rsidRPr="004B689D">
        <w:rPr>
          <w:rFonts w:cs="Linux Libertine O"/>
          <w:sz w:val="22"/>
          <w:szCs w:val="22"/>
          <w:lang w:val="en-GB"/>
        </w:rPr>
        <w:t xml:space="preserve"> is generated in line 7. With the call of the method setSceneData() it is possible to inform the viewer object which node is the root of the scene graph to be </w:t>
      </w:r>
      <w:r w:rsidR="000A5EB5" w:rsidRPr="004B689D">
        <w:rPr>
          <w:rFonts w:cs="Linux Libertine O"/>
          <w:sz w:val="22"/>
          <w:szCs w:val="22"/>
          <w:lang w:val="en-GB"/>
        </w:rPr>
        <w:t>rendered</w:t>
      </w:r>
      <w:r w:rsidRPr="004B689D">
        <w:rPr>
          <w:rFonts w:cs="Linux Libertine O"/>
          <w:sz w:val="22"/>
          <w:szCs w:val="22"/>
          <w:lang w:val="en-GB"/>
        </w:rPr>
        <w:t>. By calling the run</w:t>
      </w:r>
      <w:r w:rsidR="000A5EB5" w:rsidRPr="004B689D">
        <w:rPr>
          <w:rFonts w:cs="Linux Libertine O"/>
          <w:sz w:val="22"/>
          <w:szCs w:val="22"/>
          <w:lang w:val="en-GB"/>
        </w:rPr>
        <w:t xml:space="preserve">() </w:t>
      </w:r>
      <w:r w:rsidRPr="004B689D">
        <w:rPr>
          <w:rFonts w:cs="Linux Libertine O"/>
          <w:sz w:val="22"/>
          <w:szCs w:val="22"/>
          <w:lang w:val="en-GB"/>
        </w:rPr>
        <w:t>method of the viewer</w:t>
      </w:r>
      <w:r w:rsidR="000A5EB5" w:rsidRPr="004B689D">
        <w:rPr>
          <w:rFonts w:cs="Linux Libertine O"/>
          <w:sz w:val="22"/>
          <w:szCs w:val="22"/>
          <w:lang w:val="en-GB"/>
        </w:rPr>
        <w:t xml:space="preserve"> in line 10</w:t>
      </w:r>
      <w:r w:rsidRPr="004B689D">
        <w:rPr>
          <w:rFonts w:cs="Linux Libertine O"/>
          <w:sz w:val="22"/>
          <w:szCs w:val="22"/>
          <w:lang w:val="en-GB"/>
        </w:rPr>
        <w:t>,</w:t>
      </w:r>
      <w:r w:rsidR="00627C5D">
        <w:rPr>
          <w:rFonts w:cs="Linux Libertine O"/>
          <w:sz w:val="22"/>
          <w:szCs w:val="22"/>
          <w:lang w:val="en-GB"/>
        </w:rPr>
        <w:t xml:space="preserve"> </w:t>
      </w:r>
      <w:r w:rsidR="00957FB6">
        <w:rPr>
          <w:rFonts w:cs="Linux Libertine O"/>
          <w:sz w:val="22"/>
          <w:szCs w:val="22"/>
          <w:lang w:val="en-GB"/>
        </w:rPr>
        <w:t>a window will be created and</w:t>
      </w:r>
      <w:r w:rsidRPr="004B689D">
        <w:rPr>
          <w:rFonts w:cs="Linux Libertine O"/>
          <w:sz w:val="22"/>
          <w:szCs w:val="22"/>
          <w:lang w:val="en-GB"/>
        </w:rPr>
        <w:t xml:space="preserve"> the rendering of the scene graph is started beginning with the specified root node. A screenshot of the result of the rendering can be found in </w:t>
      </w:r>
      <w:r w:rsidR="00A95E18">
        <w:rPr>
          <w:rFonts w:cs="Linux Libertine O"/>
          <w:sz w:val="22"/>
          <w:szCs w:val="22"/>
          <w:lang w:val="en-GB"/>
        </w:rPr>
        <w:fldChar w:fldCharType="begin"/>
      </w:r>
      <w:r w:rsidR="00A95E18">
        <w:rPr>
          <w:rFonts w:cs="Linux Libertine O"/>
          <w:sz w:val="22"/>
          <w:szCs w:val="22"/>
          <w:lang w:val="en-GB"/>
        </w:rPr>
        <w:instrText xml:space="preserve"> REF _Ref61126265 \h </w:instrText>
      </w:r>
      <w:r w:rsidR="00434122">
        <w:rPr>
          <w:rFonts w:cs="Linux Libertine O"/>
          <w:sz w:val="22"/>
          <w:szCs w:val="22"/>
          <w:lang w:val="en-GB"/>
        </w:rPr>
        <w:instrText xml:space="preserve"> \* MERGEFORMAT </w:instrText>
      </w:r>
      <w:r w:rsidR="00A95E18">
        <w:rPr>
          <w:rFonts w:cs="Linux Libertine O"/>
          <w:sz w:val="22"/>
          <w:szCs w:val="22"/>
          <w:lang w:val="en-GB"/>
        </w:rPr>
      </w:r>
      <w:r w:rsidR="00A95E18">
        <w:rPr>
          <w:rFonts w:cs="Linux Libertine O"/>
          <w:sz w:val="22"/>
          <w:szCs w:val="22"/>
          <w:lang w:val="en-GB"/>
        </w:rPr>
        <w:fldChar w:fldCharType="separate"/>
      </w:r>
      <w:r w:rsidR="004D595C">
        <w:rPr>
          <w:lang w:val="en-GB"/>
        </w:rPr>
        <w:t>Appendix II: Screenshot of the “Hello World” Project</w:t>
      </w:r>
      <w:r w:rsidR="00A95E18">
        <w:rPr>
          <w:rFonts w:cs="Linux Libertine O"/>
          <w:sz w:val="22"/>
          <w:szCs w:val="22"/>
          <w:lang w:val="en-GB"/>
        </w:rPr>
        <w:fldChar w:fldCharType="end"/>
      </w:r>
      <w:r w:rsidRPr="004B689D">
        <w:rPr>
          <w:rFonts w:cs="Linux Libertine O"/>
          <w:sz w:val="22"/>
          <w:szCs w:val="22"/>
          <w:lang w:val="en-GB"/>
        </w:rPr>
        <w:t>.</w:t>
      </w:r>
    </w:p>
    <w:p w14:paraId="39BA5741" w14:textId="0ED01D42" w:rsidR="006A7014" w:rsidRPr="00743228" w:rsidRDefault="00B97941" w:rsidP="009C7F62">
      <w:pPr>
        <w:pStyle w:val="berschrift2"/>
        <w:rPr>
          <w:lang w:val="en-GB"/>
        </w:rPr>
      </w:pPr>
      <w:bookmarkStart w:id="18" w:name="_Toc61177885"/>
      <w:bookmarkStart w:id="19" w:name="_Ref61210561"/>
      <w:r w:rsidRPr="00743228">
        <w:rPr>
          <w:lang w:val="en-GB"/>
        </w:rPr>
        <w:t>Libraries</w:t>
      </w:r>
      <w:bookmarkEnd w:id="18"/>
      <w:bookmarkEnd w:id="19"/>
    </w:p>
    <w:p w14:paraId="1FA6307D" w14:textId="681457AE" w:rsidR="00B97941" w:rsidRPr="004B689D" w:rsidRDefault="007212CF" w:rsidP="00434122">
      <w:pPr>
        <w:spacing w:line="276" w:lineRule="auto"/>
        <w:rPr>
          <w:rFonts w:cs="Linux Libertine O"/>
          <w:sz w:val="22"/>
          <w:szCs w:val="22"/>
          <w:lang w:val="en-GB"/>
        </w:rPr>
      </w:pPr>
      <w:r w:rsidRPr="004B689D">
        <w:rPr>
          <w:rFonts w:cs="Linux Libertine O"/>
          <w:sz w:val="22"/>
          <w:szCs w:val="22"/>
          <w:lang w:val="en-GB"/>
        </w:rPr>
        <w:t>The OpenSceneGraph functionalities are available via several libraries. These are divided into the stand</w:t>
      </w:r>
      <w:r w:rsidR="00E6405E">
        <w:rPr>
          <w:rFonts w:cs="Linux Libertine O"/>
          <w:sz w:val="22"/>
          <w:szCs w:val="22"/>
          <w:lang w:val="en-GB"/>
        </w:rPr>
        <w:softHyphen/>
      </w:r>
      <w:r w:rsidRPr="004B689D">
        <w:rPr>
          <w:rFonts w:cs="Linux Libertine O"/>
          <w:sz w:val="22"/>
          <w:szCs w:val="22"/>
          <w:lang w:val="en-GB"/>
        </w:rPr>
        <w:t>ard core libraries and a set of additional modular libraries, the so-called node kit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ee01a7c4-f3a9-4502-b911-d1dbc35b8fbb"/>
          <w:id w:val="-1678416343"/>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WM4NzE0LTY5MDctNDc1MS1iYzNmLWMwMzAwNTA1ZGQ5M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VlMDFhN2M0LWYzYTktNDUwMi1iOTExLWQxZGJjMzViOGZiYi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4572CD" w:rsidRPr="004B689D">
        <w:rPr>
          <w:rFonts w:cs="Linux Libertine O"/>
          <w:sz w:val="22"/>
          <w:szCs w:val="22"/>
          <w:lang w:val="en-GB"/>
        </w:rPr>
        <w:t>.</w:t>
      </w:r>
      <w:r w:rsidR="0024003E">
        <w:rPr>
          <w:rFonts w:cs="Linux Libertine O"/>
          <w:sz w:val="22"/>
          <w:szCs w:val="22"/>
          <w:lang w:val="en-GB"/>
        </w:rPr>
        <w:t xml:space="preserve"> The libraries ei</w:t>
      </w:r>
      <w:r w:rsidR="00E6405E">
        <w:rPr>
          <w:rFonts w:cs="Linux Libertine O"/>
          <w:sz w:val="22"/>
          <w:szCs w:val="22"/>
          <w:lang w:val="en-GB"/>
        </w:rPr>
        <w:softHyphen/>
      </w:r>
      <w:r w:rsidR="0024003E">
        <w:rPr>
          <w:rFonts w:cs="Linux Libertine O"/>
          <w:sz w:val="22"/>
          <w:szCs w:val="22"/>
          <w:lang w:val="en-GB"/>
        </w:rPr>
        <w:t xml:space="preserve">ther can be </w:t>
      </w:r>
      <w:r w:rsidR="00C12E79">
        <w:rPr>
          <w:rFonts w:cs="Linux Libertine O"/>
          <w:sz w:val="22"/>
          <w:szCs w:val="22"/>
          <w:lang w:val="en-GB"/>
        </w:rPr>
        <w:t>built</w:t>
      </w:r>
      <w:r w:rsidR="0024003E">
        <w:rPr>
          <w:rFonts w:cs="Linux Libertine O"/>
          <w:sz w:val="22"/>
          <w:szCs w:val="22"/>
          <w:lang w:val="en-GB"/>
        </w:rPr>
        <w:t xml:space="preserve"> from source (available at </w:t>
      </w:r>
      <w:sdt>
        <w:sdtPr>
          <w:rPr>
            <w:rFonts w:cs="Linux Libertine O"/>
            <w:sz w:val="22"/>
            <w:szCs w:val="22"/>
            <w:lang w:val="en-GB"/>
          </w:rPr>
          <w:alias w:val="To edit, see citavi.com/edit"/>
          <w:tag w:val="CitaviPlaceholder#d5b63984-7812-4168-af1c-aaf5738ccedd"/>
          <w:id w:val="424925334"/>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A3OTI4LTE1NzgtNDlhZi05NzVlLWQxMWVmOTEzNmY3OCIsIlJhbmdlTGVuZ3RoIjo0LCJSZWZlcmVuY2VJZCI6IjVjOTlmOThkLWQ4YTMtNDI3YS05ZGZiLTAzODk1Y2EyYjQ1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vcGVuc2NlbmVncmFwaC9PcGVuU2NlbmVHcmFwaC8iLCJVcmlTdHJpbmciOiJodHRwczovL2dpdGh1Yi5jb20vb3BlbnNjZW5lZ3JhcGgvT3BlblNjZW5lR3JhcG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ZDViNjM5ODQtNzgxMi00MTY4LWFmMWMtYWFmNTczOGNjZWRkIiwiVGV4dCI6IlsxMF0iLCJXQUlWZXJzaW9uIjoiNi43LjAuMCJ9}</w:instrText>
          </w:r>
          <w:r w:rsidR="0024003E">
            <w:rPr>
              <w:rFonts w:cs="Linux Libertine O"/>
              <w:noProof/>
              <w:sz w:val="22"/>
              <w:szCs w:val="22"/>
              <w:lang w:val="en-GB"/>
            </w:rPr>
            <w:fldChar w:fldCharType="separate"/>
          </w:r>
          <w:r w:rsidR="00106C53">
            <w:rPr>
              <w:rFonts w:cs="Linux Libertine O"/>
              <w:noProof/>
              <w:sz w:val="22"/>
              <w:szCs w:val="22"/>
              <w:lang w:val="en-GB"/>
            </w:rPr>
            <w:t>[10]</w:t>
          </w:r>
          <w:r w:rsidR="0024003E">
            <w:rPr>
              <w:rFonts w:cs="Linux Libertine O"/>
              <w:noProof/>
              <w:sz w:val="22"/>
              <w:szCs w:val="22"/>
              <w:lang w:val="en-GB"/>
            </w:rPr>
            <w:fldChar w:fldCharType="end"/>
          </w:r>
        </w:sdtContent>
      </w:sdt>
      <w:r w:rsidR="0024003E">
        <w:rPr>
          <w:rFonts w:cs="Linux Libertine O"/>
          <w:sz w:val="22"/>
          <w:szCs w:val="22"/>
          <w:lang w:val="en-GB"/>
        </w:rPr>
        <w:t>) using CMake and a C++ Compiler or the pre-build bina</w:t>
      </w:r>
      <w:r w:rsidR="00E6405E">
        <w:rPr>
          <w:rFonts w:cs="Linux Libertine O"/>
          <w:sz w:val="22"/>
          <w:szCs w:val="22"/>
          <w:lang w:val="en-GB"/>
        </w:rPr>
        <w:softHyphen/>
      </w:r>
      <w:r w:rsidR="0024003E">
        <w:rPr>
          <w:rFonts w:cs="Linux Libertine O"/>
          <w:sz w:val="22"/>
          <w:szCs w:val="22"/>
          <w:lang w:val="en-GB"/>
        </w:rPr>
        <w:t xml:space="preserve">ries (only available for Windows) from </w:t>
      </w:r>
      <w:sdt>
        <w:sdtPr>
          <w:rPr>
            <w:rFonts w:cs="Linux Libertine O"/>
            <w:sz w:val="22"/>
            <w:szCs w:val="22"/>
            <w:lang w:val="en-GB"/>
          </w:rPr>
          <w:alias w:val="To edit, see citavi.com/edit"/>
          <w:tag w:val="CitaviPlaceholder#ddd9fcd8-d1e4-4873-9548-034e08f57569"/>
          <w:id w:val="-2116122185"/>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iYzdmLWI5ZTQtNDRlNC1hNGIwLTdhODQ3ZjcwYjk4YyIsIlJhbmdlTGVuZ3RoIjo0LCJSZWZlcmVuY2VJZCI6ImQ0YzY0M2NjLTJlYzQtNGJmYy1iMmNkLTQ5ZWU0NzZlZjc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CSkVYWCBFbmdpbmVlcmluZyIsIlByb3RlY3RlZCI6ZmFsc2UsIlNleCI6MCwiQ3JlYXRlZEJ5IjoiX0JpcmtuZXIiLCJDcmVhdGVkT24iOiIyMDIwLTEyLTIzVDEwOjQzOjIzIiwiTW9kaWZpZWRCeSI6Il9CaXJrbmVyIiwiSWQiOiJjZTk4M2YxYy00NDUzLTRjNjktOTQ5MS1iODE3MTViNWJkZjMiLCJNb2RpZmllZE9uIjoiMjAyMC0xMi0yM1QxMDo0Mzoy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YmpleHguY29tL09wZW5TY2VuZUdyYXBoLmh0bWwiLCJVcmlTdHJpbmciOiJodHRwczovL29iamV4eC5jb20vT3BlblNjZW5lR3JhcGg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kZGQ5ZmNkOC1kMWU0LTQ4NzMtOTU0OC0wMzRlMDhmNTc1NjkiLCJUZXh0IjoiWzExXSIsIldBSVZlcnNpb24iOiI2LjcuMC4wIn0=}</w:instrText>
          </w:r>
          <w:r w:rsidR="0024003E">
            <w:rPr>
              <w:rFonts w:cs="Linux Libertine O"/>
              <w:noProof/>
              <w:sz w:val="22"/>
              <w:szCs w:val="22"/>
              <w:lang w:val="en-GB"/>
            </w:rPr>
            <w:fldChar w:fldCharType="separate"/>
          </w:r>
          <w:r w:rsidR="00106C53">
            <w:rPr>
              <w:rFonts w:cs="Linux Libertine O"/>
              <w:noProof/>
              <w:sz w:val="22"/>
              <w:szCs w:val="22"/>
              <w:lang w:val="en-GB"/>
            </w:rPr>
            <w:t>[11]</w:t>
          </w:r>
          <w:r w:rsidR="0024003E">
            <w:rPr>
              <w:rFonts w:cs="Linux Libertine O"/>
              <w:noProof/>
              <w:sz w:val="22"/>
              <w:szCs w:val="22"/>
              <w:lang w:val="en-GB"/>
            </w:rPr>
            <w:fldChar w:fldCharType="end"/>
          </w:r>
        </w:sdtContent>
      </w:sdt>
      <w:r w:rsidR="0024003E">
        <w:rPr>
          <w:rFonts w:cs="Linux Libertine O"/>
          <w:sz w:val="22"/>
          <w:szCs w:val="22"/>
          <w:lang w:val="en-GB"/>
        </w:rPr>
        <w:t xml:space="preserve"> are used </w:t>
      </w:r>
      <w:sdt>
        <w:sdtPr>
          <w:rPr>
            <w:rFonts w:cs="Linux Libertine O"/>
            <w:sz w:val="22"/>
            <w:szCs w:val="22"/>
            <w:lang w:val="en-GB"/>
          </w:rPr>
          <w:alias w:val="To edit, see citavi.com/edit"/>
          <w:tag w:val="CitaviPlaceholder#63e66868-da0a-4e0a-8c4a-a8cd7885a415"/>
          <w:id w:val="1870489136"/>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DFiMzhhLWM1OTgtNGNlNC1hZWVmLTE1ZWEzMWQ3NDkzNyIsIlJhbmdlTGVuZ3RoIjo0LCJSZWZlcmVuY2VJZCI6Ijg5NzE3Mjg0LWNiZDYtNDRkNS05NTI0LTE2OWEyYjllM2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RhdGUiOiIzMS4wMS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3dubG9hZC1zZWN0aW9uL3N0YWJsZS1yZWxlYXNlcyIsIlVyaVN0cmluZyI6Imh0dHA6Ly93d3cub3BlbnNjZW5lZ3JhcGgub3JnL2luZGV4LnBocC9kb3dubG9hZC1zZWN0aW9uL3N0YWJsZS1yZWxlYXN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YzZTY2ODY4LWRhMGEtNGUwYS04YzRhLWE4Y2Q3ODg1YTQxNSIsIlRleHQiOiJbMTJdIiwiV0FJVmVyc2lvbiI6IjYuNy4wLjAifQ==}</w:instrText>
          </w:r>
          <w:r w:rsidR="0024003E">
            <w:rPr>
              <w:rFonts w:cs="Linux Libertine O"/>
              <w:noProof/>
              <w:sz w:val="22"/>
              <w:szCs w:val="22"/>
              <w:lang w:val="en-GB"/>
            </w:rPr>
            <w:fldChar w:fldCharType="separate"/>
          </w:r>
          <w:r w:rsidR="00106C53">
            <w:rPr>
              <w:rFonts w:cs="Linux Libertine O"/>
              <w:noProof/>
              <w:sz w:val="22"/>
              <w:szCs w:val="22"/>
              <w:lang w:val="en-GB"/>
            </w:rPr>
            <w:t>[12]</w:t>
          </w:r>
          <w:r w:rsidR="0024003E">
            <w:rPr>
              <w:rFonts w:cs="Linux Libertine O"/>
              <w:noProof/>
              <w:sz w:val="22"/>
              <w:szCs w:val="22"/>
              <w:lang w:val="en-GB"/>
            </w:rPr>
            <w:fldChar w:fldCharType="end"/>
          </w:r>
        </w:sdtContent>
      </w:sdt>
      <w:r w:rsidR="0024003E">
        <w:rPr>
          <w:rFonts w:cs="Linux Libertine O"/>
          <w:sz w:val="22"/>
          <w:szCs w:val="22"/>
          <w:lang w:val="en-GB"/>
        </w:rPr>
        <w:t>.</w:t>
      </w:r>
    </w:p>
    <w:p w14:paraId="0488A7A1" w14:textId="6C6F46FB" w:rsidR="00B97941" w:rsidRPr="004B689D" w:rsidRDefault="00B97941" w:rsidP="00434122">
      <w:pPr>
        <w:spacing w:line="276" w:lineRule="auto"/>
        <w:rPr>
          <w:rFonts w:cs="Linux Libertine O"/>
          <w:sz w:val="22"/>
          <w:szCs w:val="22"/>
          <w:lang w:val="en-GB"/>
        </w:rPr>
      </w:pPr>
      <w:r w:rsidRPr="004B689D">
        <w:rPr>
          <w:rFonts w:cs="Linux Libertine O"/>
          <w:sz w:val="22"/>
          <w:szCs w:val="22"/>
          <w:lang w:val="en-GB"/>
        </w:rPr>
        <w:t>The core libraries ar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7a619cb-9090-4a07-a89c-4e47c04aa29e"/>
          <w:id w:val="1605535681"/>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I1MmNkLTA2ZmMtNDM2NC1hOTlmLWMyZmU0NGVhMTF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c3YTYxOWNiLTkwOTAtNGEwNy1hODljLTRlNDdjMDRhYTI5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3FE839E" w14:textId="6938A0D4"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 library:</w:t>
      </w:r>
      <w:r w:rsidRPr="004B689D">
        <w:rPr>
          <w:rFonts w:cs="Linux Libertine O"/>
          <w:sz w:val="22"/>
          <w:szCs w:val="22"/>
          <w:lang w:val="en-GB"/>
        </w:rPr>
        <w:t xml:space="preserve"> It contains basic methods and elements to build a scene graph including nodes, geometries and rendering states, as well as its own set of math classes to implement vector and matrix operation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b3d558ab-7b78-49dd-8e4d-b3c2667140b4"/>
          <w:id w:val="-846098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iZDUwLTBkYmYtNGQwNi1iNGU3LTQ2YWJkMzJhNmY4O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IzZDU1OGFiLTdiNzgtNDlkZC04ZTRkLWIzYzI2NjcxNDBi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 xml:space="preserve">. </w:t>
      </w:r>
    </w:p>
    <w:p w14:paraId="76F63F7F" w14:textId="33E0D9AB"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DB library</w:t>
      </w:r>
      <w:r w:rsidRPr="004B689D">
        <w:rPr>
          <w:rFonts w:cs="Linux Libertine O"/>
          <w:sz w:val="22"/>
          <w:szCs w:val="22"/>
          <w:lang w:val="en-GB"/>
        </w:rPr>
        <w:t>: This library provides support for reading and writing of a wide variety of image</w:t>
      </w:r>
      <w:r w:rsidR="00A95E18">
        <w:rPr>
          <w:rFonts w:cs="Linux Libertine O"/>
          <w:sz w:val="22"/>
          <w:szCs w:val="22"/>
          <w:lang w:val="en-GB"/>
        </w:rPr>
        <w:t>s</w:t>
      </w:r>
      <w:r w:rsidRPr="004B689D">
        <w:rPr>
          <w:rFonts w:cs="Linux Libertine O"/>
          <w:sz w:val="22"/>
          <w:szCs w:val="22"/>
          <w:lang w:val="en-GB"/>
        </w:rPr>
        <w:t xml:space="preserve"> (e.g. .jpg, .png and .bmp</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63df04a-1965-4384-bead-ca12caa263cd"/>
          <w:id w:val="1825935304"/>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GY4NmRiLThjNzEtNDEzZi04NDdkLTBkZDUwM2I3ZWE4M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2M2RmMDRhLTE5NjUtNDM4NC1iZWFkLWNhMTJjYWEyNjNjZC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and 3D database (e.g. COLLADA, LightWave and Alias Wavefront</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41c018c-3929-462f-b35e-69c800f2c672"/>
          <w:id w:val="-2077881552"/>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TQ1MjM3LTdlZWYtNGNjNS04ZjE2LWE0YjliZDJlNWIzN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0MWMwMThjLTM5MjktNDYyZi1iMzVlLTY5YzgwMGYyYzY3Mi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formats via a dynamic plugin mechanism</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ce36754e-cfdf-46f7-a424-07903174ab10"/>
          <w:id w:val="64995880"/>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NiNzgxLTk4NzYtNGFmMC04MTQ0LTQ0M2QwN2YzM2E0Z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NlMzY3NTRlLWNmZGYtNDZmNy1hNDI0LTA3OTAzMTc0YWIxM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4177075" w14:textId="38FF209F"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penThreads library:</w:t>
      </w:r>
      <w:r w:rsidRPr="004B689D">
        <w:rPr>
          <w:rFonts w:cs="Linux Libertine O"/>
          <w:sz w:val="22"/>
          <w:szCs w:val="22"/>
          <w:lang w:val="en-GB"/>
        </w:rPr>
        <w:t xml:space="preserve"> The intention of the OpenThreads library is to give C++ programmers a minimal and object-oriented thread interfac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abc3687-7548-4efe-9bbc-b38f2baab56e"/>
          <w:id w:val="177149726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E4NDBlLWE0MmQtNDk3NC1hNmFiLTg2YTA1ZjcxZjd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ZhYmMzNjg3LTc1NDgtNGVmZS05YmJjLWIzOGYyYmFhYjU2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2CCB5C8F" w14:textId="7D441C1F" w:rsidR="006062FE" w:rsidRPr="00957FB6"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Util library:</w:t>
      </w:r>
      <w:r w:rsidRPr="00957FB6">
        <w:rPr>
          <w:rFonts w:cs="Linux Libertine O"/>
          <w:sz w:val="22"/>
          <w:szCs w:val="22"/>
          <w:lang w:val="en-GB"/>
        </w:rPr>
        <w:t xml:space="preserve"> </w:t>
      </w:r>
      <w:r w:rsidR="00957FB6" w:rsidRPr="00957FB6">
        <w:rPr>
          <w:rFonts w:cs="Linux Libertine O"/>
          <w:sz w:val="22"/>
          <w:szCs w:val="22"/>
          <w:lang w:val="en-GB"/>
        </w:rPr>
        <w:t xml:space="preserve">It is designed to be used to implement OpenSceneGraph rendering backends, that traverse the scene graph, perform culling operations and convert the information in the scene into a series of OpenGL calls. </w:t>
      </w:r>
      <w:r w:rsidR="00957FB6">
        <w:rPr>
          <w:rFonts w:cs="Linux Libertine O"/>
          <w:sz w:val="22"/>
          <w:szCs w:val="22"/>
          <w:lang w:val="en-GB"/>
        </w:rPr>
        <w:t>Additionally,</w:t>
      </w:r>
      <w:r w:rsidR="00957FB6" w:rsidRPr="00957FB6">
        <w:rPr>
          <w:rFonts w:cs="Linux Libertine O"/>
          <w:sz w:val="22"/>
          <w:szCs w:val="22"/>
          <w:lang w:val="en-GB"/>
        </w:rPr>
        <w:t xml:space="preserve"> functionalities for polygon modification algo</w:t>
      </w:r>
      <w:r w:rsidR="00E6405E">
        <w:rPr>
          <w:rFonts w:cs="Linux Libertine O"/>
          <w:sz w:val="22"/>
          <w:szCs w:val="22"/>
          <w:lang w:val="en-GB"/>
        </w:rPr>
        <w:softHyphen/>
      </w:r>
      <w:r w:rsidR="00957FB6" w:rsidRPr="00957FB6">
        <w:rPr>
          <w:rFonts w:cs="Linux Libertine O"/>
          <w:sz w:val="22"/>
          <w:szCs w:val="22"/>
          <w:lang w:val="en-GB"/>
        </w:rPr>
        <w:t>rithms and user interaction are included</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419f0c4e-15a0-43a0-aad9-9b7f1c132698"/>
          <w:id w:val="170312675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Q5NzJjLWYzYjMtNGViMi04MWZhLTQ2ZDJkZDAwNjMxY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QxOWYwYzRlLTE1YTAtNDNhMC1hYWQ5LTliN2YxYzEzMjY5O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957FB6" w:rsidRPr="00957FB6">
        <w:rPr>
          <w:rFonts w:cs="Linux Libertine O"/>
          <w:sz w:val="22"/>
          <w:szCs w:val="22"/>
          <w:lang w:val="en-GB"/>
        </w:rPr>
        <w:t>.</w:t>
      </w:r>
    </w:p>
    <w:p w14:paraId="641D1909" w14:textId="797B8C98" w:rsidR="002475FE" w:rsidRPr="004B689D" w:rsidRDefault="00456B6F" w:rsidP="00434122">
      <w:pPr>
        <w:spacing w:line="276" w:lineRule="auto"/>
        <w:rPr>
          <w:rFonts w:cs="Linux Libertine O"/>
          <w:sz w:val="22"/>
          <w:szCs w:val="22"/>
          <w:lang w:val="en-GB"/>
        </w:rPr>
      </w:pPr>
      <w:r w:rsidRPr="004B689D">
        <w:rPr>
          <w:rFonts w:cs="Linux Libertine O"/>
          <w:sz w:val="22"/>
          <w:szCs w:val="22"/>
          <w:lang w:val="en-GB"/>
        </w:rPr>
        <w:lastRenderedPageBreak/>
        <w:t>By providing</w:t>
      </w:r>
      <w:r w:rsidR="003E19DF" w:rsidRPr="004B689D">
        <w:rPr>
          <w:rFonts w:cs="Linux Libertine O"/>
          <w:sz w:val="22"/>
          <w:szCs w:val="22"/>
          <w:lang w:val="en-GB"/>
        </w:rPr>
        <w:t xml:space="preserve"> node kits</w:t>
      </w:r>
      <w:r w:rsidR="00957FB6">
        <w:rPr>
          <w:rFonts w:cs="Linux Libertine O"/>
          <w:sz w:val="22"/>
          <w:szCs w:val="22"/>
          <w:lang w:val="en-GB"/>
        </w:rPr>
        <w:t>,</w:t>
      </w:r>
      <w:r w:rsidR="003E19DF" w:rsidRPr="004B689D">
        <w:rPr>
          <w:rFonts w:cs="Linux Libertine O"/>
          <w:sz w:val="22"/>
          <w:szCs w:val="22"/>
          <w:lang w:val="en-GB"/>
        </w:rPr>
        <w:t xml:space="preserve"> OpenSceneGraph offers a wide range of rendering functionality that can be com</w:t>
      </w:r>
      <w:r w:rsidR="00E6405E">
        <w:rPr>
          <w:rFonts w:cs="Linux Libertine O"/>
          <w:sz w:val="22"/>
          <w:szCs w:val="22"/>
          <w:lang w:val="en-GB"/>
        </w:rPr>
        <w:softHyphen/>
      </w:r>
      <w:r w:rsidR="003E19DF" w:rsidRPr="004B689D">
        <w:rPr>
          <w:rFonts w:cs="Linux Libertine O"/>
          <w:sz w:val="22"/>
          <w:szCs w:val="22"/>
          <w:lang w:val="en-GB"/>
        </w:rPr>
        <w:t>piled within the application or be loaded at runtim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32afa448-028d-4dfe-a631-995681cde72d"/>
          <w:id w:val="58058052"/>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NiNWU2LTU2MjYtNDY5Zi1hMWU0LWFlZTFjZDFjZDQ1Yi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MyYWZhNDQ4LTAyOGQtNGRmZS1hNjMxLTk5NTY4MWNkZTcyZ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3E19DF" w:rsidRPr="004B689D">
        <w:rPr>
          <w:rFonts w:cs="Linux Libertine O"/>
          <w:sz w:val="22"/>
          <w:szCs w:val="22"/>
          <w:lang w:val="en-GB"/>
        </w:rPr>
        <w:t xml:space="preserve">. In order to not go beyond the scope of this report, only </w:t>
      </w:r>
      <w:r w:rsidR="002C423D">
        <w:rPr>
          <w:rFonts w:cs="Linux Libertine O"/>
          <w:sz w:val="22"/>
          <w:szCs w:val="22"/>
          <w:lang w:val="en-GB"/>
        </w:rPr>
        <w:t>two</w:t>
      </w:r>
      <w:r w:rsidR="003E19DF" w:rsidRPr="004B689D">
        <w:rPr>
          <w:rFonts w:cs="Linux Libertine O"/>
          <w:sz w:val="22"/>
          <w:szCs w:val="22"/>
          <w:lang w:val="en-GB"/>
        </w:rPr>
        <w:t xml:space="preserve"> of the currently available node kits are</w:t>
      </w:r>
      <w:r w:rsidR="002C423D">
        <w:rPr>
          <w:rFonts w:cs="Linux Libertine O"/>
          <w:sz w:val="22"/>
          <w:szCs w:val="22"/>
          <w:lang w:val="en-GB"/>
        </w:rPr>
        <w:t xml:space="preserve"> </w:t>
      </w:r>
      <w:r w:rsidR="00A95E18" w:rsidRPr="00A95E18">
        <w:rPr>
          <w:rFonts w:cs="Linux Libertine O"/>
          <w:sz w:val="22"/>
          <w:szCs w:val="22"/>
          <w:lang w:val="en-GB"/>
        </w:rPr>
        <w:t xml:space="preserve">exemplarily </w:t>
      </w:r>
      <w:r w:rsidR="003E19DF" w:rsidRPr="004B689D">
        <w:rPr>
          <w:rFonts w:cs="Linux Libertine O"/>
          <w:sz w:val="22"/>
          <w:szCs w:val="22"/>
          <w:lang w:val="en-GB"/>
        </w:rPr>
        <w:t>described here</w:t>
      </w:r>
      <w:r w:rsidRPr="004B689D">
        <w:rPr>
          <w:rFonts w:cs="Linux Libertine O"/>
          <w:sz w:val="22"/>
          <w:szCs w:val="22"/>
          <w:lang w:val="en-GB"/>
        </w:rPr>
        <w:t>:</w:t>
      </w:r>
    </w:p>
    <w:p w14:paraId="0B0F0213" w14:textId="246FCB6B" w:rsidR="003E19DF" w:rsidRPr="004B689D" w:rsidRDefault="00456B6F" w:rsidP="00434122">
      <w:pPr>
        <w:pStyle w:val="Listenabsatz"/>
        <w:numPr>
          <w:ilvl w:val="0"/>
          <w:numId w:val="16"/>
        </w:numPr>
        <w:spacing w:line="276" w:lineRule="auto"/>
        <w:rPr>
          <w:rFonts w:cs="Linux Libertine O"/>
          <w:sz w:val="22"/>
          <w:szCs w:val="22"/>
          <w:lang w:val="en-GB"/>
        </w:rPr>
      </w:pPr>
      <w:r w:rsidRPr="00A95E18">
        <w:rPr>
          <w:rFonts w:cs="Linux Libertine O"/>
          <w:b/>
          <w:bCs/>
          <w:sz w:val="22"/>
          <w:szCs w:val="22"/>
          <w:lang w:val="en-GB"/>
        </w:rPr>
        <w:t>osgManipulator library:</w:t>
      </w:r>
      <w:r w:rsidRPr="004B689D">
        <w:rPr>
          <w:rFonts w:cs="Linux Libertine O"/>
          <w:sz w:val="22"/>
          <w:szCs w:val="22"/>
          <w:lang w:val="en-GB"/>
        </w:rPr>
        <w:t xml:space="preserve"> </w:t>
      </w:r>
      <w:r w:rsidR="00B5166B" w:rsidRPr="004B689D">
        <w:rPr>
          <w:rFonts w:cs="Linux Libertine O"/>
          <w:sz w:val="22"/>
          <w:szCs w:val="22"/>
          <w:lang w:val="en-GB"/>
        </w:rPr>
        <w:t xml:space="preserve">This library </w:t>
      </w:r>
      <w:r w:rsidR="00957FB6">
        <w:rPr>
          <w:rFonts w:cs="Linux Libertine O"/>
          <w:sz w:val="22"/>
          <w:szCs w:val="22"/>
          <w:lang w:val="en-GB"/>
        </w:rPr>
        <w:t>is enables developers, to add</w:t>
      </w:r>
      <w:r w:rsidR="00B5166B" w:rsidRPr="004B689D">
        <w:rPr>
          <w:rFonts w:cs="Linux Libertine O"/>
          <w:sz w:val="22"/>
          <w:szCs w:val="22"/>
          <w:lang w:val="en-GB"/>
        </w:rPr>
        <w:t xml:space="preserve"> interactive controls</w:t>
      </w:r>
      <w:r w:rsidR="00957FB6">
        <w:rPr>
          <w:rFonts w:cs="Linux Libertine O"/>
          <w:sz w:val="22"/>
          <w:szCs w:val="22"/>
          <w:lang w:val="en-GB"/>
        </w:rPr>
        <w:t>, such as moving and rotation,</w:t>
      </w:r>
      <w:r w:rsidR="00B5166B" w:rsidRPr="004B689D">
        <w:rPr>
          <w:rFonts w:cs="Linux Libertine O"/>
          <w:sz w:val="22"/>
          <w:szCs w:val="22"/>
          <w:lang w:val="en-GB"/>
        </w:rPr>
        <w:t xml:space="preserve"> the scen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8270ce38-c1b5-40f9-9afe-0430ee207334"/>
          <w:id w:val="9128715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TYxN2QzLTY4YjUtNGUwNC1hYzE0LTdlYjJkN2FhZTJjY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gyNzBjZTM4LWMxYjUtNDBmOS05YWZlLTA0MzBlZTIwNzMz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B5166B" w:rsidRPr="004B689D">
        <w:rPr>
          <w:rFonts w:cs="Linux Libertine O"/>
          <w:sz w:val="22"/>
          <w:szCs w:val="22"/>
          <w:lang w:val="en-GB"/>
        </w:rPr>
        <w:t>.</w:t>
      </w:r>
    </w:p>
    <w:p w14:paraId="0E3D7F0F" w14:textId="63C0A2FC" w:rsidR="00A95E18" w:rsidRPr="00A95E18" w:rsidRDefault="00B5166B"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Viewer library</w:t>
      </w:r>
      <w:r w:rsidRPr="004B689D">
        <w:rPr>
          <w:rFonts w:cs="Linux Libertine O"/>
          <w:sz w:val="22"/>
          <w:szCs w:val="22"/>
          <w:lang w:val="en-GB"/>
        </w:rPr>
        <w:t xml:space="preserve">: It offers </w:t>
      </w:r>
      <w:r w:rsidR="007F2848" w:rsidRPr="004B689D">
        <w:rPr>
          <w:rFonts w:cs="Linux Libertine O"/>
          <w:sz w:val="22"/>
          <w:szCs w:val="22"/>
          <w:lang w:val="en-GB"/>
        </w:rPr>
        <w:t xml:space="preserve">a viewer class that can render a scene and </w:t>
      </w:r>
      <w:r w:rsidR="00A95E18" w:rsidRPr="00A95E18">
        <w:rPr>
          <w:rFonts w:cs="Linux Libertine O"/>
          <w:sz w:val="22"/>
          <w:szCs w:val="22"/>
          <w:lang w:val="en-GB"/>
        </w:rPr>
        <w:t>provides </w:t>
      </w:r>
      <w:r w:rsidR="007F2848" w:rsidRPr="00A95E18">
        <w:rPr>
          <w:rFonts w:cs="Linux Libertine O"/>
          <w:sz w:val="22"/>
          <w:szCs w:val="22"/>
          <w:lang w:val="en-GB"/>
        </w:rPr>
        <w:t xml:space="preserve">a simulation loop for applications (it was already used in the sampl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24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3.1</w:t>
      </w:r>
      <w:r w:rsidR="00BE4382">
        <w:rPr>
          <w:rFonts w:cs="Linux Libertine O"/>
          <w:sz w:val="22"/>
          <w:szCs w:val="22"/>
          <w:lang w:val="en-GB"/>
        </w:rPr>
        <w:fldChar w:fldCharType="end"/>
      </w:r>
      <w:r w:rsidR="007F2848" w:rsidRPr="00A95E18">
        <w:rPr>
          <w:rFonts w:cs="Linux Libertine O"/>
          <w:sz w:val="22"/>
          <w:szCs w:val="22"/>
          <w:lang w:val="en-GB"/>
        </w:rPr>
        <w:t xml:space="preserve">). The library also contains further </w:t>
      </w:r>
      <w:r w:rsidRPr="00A95E18">
        <w:rPr>
          <w:rFonts w:cs="Linux Libertine O"/>
          <w:sz w:val="22"/>
          <w:szCs w:val="22"/>
          <w:lang w:val="en-GB"/>
        </w:rPr>
        <w:t>viewer-related classes</w:t>
      </w:r>
      <w:r w:rsidR="007F2848" w:rsidRPr="00A95E18">
        <w:rPr>
          <w:rFonts w:cs="Linux Libertine O"/>
          <w:sz w:val="22"/>
          <w:szCs w:val="22"/>
          <w:lang w:val="en-GB"/>
        </w:rPr>
        <w:t xml:space="preserve"> to</w:t>
      </w:r>
      <w:r w:rsidRPr="00A95E18">
        <w:rPr>
          <w:rFonts w:cs="Linux Libertine O"/>
          <w:sz w:val="22"/>
          <w:szCs w:val="22"/>
          <w:lang w:val="en-GB"/>
        </w:rPr>
        <w:t xml:space="preserve"> </w:t>
      </w:r>
      <w:r w:rsidR="007F2848" w:rsidRPr="00A95E18">
        <w:rPr>
          <w:rFonts w:cs="Linux Libertine O"/>
          <w:sz w:val="22"/>
          <w:szCs w:val="22"/>
          <w:lang w:val="en-GB"/>
        </w:rPr>
        <w:t>integrate OpenSceneGraph scenes in a wide variety of window</w:t>
      </w:r>
      <w:r w:rsidR="00E6405E">
        <w:rPr>
          <w:rFonts w:cs="Linux Libertine O"/>
          <w:sz w:val="22"/>
          <w:szCs w:val="22"/>
          <w:lang w:val="en-GB"/>
        </w:rPr>
        <w:softHyphen/>
      </w:r>
      <w:r w:rsidR="007F2848" w:rsidRPr="00A95E18">
        <w:rPr>
          <w:rFonts w:cs="Linux Libertine O"/>
          <w:sz w:val="22"/>
          <w:szCs w:val="22"/>
          <w:lang w:val="en-GB"/>
        </w:rPr>
        <w:t>ing systems</w:t>
      </w:r>
      <w:r w:rsidR="00957FB6" w:rsidRPr="00A95E18">
        <w:rPr>
          <w:rFonts w:cs="Linux Libertine O"/>
          <w:sz w:val="22"/>
          <w:szCs w:val="22"/>
          <w:lang w:val="en-GB"/>
        </w:rPr>
        <w:t xml:space="preserve"> </w:t>
      </w:r>
      <w:sdt>
        <w:sdtPr>
          <w:rPr>
            <w:rFonts w:cs="Linux Libertine O"/>
            <w:sz w:val="22"/>
            <w:szCs w:val="22"/>
            <w:lang w:val="en-GB"/>
          </w:rPr>
          <w:alias w:val="To edit, see citavi.com/edit"/>
          <w:tag w:val="CitaviPlaceholder#afd04b74-9efe-4438-a915-65ea749d9f91"/>
          <w:id w:val="-1344166648"/>
          <w:placeholder>
            <w:docPart w:val="DefaultPlaceholder_-1854013440"/>
          </w:placeholder>
        </w:sdtPr>
        <w:sdtContent>
          <w:r w:rsidR="00957FB6" w:rsidRPr="00A95E18">
            <w:rPr>
              <w:rFonts w:cs="Linux Libertine O"/>
              <w:sz w:val="22"/>
              <w:szCs w:val="22"/>
              <w:lang w:val="en-GB"/>
            </w:rPr>
            <w:fldChar w:fldCharType="begin"/>
          </w:r>
          <w:r w:rsidR="00106C53">
            <w:rPr>
              <w:rFonts w:cs="Linux Libertine O"/>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jNlMzMwLThlMjUtNDY4OS1hZTljLTVjYmJmM2U4MDc2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FmZDA0Yjc0LTllZmUtNDQzOC1hOTE1LTY1ZWE3NDlkOWY5MSIsIlRleHQiOiJbOV0iLCJXQUlWZXJzaW9uIjoiNi43LjAuMCJ9}</w:instrText>
          </w:r>
          <w:r w:rsidR="00957FB6" w:rsidRPr="00A95E18">
            <w:rPr>
              <w:rFonts w:cs="Linux Libertine O"/>
              <w:sz w:val="22"/>
              <w:szCs w:val="22"/>
              <w:lang w:val="en-GB"/>
            </w:rPr>
            <w:fldChar w:fldCharType="separate"/>
          </w:r>
          <w:r w:rsidR="00106C53">
            <w:rPr>
              <w:rFonts w:cs="Linux Libertine O"/>
              <w:sz w:val="22"/>
              <w:szCs w:val="22"/>
              <w:lang w:val="en-GB"/>
            </w:rPr>
            <w:t>[9]</w:t>
          </w:r>
          <w:r w:rsidR="00957FB6" w:rsidRPr="00A95E18">
            <w:rPr>
              <w:rFonts w:cs="Linux Libertine O"/>
              <w:sz w:val="22"/>
              <w:szCs w:val="22"/>
              <w:lang w:val="en-GB"/>
            </w:rPr>
            <w:fldChar w:fldCharType="end"/>
          </w:r>
        </w:sdtContent>
      </w:sdt>
      <w:r w:rsidR="007F2848" w:rsidRPr="00A95E18">
        <w:rPr>
          <w:rFonts w:cs="Linux Libertine O"/>
          <w:sz w:val="22"/>
          <w:szCs w:val="22"/>
          <w:lang w:val="en-GB"/>
        </w:rPr>
        <w:t>.</w:t>
      </w:r>
    </w:p>
    <w:p w14:paraId="6CCA8CC6" w14:textId="1C7F95A5" w:rsidR="003E19DF" w:rsidRPr="004B689D" w:rsidRDefault="007F2848" w:rsidP="00434122">
      <w:pPr>
        <w:spacing w:line="276" w:lineRule="auto"/>
        <w:rPr>
          <w:rFonts w:cs="Linux Libertine O"/>
          <w:sz w:val="22"/>
          <w:szCs w:val="22"/>
          <w:lang w:val="en-GB"/>
        </w:rPr>
      </w:pPr>
      <w:r w:rsidRPr="004B689D">
        <w:rPr>
          <w:rFonts w:cs="Linux Libertine O"/>
          <w:sz w:val="22"/>
          <w:szCs w:val="22"/>
          <w:lang w:val="en-GB"/>
        </w:rPr>
        <w:t xml:space="preserve">Most of the applications that are based on OpenSceneGraph use the osg, osgDB, osgUtil and osgViewer libraries </w:t>
      </w:r>
      <w:sdt>
        <w:sdtPr>
          <w:rPr>
            <w:rFonts w:cs="Linux Libertine O"/>
            <w:sz w:val="22"/>
            <w:szCs w:val="22"/>
            <w:lang w:val="en-GB"/>
          </w:rPr>
          <w:alias w:val="To edit, see citavi.com/edit"/>
          <w:tag w:val="CitaviPlaceholder#f0b45a41-b982-40c5-83dc-fb39ab3a3bb0"/>
          <w:id w:val="-313799981"/>
          <w:placeholder>
            <w:docPart w:val="DefaultPlaceholder_-1854013440"/>
          </w:placeholder>
        </w:sdtPr>
        <w:sdtContent>
          <w:r w:rsidR="0028426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GRiNjk2LWIwMGMtNDhmOS1iOTU5LTliYTE0ODFiNzRl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YwYjQ1YTQxLWI5ODItNDBjNS04M2RjLWZiMzlhYjNhM2JiMCIsIlRleHQiOiJbOV0iLCJXQUlWZXJzaW9uIjoiNi43LjAuMCJ9}</w:instrText>
          </w:r>
          <w:r w:rsidR="0028426C">
            <w:rPr>
              <w:rFonts w:cs="Linux Libertine O"/>
              <w:noProof/>
              <w:sz w:val="22"/>
              <w:szCs w:val="22"/>
              <w:lang w:val="en-GB"/>
            </w:rPr>
            <w:fldChar w:fldCharType="separate"/>
          </w:r>
          <w:r w:rsidR="00106C53">
            <w:rPr>
              <w:rFonts w:cs="Linux Libertine O"/>
              <w:noProof/>
              <w:sz w:val="22"/>
              <w:szCs w:val="22"/>
              <w:lang w:val="en-GB"/>
            </w:rPr>
            <w:t>[9]</w:t>
          </w:r>
          <w:r w:rsidR="0028426C">
            <w:rPr>
              <w:rFonts w:cs="Linux Libertine O"/>
              <w:noProof/>
              <w:sz w:val="22"/>
              <w:szCs w:val="22"/>
              <w:lang w:val="en-GB"/>
            </w:rPr>
            <w:fldChar w:fldCharType="end"/>
          </w:r>
        </w:sdtContent>
      </w:sdt>
      <w:r w:rsidRPr="004B689D">
        <w:rPr>
          <w:rFonts w:cs="Linux Libertine O"/>
          <w:sz w:val="22"/>
          <w:szCs w:val="22"/>
          <w:lang w:val="en-GB"/>
        </w:rPr>
        <w:t>. Additional libraries are used de</w:t>
      </w:r>
      <w:r w:rsidR="00E6405E">
        <w:rPr>
          <w:rFonts w:cs="Linux Libertine O"/>
          <w:sz w:val="22"/>
          <w:szCs w:val="22"/>
          <w:lang w:val="en-GB"/>
        </w:rPr>
        <w:softHyphen/>
      </w:r>
      <w:r w:rsidRPr="004B689D">
        <w:rPr>
          <w:rFonts w:cs="Linux Libertine O"/>
          <w:sz w:val="22"/>
          <w:szCs w:val="22"/>
          <w:lang w:val="en-GB"/>
        </w:rPr>
        <w:t xml:space="preserve">pending on the requirements of the respective application. </w:t>
      </w:r>
      <w:r w:rsidR="00BE4382" w:rsidRPr="00BE4382">
        <w:rPr>
          <w:rFonts w:cs="Linux Libertine O"/>
          <w:sz w:val="22"/>
          <w:szCs w:val="22"/>
          <w:lang w:val="en-GB"/>
        </w:rPr>
        <w:fldChar w:fldCharType="begin"/>
      </w:r>
      <w:r w:rsidR="00BE4382" w:rsidRPr="00BE4382">
        <w:rPr>
          <w:rFonts w:cs="Linux Libertine O"/>
          <w:sz w:val="22"/>
          <w:szCs w:val="22"/>
          <w:lang w:val="en-GB"/>
        </w:rPr>
        <w:instrText xml:space="preserve"> REF _Ref61209589 \h </w:instrText>
      </w:r>
      <w:r w:rsidR="00BE4382" w:rsidRPr="00BE4382">
        <w:rPr>
          <w:rFonts w:cs="Linux Libertine O"/>
          <w:sz w:val="22"/>
          <w:szCs w:val="22"/>
          <w:lang w:val="en-GB"/>
        </w:rPr>
      </w:r>
      <w:r w:rsidR="00BE4382" w:rsidRPr="00BE4382">
        <w:rPr>
          <w:rFonts w:cs="Linux Libertine O"/>
          <w:sz w:val="22"/>
          <w:szCs w:val="22"/>
          <w:lang w:val="en-GB"/>
        </w:rPr>
        <w:instrText xml:space="preserve"> \* MERGEFORMAT </w:instrText>
      </w:r>
      <w:r w:rsidR="00BE4382" w:rsidRPr="00BE4382">
        <w:rPr>
          <w:rFonts w:cs="Linux Libertine O"/>
          <w:sz w:val="22"/>
          <w:szCs w:val="22"/>
          <w:lang w:val="en-GB"/>
        </w:rPr>
        <w:fldChar w:fldCharType="separate"/>
      </w:r>
      <w:r w:rsidR="004D595C" w:rsidRPr="004D595C">
        <w:rPr>
          <w:sz w:val="22"/>
          <w:szCs w:val="22"/>
          <w:lang w:val="en-GB"/>
        </w:rPr>
        <w:t xml:space="preserve">Figure </w:t>
      </w:r>
      <w:r w:rsidR="004D595C" w:rsidRPr="004D595C">
        <w:rPr>
          <w:noProof/>
          <w:sz w:val="22"/>
          <w:szCs w:val="22"/>
          <w:lang w:val="en-GB"/>
        </w:rPr>
        <w:t>5</w:t>
      </w:r>
      <w:r w:rsidR="00BE4382" w:rsidRPr="00BE4382">
        <w:rPr>
          <w:rFonts w:cs="Linux Libertine O"/>
          <w:sz w:val="22"/>
          <w:szCs w:val="22"/>
          <w:lang w:val="en-GB"/>
        </w:rPr>
        <w:fldChar w:fldCharType="end"/>
      </w:r>
      <w:r w:rsidR="003E19DF" w:rsidRPr="004B689D">
        <w:rPr>
          <w:rFonts w:cs="Linux Libertine O"/>
          <w:sz w:val="22"/>
          <w:szCs w:val="22"/>
          <w:lang w:val="en-GB"/>
        </w:rPr>
        <w:t xml:space="preserve"> in </w:t>
      </w:r>
      <w:r w:rsidR="00E177C2">
        <w:rPr>
          <w:rFonts w:cs="Linux Libertine O"/>
          <w:sz w:val="22"/>
          <w:szCs w:val="22"/>
          <w:lang w:val="en-GB"/>
        </w:rPr>
        <w:t>a</w:t>
      </w:r>
      <w:r w:rsidR="003E19DF" w:rsidRPr="004B689D">
        <w:rPr>
          <w:rFonts w:cs="Linux Libertine O"/>
          <w:sz w:val="22"/>
          <w:szCs w:val="22"/>
          <w:lang w:val="en-GB"/>
        </w:rPr>
        <w:t>ppendix</w:t>
      </w:r>
      <w:r w:rsidR="00BE4382">
        <w:rPr>
          <w:rFonts w:cs="Linux Libertine O"/>
          <w:sz w:val="22"/>
          <w:szCs w:val="22"/>
          <w:lang w:val="en-GB"/>
        </w:rPr>
        <w:t xml:space="preserve"> I</w:t>
      </w:r>
      <w:r w:rsidR="003E19DF" w:rsidRPr="004B689D">
        <w:rPr>
          <w:rFonts w:cs="Linux Libertine O"/>
          <w:sz w:val="22"/>
          <w:szCs w:val="22"/>
          <w:lang w:val="en-GB"/>
        </w:rPr>
        <w:t xml:space="preserve"> shows all libraries provided by OpenSceneGraph, including all node kits </w:t>
      </w:r>
      <w:r w:rsidR="001C40EA" w:rsidRPr="004B689D">
        <w:rPr>
          <w:rFonts w:cs="Linux Libertine O"/>
          <w:sz w:val="22"/>
          <w:szCs w:val="22"/>
          <w:lang w:val="en-GB"/>
        </w:rPr>
        <w:t>available</w:t>
      </w:r>
      <w:r w:rsidR="003E19DF" w:rsidRPr="004B689D">
        <w:rPr>
          <w:rFonts w:cs="Linux Libertine O"/>
          <w:sz w:val="22"/>
          <w:szCs w:val="22"/>
          <w:lang w:val="en-GB"/>
        </w:rPr>
        <w:t xml:space="preserve"> with</w:t>
      </w:r>
      <w:r w:rsidR="001C40EA" w:rsidRPr="004B689D">
        <w:rPr>
          <w:rFonts w:cs="Linux Libertine O"/>
          <w:sz w:val="22"/>
          <w:szCs w:val="22"/>
          <w:lang w:val="en-GB"/>
        </w:rPr>
        <w:t>in</w:t>
      </w:r>
      <w:r w:rsidR="003E19DF" w:rsidRPr="004B689D">
        <w:rPr>
          <w:rFonts w:cs="Linux Libertine O"/>
          <w:sz w:val="22"/>
          <w:szCs w:val="22"/>
          <w:lang w:val="en-GB"/>
        </w:rPr>
        <w:t xml:space="preserve"> the current distribution (Version 3.6.5).</w:t>
      </w:r>
    </w:p>
    <w:p w14:paraId="1C9DDB4B" w14:textId="01F4D401" w:rsidR="006A7014" w:rsidRDefault="00EC2521" w:rsidP="009C7F62">
      <w:pPr>
        <w:pStyle w:val="berschrift2"/>
      </w:pPr>
      <w:bookmarkStart w:id="20" w:name="_Toc61177886"/>
      <w:bookmarkStart w:id="21" w:name="_Ref61209506"/>
      <w:bookmarkStart w:id="22" w:name="_Ref61209884"/>
      <w:r>
        <w:t xml:space="preserve">Classes to </w:t>
      </w:r>
      <w:r w:rsidR="00332DDE">
        <w:t>R</w:t>
      </w:r>
      <w:r>
        <w:t xml:space="preserve">epresent </w:t>
      </w:r>
      <w:r w:rsidR="00332DDE">
        <w:t>N</w:t>
      </w:r>
      <w:r>
        <w:t>odes</w:t>
      </w:r>
      <w:bookmarkEnd w:id="20"/>
      <w:bookmarkEnd w:id="21"/>
      <w:bookmarkEnd w:id="22"/>
    </w:p>
    <w:p w14:paraId="3B417A0A" w14:textId="46C7BA3A" w:rsidR="00E92510" w:rsidRPr="004B689D" w:rsidRDefault="002F6110" w:rsidP="00434122">
      <w:pPr>
        <w:spacing w:line="276" w:lineRule="auto"/>
        <w:rPr>
          <w:rFonts w:cs="Linux Libertine O"/>
          <w:sz w:val="22"/>
          <w:szCs w:val="22"/>
          <w:lang w:val="en-GB"/>
        </w:rPr>
      </w:pPr>
      <w:r w:rsidRPr="004B689D">
        <w:rPr>
          <w:rFonts w:cs="Linux Libertine O"/>
          <w:sz w:val="22"/>
          <w:szCs w:val="22"/>
          <w:lang w:val="en-GB"/>
        </w:rPr>
        <w:t xml:space="preserve">The osg::Node class, that is also used in the example from </w:t>
      </w:r>
      <w:r w:rsidR="00BE4382">
        <w:rPr>
          <w:rFonts w:cs="Linux Libertine O"/>
          <w:sz w:val="22"/>
          <w:szCs w:val="22"/>
          <w:lang w:val="en-GB"/>
        </w:rPr>
        <w:t>s</w:t>
      </w:r>
      <w:r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652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3.1</w:t>
      </w:r>
      <w:r w:rsidR="00BE4382">
        <w:rPr>
          <w:rFonts w:cs="Linux Libertine O"/>
          <w:sz w:val="22"/>
          <w:szCs w:val="22"/>
          <w:lang w:val="en-GB"/>
        </w:rPr>
        <w:fldChar w:fldCharType="end"/>
      </w:r>
      <w:r w:rsidRPr="004B689D">
        <w:rPr>
          <w:rFonts w:cs="Linux Libertine O"/>
          <w:sz w:val="22"/>
          <w:szCs w:val="22"/>
          <w:lang w:val="en-GB"/>
        </w:rPr>
        <w:t xml:space="preserve">, represents a </w:t>
      </w:r>
      <w:r w:rsidR="00496311">
        <w:rPr>
          <w:rFonts w:cs="Linux Libertine O"/>
          <w:sz w:val="22"/>
          <w:szCs w:val="22"/>
          <w:lang w:val="en-GB"/>
        </w:rPr>
        <w:t xml:space="preserve"> basic element</w:t>
      </w:r>
      <w:r w:rsidRPr="004B689D">
        <w:rPr>
          <w:rFonts w:cs="Linux Libertine O"/>
          <w:sz w:val="22"/>
          <w:szCs w:val="22"/>
          <w:lang w:val="en-GB"/>
        </w:rPr>
        <w:t xml:space="preserve"> in a scene graph</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27f37c5f-f2c3-4103-af34-308195ef4848"/>
          <w:id w:val="1336034962"/>
          <w:placeholder>
            <w:docPart w:val="DefaultPlaceholder_-1854013440"/>
          </w:placeholder>
        </w:sdt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EwNzU5LWY0N2MtNDI3Yi1iYzc1LTEyYzZkOGM1MTAxMC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yN2YzN2M1Zi1mMmMzLTQxMDMtYWYzNC0zMDgxOTVlZjQ4NDgiLCJUZXh0IjoiWzhdIiwiV0FJVmVyc2lvbiI6IjYuNy4wLjAifQ==}</w:instrText>
          </w:r>
          <w:r w:rsidR="00496311">
            <w:rPr>
              <w:rFonts w:cs="Linux Libertine O"/>
              <w:noProof/>
              <w:sz w:val="22"/>
              <w:szCs w:val="22"/>
              <w:lang w:val="en-GB"/>
            </w:rPr>
            <w:fldChar w:fldCharType="separate"/>
          </w:r>
          <w:r w:rsidR="00106C53">
            <w:rPr>
              <w:rFonts w:cs="Linux Libertine O"/>
              <w:noProof/>
              <w:sz w:val="22"/>
              <w:szCs w:val="22"/>
              <w:lang w:val="en-GB"/>
            </w:rPr>
            <w:t>[8]</w:t>
          </w:r>
          <w:r w:rsidR="00496311">
            <w:rPr>
              <w:rFonts w:cs="Linux Libertine O"/>
              <w:noProof/>
              <w:sz w:val="22"/>
              <w:szCs w:val="22"/>
              <w:lang w:val="en-GB"/>
            </w:rPr>
            <w:fldChar w:fldCharType="end"/>
          </w:r>
        </w:sdtContent>
      </w:sdt>
      <w:r w:rsidRPr="004B689D">
        <w:rPr>
          <w:rFonts w:cs="Linux Libertine O"/>
          <w:sz w:val="22"/>
          <w:szCs w:val="22"/>
          <w:lang w:val="en-GB"/>
        </w:rPr>
        <w:t>. In order to provide different functionality through different types of nodes, OpenSce</w:t>
      </w:r>
      <w:r w:rsidR="00E6405E">
        <w:rPr>
          <w:rFonts w:cs="Linux Libertine O"/>
          <w:sz w:val="22"/>
          <w:szCs w:val="22"/>
          <w:lang w:val="en-GB"/>
        </w:rPr>
        <w:softHyphen/>
      </w:r>
      <w:r w:rsidRPr="004B689D">
        <w:rPr>
          <w:rFonts w:cs="Linux Libertine O"/>
          <w:sz w:val="22"/>
          <w:szCs w:val="22"/>
          <w:lang w:val="en-GB"/>
        </w:rPr>
        <w:t>neGraph provides many classes that inherit from the osg:</w:t>
      </w:r>
      <w:r w:rsidR="00F727B9" w:rsidRPr="004B689D">
        <w:rPr>
          <w:rFonts w:cs="Linux Libertine O"/>
          <w:sz w:val="22"/>
          <w:szCs w:val="22"/>
          <w:lang w:val="en-GB"/>
        </w:rPr>
        <w:t>:</w:t>
      </w:r>
      <w:r w:rsidRPr="004B689D">
        <w:rPr>
          <w:rFonts w:cs="Linux Libertine O"/>
          <w:sz w:val="22"/>
          <w:szCs w:val="22"/>
          <w:lang w:val="en-GB"/>
        </w:rPr>
        <w:t>Node class.</w:t>
      </w:r>
    </w:p>
    <w:p w14:paraId="6E8689A0" w14:textId="4109206D" w:rsidR="00451D6A" w:rsidRPr="004B689D" w:rsidRDefault="00F727B9" w:rsidP="00434122">
      <w:pPr>
        <w:spacing w:line="276" w:lineRule="auto"/>
        <w:rPr>
          <w:rFonts w:cs="Linux Libertine O"/>
          <w:sz w:val="22"/>
          <w:szCs w:val="22"/>
          <w:lang w:val="en-GB"/>
        </w:rPr>
      </w:pPr>
      <w:r w:rsidRPr="004B689D">
        <w:rPr>
          <w:rFonts w:cs="Linux Libertine O"/>
          <w:sz w:val="22"/>
          <w:szCs w:val="22"/>
          <w:lang w:val="en-GB"/>
        </w:rPr>
        <w:t>The osg::Group is used to group nodes within a scene graph.</w:t>
      </w:r>
      <w:r w:rsidR="00E92510" w:rsidRPr="004B689D">
        <w:rPr>
          <w:rFonts w:cs="Linux Libertine O"/>
          <w:sz w:val="22"/>
          <w:szCs w:val="22"/>
          <w:lang w:val="en-GB"/>
        </w:rPr>
        <w:t xml:space="preserve"> Instances of this class can have any number of child nodes.</w:t>
      </w:r>
      <w:r w:rsidR="00FF4BC7" w:rsidRPr="004B689D">
        <w:rPr>
          <w:rFonts w:cs="Linux Libertine O"/>
          <w:sz w:val="22"/>
          <w:szCs w:val="22"/>
          <w:lang w:val="en-GB"/>
        </w:rPr>
        <w:t xml:space="preserve"> Since the osg::Group class represents a node, it is derived from osg::Node class</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dd163683-dbd3-4e13-8be0-0bb9883c4d33"/>
          <w:id w:val="305125816"/>
          <w:placeholder>
            <w:docPart w:val="DefaultPlaceholder_-1854013440"/>
          </w:placeholder>
        </w:sdt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E1YjRkLThmNTEtNDM2Yi04MzJmLTYxOTMwNjQwMDEwMiIsIlJhbmdlTGVuZ3RoIjo0LCJSZWZlcmVuY2VJZCI6IjY1YjA5NjNhLTljZmUtNGZiYy1iNGRkLWQxZTY3YzM5YTB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1NiIsIk1vZGlmaWVkQnkiOiJfQmlya25lciIsIklkIjoiNDI2YmM1NWUtZWMwYy00M2EyLThlOWQtZDg4N2NkMzljZmU5IiwiTW9kaWZpZWRPbiI6IjIwMjAtMTItMjJUMTc6Mzg6N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1NiIsIk1vZGlmaWVkQnkiOiJfQmlya25lciIsIklkIjoiZjYyMGFlNWUtNDQ1Mi00NDEwLTk2NTctOWVhNzU1N2ZmNGUyIiwiTW9kaWZpZWRPbiI6IjIwMjAtMTItMjJUMTc6Mzg6NTY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}</w:instrText>
          </w:r>
          <w:r w:rsidR="00496311">
            <w:rPr>
              <w:rFonts w:cs="Linux Libertine O"/>
              <w:noProof/>
              <w:sz w:val="22"/>
              <w:szCs w:val="22"/>
              <w:lang w:val="en-GB"/>
            </w:rPr>
            <w:fldChar w:fldCharType="separate"/>
          </w:r>
          <w:r w:rsidR="00106C53">
            <w:rPr>
              <w:rFonts w:cs="Linux Libertine O"/>
              <w:noProof/>
              <w:sz w:val="22"/>
              <w:szCs w:val="22"/>
              <w:lang w:val="en-GB"/>
            </w:rPr>
            <w:t>[13]</w:t>
          </w:r>
          <w:r w:rsidR="00496311">
            <w:rPr>
              <w:rFonts w:cs="Linux Libertine O"/>
              <w:noProof/>
              <w:sz w:val="22"/>
              <w:szCs w:val="22"/>
              <w:lang w:val="en-GB"/>
            </w:rPr>
            <w:fldChar w:fldCharType="end"/>
          </w:r>
        </w:sdtContent>
      </w:sdt>
      <w:r w:rsidR="00FF4BC7" w:rsidRPr="004B689D">
        <w:rPr>
          <w:rFonts w:cs="Linux Libertine O"/>
          <w:sz w:val="22"/>
          <w:szCs w:val="22"/>
          <w:lang w:val="en-GB"/>
        </w:rPr>
        <w:t>. Since osg::Group nodes do nothing special except for traversing down their to all of their children,</w:t>
      </w:r>
      <w:r w:rsidR="00E92510" w:rsidRPr="004B689D">
        <w:rPr>
          <w:rFonts w:cs="Linux Libertine O"/>
          <w:sz w:val="22"/>
          <w:szCs w:val="22"/>
          <w:lang w:val="en-GB"/>
        </w:rPr>
        <w:t xml:space="preserve"> OpenSceneGraph offers different derivatives of the osg::Group class to be able to pass specific properties and functionalities to child nodes.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4D595C" w:rsidRPr="00627C5D">
        <w:rPr>
          <w:sz w:val="22"/>
          <w:szCs w:val="22"/>
          <w:lang w:val="en-GB"/>
        </w:rPr>
        <w:t xml:space="preserve">Figure </w:t>
      </w:r>
      <w:r w:rsidR="004D595C">
        <w:rPr>
          <w:noProof/>
          <w:sz w:val="22"/>
          <w:szCs w:val="22"/>
          <w:lang w:val="en-GB"/>
        </w:rPr>
        <w:t>2</w:t>
      </w:r>
      <w:r w:rsidR="00BE4382">
        <w:rPr>
          <w:rFonts w:cs="Linux Libertine O"/>
          <w:sz w:val="22"/>
          <w:szCs w:val="22"/>
          <w:lang w:val="en-GB"/>
        </w:rPr>
        <w:fldChar w:fldCharType="end"/>
      </w:r>
      <w:r w:rsidRPr="004B689D">
        <w:rPr>
          <w:rFonts w:cs="Linux Libertine O"/>
          <w:sz w:val="22"/>
          <w:szCs w:val="22"/>
          <w:lang w:val="en-GB"/>
        </w:rPr>
        <w:t xml:space="preserve"> displays</w:t>
      </w:r>
      <w:r w:rsidR="00FD4158" w:rsidRPr="004B689D">
        <w:rPr>
          <w:rFonts w:cs="Linux Libertine O"/>
          <w:sz w:val="22"/>
          <w:szCs w:val="22"/>
          <w:lang w:val="en-GB"/>
        </w:rPr>
        <w:t xml:space="preserve"> the osg::Node class, the osg::Geode class and</w:t>
      </w:r>
      <w:r w:rsidRPr="004B689D">
        <w:rPr>
          <w:rFonts w:cs="Linux Libertine O"/>
          <w:sz w:val="22"/>
          <w:szCs w:val="22"/>
          <w:lang w:val="en-GB"/>
        </w:rPr>
        <w:t xml:space="preserve"> a subset of classes that derive from the osg::</w:t>
      </w:r>
      <w:r w:rsidR="00E92510" w:rsidRPr="004B689D">
        <w:rPr>
          <w:rFonts w:cs="Linux Libertine O"/>
          <w:sz w:val="22"/>
          <w:szCs w:val="22"/>
          <w:lang w:val="en-GB"/>
        </w:rPr>
        <w:t>Group</w:t>
      </w:r>
      <w:r w:rsidRPr="004B689D">
        <w:rPr>
          <w:rFonts w:cs="Linux Libertine O"/>
          <w:sz w:val="22"/>
          <w:szCs w:val="22"/>
          <w:lang w:val="en-GB"/>
        </w:rPr>
        <w:t xml:space="preserve"> class. For the sake of clarity, only a </w:t>
      </w:r>
      <w:r w:rsidR="00496311">
        <w:rPr>
          <w:rFonts w:cs="Linux Libertine O"/>
          <w:sz w:val="22"/>
          <w:szCs w:val="22"/>
          <w:lang w:val="en-GB"/>
        </w:rPr>
        <w:t>subset</w:t>
      </w:r>
      <w:r w:rsidRPr="004B689D">
        <w:rPr>
          <w:rFonts w:cs="Linux Libertine O"/>
          <w:sz w:val="22"/>
          <w:szCs w:val="22"/>
          <w:lang w:val="en-GB"/>
        </w:rPr>
        <w:t xml:space="preserve"> of the classes that inherit from the osg::</w:t>
      </w:r>
      <w:r w:rsidR="00E92510" w:rsidRPr="004B689D">
        <w:rPr>
          <w:rFonts w:cs="Linux Libertine O"/>
          <w:sz w:val="22"/>
          <w:szCs w:val="22"/>
          <w:lang w:val="en-GB"/>
        </w:rPr>
        <w:t>Group</w:t>
      </w:r>
      <w:r w:rsidRPr="004B689D">
        <w:rPr>
          <w:rFonts w:cs="Linux Libertine O"/>
          <w:sz w:val="22"/>
          <w:szCs w:val="22"/>
          <w:lang w:val="en-GB"/>
        </w:rPr>
        <w:t xml:space="preserve"> class is shown. A full list of all classes that are derived from the osg::</w:t>
      </w:r>
      <w:r w:rsidR="00E92510" w:rsidRPr="004B689D">
        <w:rPr>
          <w:rFonts w:cs="Linux Libertine O"/>
          <w:sz w:val="22"/>
          <w:szCs w:val="22"/>
          <w:lang w:val="en-GB"/>
        </w:rPr>
        <w:t xml:space="preserve">Group </w:t>
      </w:r>
      <w:r w:rsidRPr="004B689D">
        <w:rPr>
          <w:rFonts w:cs="Linux Libertine O"/>
          <w:sz w:val="22"/>
          <w:szCs w:val="22"/>
          <w:lang w:val="en-GB"/>
        </w:rPr>
        <w:t>class can be found in</w:t>
      </w:r>
      <w:r w:rsidR="00EB2785">
        <w:rPr>
          <w:rFonts w:cs="Linux Libertine O"/>
          <w:sz w:val="22"/>
          <w:szCs w:val="22"/>
          <w:lang w:val="en-GB"/>
        </w:rPr>
        <w:t xml:space="preserve"> </w:t>
      </w:r>
      <w:sdt>
        <w:sdtPr>
          <w:rPr>
            <w:rFonts w:cs="Linux Libertine O"/>
            <w:sz w:val="22"/>
            <w:szCs w:val="22"/>
            <w:lang w:val="en-GB"/>
          </w:rPr>
          <w:alias w:val="To edit, see citavi.com/edit"/>
          <w:tag w:val="CitaviPlaceholder#cf74b475-be59-4735-89fb-24cb7212cf1f"/>
          <w:id w:val="-755206858"/>
          <w:placeholder>
            <w:docPart w:val="DefaultPlaceholder_-1854013440"/>
          </w:placeholder>
        </w:sdtPr>
        <w:sdtContent>
          <w:r w:rsidR="00EB278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ZkNmNmLTNiYmUtNGI0ZC1iZTliLTg3MGM2ZDZmNTFjZSIsIlJhbmdlTGVuZ3RoIjo0LCJSZWZlcmVuY2VJZCI6IjA1MDRkYzhjLWFlMTYtNGM0Ni04MzQ3LTk2YTY0MjIwYTUx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2N1bWVudGF0aW9uL2d1aWRlcy9yZWZlcmVuY2UtZ3VpZGVzIiwiVXJpU3RyaW5nIjoiaHR0cHM6Ly9jb2RlZG9jcy54eXovb3BlbnNjZW5lZ3JhcGgvT3BlblNjZW5lR3JhcGgvYTAyNDM4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jc0YjQ3NS1iZTU5LTQ3MzUtODlmYi0yNGNiNzIxMmNmMWYiLCJUZXh0IjoiWzE0XSIsIldBSVZlcnNpb24iOiI2LjcuMC4wIn0=}</w:instrText>
          </w:r>
          <w:r w:rsidR="00EB2785">
            <w:rPr>
              <w:rFonts w:cs="Linux Libertine O"/>
              <w:noProof/>
              <w:sz w:val="22"/>
              <w:szCs w:val="22"/>
              <w:lang w:val="en-GB"/>
            </w:rPr>
            <w:fldChar w:fldCharType="separate"/>
          </w:r>
          <w:r w:rsidR="00106C53">
            <w:rPr>
              <w:rFonts w:cs="Linux Libertine O"/>
              <w:noProof/>
              <w:sz w:val="22"/>
              <w:szCs w:val="22"/>
              <w:lang w:val="en-GB"/>
            </w:rPr>
            <w:t>[14]</w:t>
          </w:r>
          <w:r w:rsidR="00EB2785">
            <w:rPr>
              <w:rFonts w:cs="Linux Libertine O"/>
              <w:noProof/>
              <w:sz w:val="22"/>
              <w:szCs w:val="22"/>
              <w:lang w:val="en-GB"/>
            </w:rPr>
            <w:fldChar w:fldCharType="end"/>
          </w:r>
        </w:sdtContent>
      </w:sdt>
      <w:r w:rsidRPr="004B689D">
        <w:rPr>
          <w:rFonts w:cs="Linux Libertine O"/>
          <w:sz w:val="22"/>
          <w:szCs w:val="22"/>
          <w:lang w:val="en-GB"/>
        </w:rPr>
        <w:t>.</w:t>
      </w:r>
    </w:p>
    <w:p w14:paraId="5130E541" w14:textId="77777777" w:rsidR="00965007" w:rsidRDefault="00F727B9" w:rsidP="00965007">
      <w:pPr>
        <w:keepNext/>
        <w:jc w:val="center"/>
      </w:pPr>
      <w:r>
        <w:rPr>
          <w:noProof/>
          <w:lang w:val="en-GB"/>
        </w:rPr>
        <w:drawing>
          <wp:inline distT="0" distB="0" distL="0" distR="0" wp14:anchorId="37B7F2BE" wp14:editId="5C9AE69D">
            <wp:extent cx="4052495" cy="1634796"/>
            <wp:effectExtent l="0" t="0" r="5715"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Classes.png"/>
                    <pic:cNvPicPr/>
                  </pic:nvPicPr>
                  <pic:blipFill>
                    <a:blip r:embed="rId14">
                      <a:extLst>
                        <a:ext uri="{28A0092B-C50C-407E-A947-70E740481C1C}">
                          <a14:useLocalDpi xmlns:a14="http://schemas.microsoft.com/office/drawing/2010/main" val="0"/>
                        </a:ext>
                      </a:extLst>
                    </a:blip>
                    <a:stretch>
                      <a:fillRect/>
                    </a:stretch>
                  </pic:blipFill>
                  <pic:spPr>
                    <a:xfrm>
                      <a:off x="0" y="0"/>
                      <a:ext cx="4095336" cy="1652078"/>
                    </a:xfrm>
                    <a:prstGeom prst="rect">
                      <a:avLst/>
                    </a:prstGeom>
                  </pic:spPr>
                </pic:pic>
              </a:graphicData>
            </a:graphic>
          </wp:inline>
        </w:drawing>
      </w:r>
    </w:p>
    <w:p w14:paraId="6831784B" w14:textId="276226D8" w:rsidR="00F727B9" w:rsidRPr="00627C5D" w:rsidRDefault="00965007" w:rsidP="00965007">
      <w:pPr>
        <w:pStyle w:val="Beschriftung"/>
        <w:jc w:val="center"/>
        <w:rPr>
          <w:sz w:val="22"/>
          <w:szCs w:val="22"/>
          <w:lang w:val="en-GB"/>
        </w:rPr>
      </w:pPr>
      <w:bookmarkStart w:id="23" w:name="_Toc61176407"/>
      <w:bookmarkStart w:id="24" w:name="_Ref61209687"/>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4D595C">
        <w:rPr>
          <w:noProof/>
          <w:sz w:val="22"/>
          <w:szCs w:val="22"/>
          <w:lang w:val="en-GB"/>
        </w:rPr>
        <w:t>2</w:t>
      </w:r>
      <w:r w:rsidRPr="00627C5D">
        <w:rPr>
          <w:sz w:val="22"/>
          <w:szCs w:val="22"/>
        </w:rPr>
        <w:fldChar w:fldCharType="end"/>
      </w:r>
      <w:bookmarkEnd w:id="24"/>
      <w:r w:rsidRPr="00627C5D">
        <w:rPr>
          <w:sz w:val="22"/>
          <w:szCs w:val="22"/>
          <w:lang w:val="en-GB"/>
        </w:rPr>
        <w:t>: Simplified class diagram of the osg:</w:t>
      </w:r>
      <w:r w:rsidR="00B93CD6" w:rsidRPr="00627C5D">
        <w:rPr>
          <w:sz w:val="22"/>
          <w:szCs w:val="22"/>
          <w:lang w:val="en-GB"/>
        </w:rPr>
        <w:t>:</w:t>
      </w:r>
      <w:r w:rsidRPr="00627C5D">
        <w:rPr>
          <w:sz w:val="22"/>
          <w:szCs w:val="22"/>
          <w:lang w:val="en-GB"/>
        </w:rPr>
        <w:t>Geode class including some derived classes</w:t>
      </w:r>
      <w:bookmarkEnd w:id="23"/>
    </w:p>
    <w:p w14:paraId="6A94BA3D" w14:textId="2536A7FF" w:rsidR="00F727B9" w:rsidRPr="004B689D" w:rsidRDefault="00EC2521" w:rsidP="00434122">
      <w:pPr>
        <w:spacing w:line="276" w:lineRule="auto"/>
        <w:jc w:val="left"/>
        <w:rPr>
          <w:rFonts w:cs="Linux Libertine O"/>
          <w:sz w:val="22"/>
          <w:szCs w:val="22"/>
          <w:lang w:val="en-GB"/>
        </w:rPr>
      </w:pPr>
      <w:r w:rsidRPr="004B689D">
        <w:rPr>
          <w:rFonts w:cs="Linux Libertine O"/>
          <w:sz w:val="22"/>
          <w:szCs w:val="22"/>
          <w:lang w:val="en-GB"/>
        </w:rPr>
        <w:t xml:space="preserve">The derived classes that are displayed in </w:t>
      </w:r>
      <w:r w:rsidR="00BE4382">
        <w:rPr>
          <w:rFonts w:cs="Linux Libertine O"/>
          <w:sz w:val="22"/>
          <w:szCs w:val="22"/>
          <w:lang w:val="en-GB"/>
        </w:rPr>
        <w:t>f</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4D595C" w:rsidRPr="00627C5D">
        <w:rPr>
          <w:sz w:val="22"/>
          <w:szCs w:val="22"/>
          <w:lang w:val="en-GB"/>
        </w:rPr>
        <w:t xml:space="preserve">Figure </w:t>
      </w:r>
      <w:r w:rsidR="004D595C">
        <w:rPr>
          <w:noProof/>
          <w:sz w:val="22"/>
          <w:szCs w:val="22"/>
          <w:lang w:val="en-GB"/>
        </w:rPr>
        <w:t>2</w:t>
      </w:r>
      <w:r w:rsidR="00BE4382">
        <w:rPr>
          <w:rFonts w:cs="Linux Libertine O"/>
          <w:sz w:val="22"/>
          <w:szCs w:val="22"/>
          <w:lang w:val="en-GB"/>
        </w:rPr>
        <w:fldChar w:fldCharType="end"/>
      </w:r>
      <w:r w:rsidR="00BE4382">
        <w:rPr>
          <w:rFonts w:cs="Linux Libertine O"/>
          <w:sz w:val="22"/>
          <w:szCs w:val="22"/>
          <w:lang w:val="en-GB"/>
        </w:rPr>
        <w:t xml:space="preserve"> </w:t>
      </w:r>
      <w:r w:rsidRPr="004B689D">
        <w:rPr>
          <w:rFonts w:cs="Linux Libertine O"/>
          <w:sz w:val="22"/>
          <w:szCs w:val="22"/>
          <w:lang w:val="en-GB"/>
        </w:rPr>
        <w:t>are described in more detail below:</w:t>
      </w:r>
    </w:p>
    <w:p w14:paraId="0C457F06" w14:textId="7E9BC001"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Transform class:</w:t>
      </w:r>
      <w:r w:rsidRPr="004B689D">
        <w:rPr>
          <w:rFonts w:cs="Linux Libertine O"/>
          <w:sz w:val="22"/>
          <w:szCs w:val="22"/>
          <w:lang w:val="en-GB"/>
        </w:rPr>
        <w:t xml:space="preserve"> </w:t>
      </w:r>
      <w:r w:rsidR="000B7223" w:rsidRPr="004B689D">
        <w:rPr>
          <w:rFonts w:cs="Linux Libertine O"/>
          <w:sz w:val="22"/>
          <w:szCs w:val="22"/>
          <w:lang w:val="en-GB"/>
        </w:rPr>
        <w:t>This class is used to apply traversal-concatenated transformations to ge</w:t>
      </w:r>
      <w:r w:rsidR="00E6405E">
        <w:rPr>
          <w:rFonts w:cs="Linux Libertine O"/>
          <w:sz w:val="22"/>
          <w:szCs w:val="22"/>
          <w:lang w:val="en-GB"/>
        </w:rPr>
        <w:softHyphen/>
      </w:r>
      <w:r w:rsidR="000B7223" w:rsidRPr="004B689D">
        <w:rPr>
          <w:rFonts w:cs="Linux Libertine O"/>
          <w:sz w:val="22"/>
          <w:szCs w:val="22"/>
          <w:lang w:val="en-GB"/>
        </w:rPr>
        <w:t>ometries of child nodes. When a scene graph is traversed down, osg::Transform nodes add their own transformation to the currently used transformation matrix (the OpenGL model-view ma</w:t>
      </w:r>
      <w:r w:rsidR="00E6405E">
        <w:rPr>
          <w:rFonts w:cs="Linux Libertine O"/>
          <w:sz w:val="22"/>
          <w:szCs w:val="22"/>
          <w:lang w:val="en-GB"/>
        </w:rPr>
        <w:softHyphen/>
      </w:r>
      <w:r w:rsidR="000B7223" w:rsidRPr="004B689D">
        <w:rPr>
          <w:rFonts w:cs="Linux Libertine O"/>
          <w:sz w:val="22"/>
          <w:szCs w:val="22"/>
          <w:lang w:val="en-GB"/>
        </w:rPr>
        <w:t>trix). It is not possible to instantiate a</w:t>
      </w:r>
      <w:r w:rsidR="00A95E18">
        <w:rPr>
          <w:rFonts w:cs="Linux Libertine O"/>
          <w:sz w:val="22"/>
          <w:szCs w:val="22"/>
          <w:lang w:val="en-GB"/>
        </w:rPr>
        <w:t>n</w:t>
      </w:r>
      <w:r w:rsidR="000B7223" w:rsidRPr="004B689D">
        <w:rPr>
          <w:rFonts w:cs="Linux Libertine O"/>
          <w:sz w:val="22"/>
          <w:szCs w:val="22"/>
          <w:lang w:val="en-GB"/>
        </w:rPr>
        <w:t xml:space="preserve"> osg::Transform node directly. Instead, OpenSceneGraph provides a variety of subclasses of the osg::Transform, class, like the osg::MatrixTransform class, to realize different transformations</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92f5afef-3139-43b7-a7cb-33fa78bcdf7e"/>
          <w:id w:val="1301655126"/>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mUzYWFlLTRlODItNGQ0MS1iZTExLTYyYTY5Y2RiMDc3YyIsIlJhbmdlTGVuZ3RoIjo0LCJSZWZlcmVuY2VJZCI6IjAzZjcwZjI4LTYyZTItNDUyNy05NDQ4LTRjOTk3NGI4MD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1MyIsIk1vZGlmaWVkQnkiOiJfQmlya25lciIsIklkIjoiYzUzYzRkMTEtMmYzMi00ZmQ0LTk0M2YtZDUxYjYwMjZiOGYzIiwiTW9kaWZpZWRPbiI6IjIwMjAtMTItMjJUMTc6Mzk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1MyIsIk1vZGlmaWVkQnkiOiJfQmlya25lciIsIklkIjoiZmQzODQ2NjEtODBjYi00ZDgzLTgzMTktN2YyZDE5YmZiYzU0IiwiTW9kaWZpZWRPbiI6IjIwMjAtMTItMjJUMTc6Mzk6NT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}</w:instrText>
          </w:r>
          <w:r w:rsidR="00965007">
            <w:rPr>
              <w:rFonts w:cs="Linux Libertine O"/>
              <w:noProof/>
              <w:sz w:val="22"/>
              <w:szCs w:val="22"/>
              <w:lang w:val="en-GB"/>
            </w:rPr>
            <w:fldChar w:fldCharType="separate"/>
          </w:r>
          <w:r w:rsidR="00106C53">
            <w:rPr>
              <w:rFonts w:cs="Linux Libertine O"/>
              <w:noProof/>
              <w:sz w:val="22"/>
              <w:szCs w:val="22"/>
              <w:lang w:val="en-GB"/>
            </w:rPr>
            <w:t>[15]</w:t>
          </w:r>
          <w:r w:rsidR="00965007">
            <w:rPr>
              <w:rFonts w:cs="Linux Libertine O"/>
              <w:noProof/>
              <w:sz w:val="22"/>
              <w:szCs w:val="22"/>
              <w:lang w:val="en-GB"/>
            </w:rPr>
            <w:fldChar w:fldCharType="end"/>
          </w:r>
        </w:sdtContent>
      </w:sdt>
      <w:r w:rsidR="000B7223" w:rsidRPr="004B689D">
        <w:rPr>
          <w:rFonts w:cs="Linux Libertine O"/>
          <w:sz w:val="22"/>
          <w:szCs w:val="22"/>
          <w:lang w:val="en-GB"/>
        </w:rPr>
        <w:t>.</w:t>
      </w:r>
    </w:p>
    <w:p w14:paraId="05709789" w14:textId="63116C6A"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MatrixTransform</w:t>
      </w:r>
      <w:r w:rsidR="000B7223" w:rsidRPr="00A95E18">
        <w:rPr>
          <w:rFonts w:cs="Linux Libertine O"/>
          <w:b/>
          <w:bCs/>
          <w:sz w:val="22"/>
          <w:szCs w:val="22"/>
          <w:lang w:val="en-GB"/>
        </w:rPr>
        <w:t xml:space="preserve"> class</w:t>
      </w:r>
      <w:r w:rsidRPr="00A95E18">
        <w:rPr>
          <w:rFonts w:cs="Linux Libertine O"/>
          <w:b/>
          <w:bCs/>
          <w:sz w:val="22"/>
          <w:szCs w:val="22"/>
          <w:lang w:val="en-GB"/>
        </w:rPr>
        <w:t>:</w:t>
      </w:r>
      <w:r w:rsidR="000B7223" w:rsidRPr="004B689D">
        <w:rPr>
          <w:rFonts w:cs="Linux Libertine O"/>
          <w:sz w:val="22"/>
          <w:szCs w:val="22"/>
          <w:lang w:val="en-GB"/>
        </w:rPr>
        <w:t xml:space="preserve"> </w:t>
      </w:r>
      <w:r w:rsidR="00A95E18">
        <w:rPr>
          <w:rFonts w:cs="Linux Libertine O"/>
          <w:sz w:val="22"/>
          <w:szCs w:val="22"/>
          <w:lang w:val="en-GB"/>
        </w:rPr>
        <w:t>As</w:t>
      </w:r>
      <w:r w:rsidR="00BE4EBA" w:rsidRPr="004B689D">
        <w:rPr>
          <w:rFonts w:cs="Linux Libertine O"/>
          <w:sz w:val="22"/>
          <w:szCs w:val="22"/>
          <w:lang w:val="en-GB"/>
        </w:rPr>
        <w:t xml:space="preserve"> shown in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4D595C" w:rsidRPr="00627C5D">
        <w:rPr>
          <w:sz w:val="22"/>
          <w:szCs w:val="22"/>
          <w:lang w:val="en-GB"/>
        </w:rPr>
        <w:t xml:space="preserve">Figure </w:t>
      </w:r>
      <w:r w:rsidR="004D595C">
        <w:rPr>
          <w:noProof/>
          <w:sz w:val="22"/>
          <w:szCs w:val="22"/>
          <w:lang w:val="en-GB"/>
        </w:rPr>
        <w:t>2</w:t>
      </w:r>
      <w:r w:rsidR="00BE4382">
        <w:rPr>
          <w:rFonts w:cs="Linux Libertine O"/>
          <w:sz w:val="22"/>
          <w:szCs w:val="22"/>
          <w:lang w:val="en-GB"/>
        </w:rPr>
        <w:fldChar w:fldCharType="end"/>
      </w:r>
      <w:r w:rsidR="00BE4EBA" w:rsidRPr="004B689D">
        <w:rPr>
          <w:rFonts w:cs="Linux Libertine O"/>
          <w:sz w:val="22"/>
          <w:szCs w:val="22"/>
          <w:lang w:val="en-GB"/>
        </w:rPr>
        <w:t xml:space="preserve">, this class is derived from osg::Transform. It is used to apply 4x4 double type matrix transformation and uses an osg::Matrix variable internally to do so. The osg::Matrix class offers methods to create matrices for different types of </w:t>
      </w:r>
      <w:r w:rsidR="00BE4EBA" w:rsidRPr="004B689D">
        <w:rPr>
          <w:rFonts w:cs="Linux Libertine O"/>
          <w:sz w:val="22"/>
          <w:szCs w:val="22"/>
          <w:lang w:val="en-GB"/>
        </w:rPr>
        <w:lastRenderedPageBreak/>
        <w:t>transformations. The resulting matrices can be</w:t>
      </w:r>
      <w:r w:rsidR="00965007">
        <w:rPr>
          <w:rFonts w:cs="Linux Libertine O"/>
          <w:sz w:val="22"/>
          <w:szCs w:val="22"/>
          <w:lang w:val="en-GB"/>
        </w:rPr>
        <w:t xml:space="preserve"> used</w:t>
      </w:r>
      <w:r w:rsidR="00BE4EBA" w:rsidRPr="004B689D">
        <w:rPr>
          <w:rFonts w:cs="Linux Libertine O"/>
          <w:sz w:val="22"/>
          <w:szCs w:val="22"/>
          <w:lang w:val="en-GB"/>
        </w:rPr>
        <w:t xml:space="preserve"> within an osg::Matrix</w:t>
      </w:r>
      <w:r w:rsidR="00E6405E">
        <w:rPr>
          <w:rFonts w:cs="Linux Libertine O"/>
          <w:sz w:val="22"/>
          <w:szCs w:val="22"/>
          <w:lang w:val="en-GB"/>
        </w:rPr>
        <w:softHyphen/>
      </w:r>
      <w:r w:rsidR="00BE4EBA" w:rsidRPr="004B689D">
        <w:rPr>
          <w:rFonts w:cs="Linux Libertine O"/>
          <w:sz w:val="22"/>
          <w:szCs w:val="22"/>
          <w:lang w:val="en-GB"/>
        </w:rPr>
        <w:t>Transfrom node, to add desired transformations to the scene graph</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33ac5cd8-2c59-4a99-a420-3c024fdad2f8"/>
          <w:id w:val="-1718580579"/>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I0YWFmLTJiZjUtNGYwZC1hZjQxLTQzODM1NzM2ZWU0NiIsIlJhbmdlTGVuZ3RoIjo0LCJSZWZlcmVuY2VJZCI6ImU2Y2ViOWZjLTA0MmEtNGIzZi1iYWNlLTUxNmZjNTU0Nz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DoxMCIsIk1vZGlmaWVkQnkiOiJfQmlya25lciIsIklkIjoiZWFhMzNlMzItNzU1Yy00OTMwLTkxMWMtMWE1MWRmMzU1N2RkIiwiTW9kaWZpZWRPbiI6IjIwMjAtMTItMjJUMTc6NDA6M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DoxMCIsIk1vZGlmaWVkQnkiOiJfQmlya25lciIsIklkIjoiYjk4NTQ1YTItMzk4OC00OTZlLWFiOGMtZTE4ZTUzNGIwMDlmIiwiTW9kaWZpZWRPbiI6IjIwMjAtMTItMjJUMTc6NDA6MT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6]</w:t>
          </w:r>
          <w:r w:rsidR="00965007">
            <w:rPr>
              <w:rFonts w:cs="Linux Libertine O"/>
              <w:noProof/>
              <w:sz w:val="22"/>
              <w:szCs w:val="22"/>
              <w:lang w:val="en-GB"/>
            </w:rPr>
            <w:fldChar w:fldCharType="end"/>
          </w:r>
        </w:sdtContent>
      </w:sdt>
      <w:r w:rsidR="00BE4EBA" w:rsidRPr="004B689D">
        <w:rPr>
          <w:rFonts w:cs="Linux Libertine O"/>
          <w:sz w:val="22"/>
          <w:szCs w:val="22"/>
          <w:lang w:val="en-GB"/>
        </w:rPr>
        <w:t>.</w:t>
      </w:r>
    </w:p>
    <w:p w14:paraId="6BC45C75" w14:textId="0434AFD5"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Switch:</w:t>
      </w:r>
      <w:r w:rsidR="00BE4EBA" w:rsidRPr="004B689D">
        <w:rPr>
          <w:rFonts w:cs="Linux Libertine O"/>
          <w:sz w:val="22"/>
          <w:szCs w:val="22"/>
          <w:lang w:val="en-GB"/>
        </w:rPr>
        <w:t xml:space="preserve"> This type of node can be used to render or skip specific children depending on a given condition. To achieve this, it attaches a Boolean value, that indicates if the child node (an</w:t>
      </w:r>
      <w:r w:rsidR="00A95E18">
        <w:rPr>
          <w:rFonts w:cs="Linux Libertine O"/>
          <w:sz w:val="22"/>
          <w:szCs w:val="22"/>
          <w:lang w:val="en-GB"/>
        </w:rPr>
        <w:t>d</w:t>
      </w:r>
      <w:r w:rsidR="00BE4EBA" w:rsidRPr="004B689D">
        <w:rPr>
          <w:rFonts w:cs="Linux Libertine O"/>
          <w:sz w:val="22"/>
          <w:szCs w:val="22"/>
          <w:lang w:val="en-GB"/>
        </w:rPr>
        <w:t xml:space="preserve"> nodes that are below this) should be rendered or no</w:t>
      </w:r>
      <w:r w:rsidR="00965007">
        <w:rPr>
          <w:rFonts w:cs="Linux Libertine O"/>
          <w:sz w:val="22"/>
          <w:szCs w:val="22"/>
          <w:lang w:val="en-GB"/>
        </w:rPr>
        <w:t xml:space="preserve">t </w:t>
      </w:r>
      <w:sdt>
        <w:sdtPr>
          <w:rPr>
            <w:rFonts w:cs="Linux Libertine O"/>
            <w:sz w:val="22"/>
            <w:szCs w:val="22"/>
            <w:lang w:val="en-GB"/>
          </w:rPr>
          <w:alias w:val="To edit, see citavi.com/edit"/>
          <w:tag w:val="CitaviPlaceholder#fc7d5b7f-fb54-4703-8f87-47f82e2e4e27"/>
          <w:id w:val="1896931206"/>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mEyY2JjLTJmNGEtNDMxOS1hN2YzLTA2NjcyM2MzYjcxOCIsIlJhbmdlTGVuZ3RoIjo0LCJSZWZlcmVuY2VJZCI6ImM5NzkzODY0LWM4NjktNGFmZC05NjliLTFhNTBkNzFiNzd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ToyMCIsIk1vZGlmaWVkQnkiOiJfQmlya25lciIsIklkIjoiZTc3NjUwZDktYWJmYy00ZjU2LTg5NzQtYWE3MGYzMWI0ZmEzIiwiTW9kaWZpZWRPbiI6IjIwMjAtMTItMjNUMDg6MzE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ToyMCIsIk1vZGlmaWVkQnkiOiJfQmlya25lciIsIklkIjoiNzM4NTcxNTEtMjcxNS00YzVjLTg0NDQtMDVjNGFiZDY3NjE4IiwiTW9kaWZpZWRPbiI6IjIwMjAtMTItMjNUMDg6MzE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7]</w:t>
          </w:r>
          <w:r w:rsidR="00965007">
            <w:rPr>
              <w:rFonts w:cs="Linux Libertine O"/>
              <w:noProof/>
              <w:sz w:val="22"/>
              <w:szCs w:val="22"/>
              <w:lang w:val="en-GB"/>
            </w:rPr>
            <w:fldChar w:fldCharType="end"/>
          </w:r>
        </w:sdtContent>
      </w:sdt>
      <w:r w:rsidR="00BE4EBA" w:rsidRPr="004B689D">
        <w:rPr>
          <w:rFonts w:cs="Linux Libertine O"/>
          <w:sz w:val="22"/>
          <w:szCs w:val="22"/>
          <w:lang w:val="en-GB"/>
        </w:rPr>
        <w:t xml:space="preserve">. </w:t>
      </w:r>
    </w:p>
    <w:p w14:paraId="1276EDA9" w14:textId="0EC5338C"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LOD:</w:t>
      </w:r>
      <w:r w:rsidR="003C4F97" w:rsidRPr="004B689D">
        <w:rPr>
          <w:rFonts w:cs="Linux Libertine O"/>
          <w:sz w:val="22"/>
          <w:szCs w:val="22"/>
          <w:lang w:val="en-GB"/>
        </w:rPr>
        <w:t xml:space="preserve"> Nodes of this class can be used to represent the same object with different levels of detail, in order to render the object with the appropriate level according to the distance of the viewer. All child nodes of osg::LOD nodes should be the same object at varying levels of detail, while they are ordered from the highest to the lowest level. For each level (and therefore also for each child) a </w:t>
      </w:r>
      <w:r w:rsidR="00A95E18">
        <w:rPr>
          <w:rFonts w:cs="Linux Libertine O"/>
          <w:sz w:val="22"/>
          <w:szCs w:val="22"/>
          <w:lang w:val="en-GB"/>
        </w:rPr>
        <w:t>minimum</w:t>
      </w:r>
      <w:r w:rsidR="003C4F97" w:rsidRPr="004B689D">
        <w:rPr>
          <w:rFonts w:cs="Linux Libertine O"/>
          <w:sz w:val="22"/>
          <w:szCs w:val="22"/>
          <w:lang w:val="en-GB"/>
        </w:rPr>
        <w:t xml:space="preserve"> and maximum visible range needs to be specified. The renderer au</w:t>
      </w:r>
      <w:r w:rsidR="00E6405E">
        <w:rPr>
          <w:rFonts w:cs="Linux Libertine O"/>
          <w:sz w:val="22"/>
          <w:szCs w:val="22"/>
          <w:lang w:val="en-GB"/>
        </w:rPr>
        <w:softHyphen/>
      </w:r>
      <w:r w:rsidR="003C4F97" w:rsidRPr="004B689D">
        <w:rPr>
          <w:rFonts w:cs="Linux Libertine O"/>
          <w:sz w:val="22"/>
          <w:szCs w:val="22"/>
          <w:lang w:val="en-GB"/>
        </w:rPr>
        <w:t>tomatically can then decide the child node that needs be rendered depending on the viewers current distance</w:t>
      </w:r>
      <w:r w:rsidR="003503FF" w:rsidRPr="004B689D">
        <w:rPr>
          <w:rFonts w:cs="Linux Libertine O"/>
          <w:sz w:val="22"/>
          <w:szCs w:val="22"/>
          <w:lang w:val="en-GB"/>
        </w:rPr>
        <w:t xml:space="preserve"> to the osg::LOD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af321b63-ccdc-4ccf-8504-3e0260c4e33a"/>
          <w:id w:val="-103270697"/>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cxODdiLTkxZGQtNDk1OC1iYThmLTBmZWE1MjU1YTZjMyIsIlJhbmdlTGVuZ3RoIjo0LCJSZWZlcmVuY2VJZCI6ImY3NjRhOTBkLTcxZDMtNDAxOC05ZjlkLWY3NGU1Nzk2ZGR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ToxMSIsIk1vZGlmaWVkQnkiOiJfQmlya25lciIsIklkIjoiZjcwNWU5MjEtNzdlZS00ZGY3LWJiMzAtOWNkNjI4ZmQzNzU0IiwiTW9kaWZpZWRPbiI6IjIwMjAtMTItMjJUMTc6NDE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ToxMSIsIk1vZGlmaWVkQnkiOiJfQmlya25lciIsIklkIjoiMWE2ZWY2NTUtOTZjMC00ZWNiLWI0NjAtYTkzYTcyOTVlMWRiIiwiTW9kaWZpZWRPbiI6IjIwMjAtMTItMjJUMTc6NDE6MTE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8]</w:t>
          </w:r>
          <w:r w:rsidR="00965007">
            <w:rPr>
              <w:rFonts w:cs="Linux Libertine O"/>
              <w:noProof/>
              <w:sz w:val="22"/>
              <w:szCs w:val="22"/>
              <w:lang w:val="en-GB"/>
            </w:rPr>
            <w:fldChar w:fldCharType="end"/>
          </w:r>
        </w:sdtContent>
      </w:sdt>
      <w:r w:rsidR="003503FF" w:rsidRPr="004B689D">
        <w:rPr>
          <w:rFonts w:cs="Linux Libertine O"/>
          <w:sz w:val="22"/>
          <w:szCs w:val="22"/>
          <w:lang w:val="en-GB"/>
        </w:rPr>
        <w:t>.</w:t>
      </w:r>
      <w:r w:rsidR="003C4F97" w:rsidRPr="004B689D">
        <w:rPr>
          <w:rFonts w:cs="Linux Libertine O"/>
          <w:sz w:val="22"/>
          <w:szCs w:val="22"/>
          <w:lang w:val="en-GB"/>
        </w:rPr>
        <w:t xml:space="preserve"> </w:t>
      </w:r>
    </w:p>
    <w:p w14:paraId="23087602" w14:textId="57EA5D5A" w:rsidR="00EC2521" w:rsidRPr="004B689D" w:rsidRDefault="00EC2521" w:rsidP="00434122">
      <w:pPr>
        <w:pStyle w:val="Listenabsatz"/>
        <w:numPr>
          <w:ilvl w:val="0"/>
          <w:numId w:val="17"/>
        </w:numPr>
        <w:spacing w:line="276" w:lineRule="auto"/>
        <w:jc w:val="left"/>
        <w:rPr>
          <w:rFonts w:cs="Linux Libertine O"/>
          <w:lang w:val="en-GB"/>
        </w:rPr>
      </w:pPr>
      <w:r w:rsidRPr="00A95E18">
        <w:rPr>
          <w:rFonts w:cs="Linux Libertine O"/>
          <w:b/>
          <w:bCs/>
          <w:sz w:val="22"/>
          <w:szCs w:val="22"/>
          <w:lang w:val="en-GB"/>
        </w:rPr>
        <w:t>osg::Geode:</w:t>
      </w:r>
      <w:r w:rsidR="003503FF" w:rsidRPr="004B689D">
        <w:rPr>
          <w:rFonts w:cs="Linux Libertine O"/>
          <w:sz w:val="22"/>
          <w:szCs w:val="22"/>
          <w:lang w:val="en-GB"/>
        </w:rPr>
        <w:t xml:space="preserve"> The osg::Geode nodes represent leaf nodes of a sc</w:t>
      </w:r>
      <w:r w:rsidR="00AD1EF0">
        <w:rPr>
          <w:rFonts w:cs="Linux Libertine O"/>
          <w:sz w:val="22"/>
          <w:szCs w:val="22"/>
          <w:lang w:val="en-GB"/>
        </w:rPr>
        <w:t>e</w:t>
      </w:r>
      <w:r w:rsidR="003503FF" w:rsidRPr="004B689D">
        <w:rPr>
          <w:rFonts w:cs="Linux Libertine O"/>
          <w:sz w:val="22"/>
          <w:szCs w:val="22"/>
          <w:lang w:val="en-GB"/>
        </w:rPr>
        <w:t xml:space="preserve">ne graph. Nodes of this class have no </w:t>
      </w:r>
      <w:r w:rsidR="00A95E18">
        <w:rPr>
          <w:rFonts w:cs="Linux Libertine O"/>
          <w:sz w:val="22"/>
          <w:szCs w:val="22"/>
          <w:lang w:val="en-GB"/>
        </w:rPr>
        <w:t>children</w:t>
      </w:r>
      <w:r w:rsidR="003503FF" w:rsidRPr="004B689D">
        <w:rPr>
          <w:rFonts w:cs="Linux Libertine O"/>
          <w:sz w:val="22"/>
          <w:szCs w:val="22"/>
          <w:lang w:val="en-GB"/>
        </w:rPr>
        <w:t xml:space="preserve"> but they contain and manage geometry information for the actual rendering</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5aee5daa-dba2-47c8-bc06-5088a4845f67"/>
          <w:id w:val="1137294665"/>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ZhZjcxLTMzMDEtNDY5Mi05NjdkLTZlMGM4Y2ZmYmIzMi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M1YWVlNWRhYS1kYmEyLTQ3YzgtYmMwNi01MDg4YTQ4NDVmNjc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003503FF" w:rsidRPr="004B689D">
        <w:rPr>
          <w:rFonts w:cs="Linux Libertine O"/>
          <w:sz w:val="22"/>
          <w:szCs w:val="22"/>
          <w:lang w:val="en-GB"/>
        </w:rPr>
        <w:t xml:space="preserve">. </w:t>
      </w:r>
    </w:p>
    <w:p w14:paraId="30D60C35" w14:textId="34231A26" w:rsidR="00AD73F9" w:rsidRPr="004B689D" w:rsidRDefault="003503FF" w:rsidP="00434122">
      <w:pPr>
        <w:spacing w:line="276" w:lineRule="auto"/>
        <w:rPr>
          <w:rFonts w:cs="Linux Libertine O"/>
          <w:sz w:val="22"/>
          <w:szCs w:val="22"/>
          <w:lang w:val="en-GB"/>
        </w:rPr>
      </w:pPr>
      <w:r w:rsidRPr="004B689D">
        <w:rPr>
          <w:rFonts w:cs="Linux Libertine O"/>
          <w:sz w:val="22"/>
          <w:szCs w:val="22"/>
          <w:lang w:val="en-GB"/>
        </w:rPr>
        <w:t>Geometry data that should b</w:t>
      </w:r>
      <w:r w:rsidR="00A95E18">
        <w:rPr>
          <w:rFonts w:cs="Linux Libertine O"/>
          <w:sz w:val="22"/>
          <w:szCs w:val="22"/>
          <w:lang w:val="en-GB"/>
        </w:rPr>
        <w:t>e</w:t>
      </w:r>
      <w:r w:rsidRPr="004B689D">
        <w:rPr>
          <w:rFonts w:cs="Linux Libertine O"/>
          <w:sz w:val="22"/>
          <w:szCs w:val="22"/>
          <w:lang w:val="en-GB"/>
        </w:rPr>
        <w:t xml:space="preserve"> drawn on </w:t>
      </w:r>
      <w:r w:rsidR="00A95E18">
        <w:rPr>
          <w:rFonts w:cs="Linux Libertine O"/>
          <w:sz w:val="22"/>
          <w:szCs w:val="22"/>
          <w:lang w:val="en-GB"/>
        </w:rPr>
        <w:t xml:space="preserve">the </w:t>
      </w:r>
      <w:r w:rsidRPr="004B689D">
        <w:rPr>
          <w:rFonts w:cs="Linux Libertine O"/>
          <w:sz w:val="22"/>
          <w:szCs w:val="22"/>
          <w:lang w:val="en-GB"/>
        </w:rPr>
        <w:t>screen are stored in osg::Drawable objects. Those can be attached to osg::Geode nodes. The osg::Drawable class is a pure virtual class and therefore it cannot be instantiated, but it has a variety of subclasses to render models, images and texts to the OpenGL pipelin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b9f3fd5-5c0b-4069-90b3-f794cb2fa21a"/>
          <w:id w:val="-1445302967"/>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JhZGUwLWViZTktNDEwZi1hMDI3LTkxZWFkODZjZjRhYy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NmYjlmM2ZkNS01YzBiLTQwNjktOTBiMy1mNzk0Y2IyZmEyMWE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Pr="004B689D">
        <w:rPr>
          <w:rFonts w:cs="Linux Libertine O"/>
          <w:sz w:val="22"/>
          <w:szCs w:val="22"/>
          <w:lang w:val="en-GB"/>
        </w:rPr>
        <w:t>. For example</w:t>
      </w:r>
      <w:r w:rsidR="00A95E18">
        <w:rPr>
          <w:rFonts w:cs="Linux Libertine O"/>
          <w:sz w:val="22"/>
          <w:szCs w:val="22"/>
          <w:lang w:val="en-GB"/>
        </w:rPr>
        <w:t>,</w:t>
      </w:r>
      <w:r w:rsidRPr="004B689D">
        <w:rPr>
          <w:rFonts w:cs="Linux Libertine O"/>
          <w:sz w:val="22"/>
          <w:szCs w:val="22"/>
          <w:lang w:val="en-GB"/>
        </w:rPr>
        <w:t xml:space="preserve"> to render basic geometry shapes, the osg::ShapeDrawable class</w:t>
      </w:r>
      <w:r w:rsidR="00AD73F9" w:rsidRPr="004B689D">
        <w:rPr>
          <w:rFonts w:cs="Linux Libertine O"/>
          <w:sz w:val="22"/>
          <w:szCs w:val="22"/>
          <w:lang w:val="en-GB"/>
        </w:rPr>
        <w:t xml:space="preserve"> can be instantiated and attached to an osg:.Geode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98ca560-0eaa-4218-891c-9870fee27445"/>
          <w:id w:val="475498318"/>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WJhZTY0LTI2Y2YtNDA1Yy1iOTRkLTMxNGRlM2Q1YTA1NyIsIlJhbmdlTGVuZ3RoIjo0LCJSZWZlcmVuY2VJZCI6IjZjZTA0ODNlLTBhODktNDA5YS1iNTQ2LTZlMzY4NWFhY2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zo1NSIsIk1vZGlmaWVkQnkiOiJfQmlya25lciIsIklkIjoiODMwMzE2NjQtZTdmYy00YzZjLThhYWMtZDkzNmYyMWI4NzFiIiwiTW9kaWZpZWRPbiI6IjIwMjAtMTItMjNUMDg6Mz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zo1NSIsIk1vZGlmaWVkQnkiOiJfQmlya25lciIsIklkIjoiNWUxM2I5NTAtMzkyMS00NzViLWJiNTQtMGY5YWM3NjZkMTg2IiwiTW9kaWZpZWRPbiI6IjIwMjAtMTItMjNUMDg6MzM6NTU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mOThjYTU2MC0wZWFhLTQyMTgtODkxYy05ODcwZmVlMjc0NDUiLCJUZXh0IjoiWzIw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20]</w:t>
          </w:r>
          <w:r w:rsidR="00965007">
            <w:rPr>
              <w:rFonts w:cs="Linux Libertine O"/>
              <w:noProof/>
              <w:sz w:val="22"/>
              <w:szCs w:val="22"/>
              <w:lang w:val="en-GB"/>
            </w:rPr>
            <w:fldChar w:fldCharType="end"/>
          </w:r>
        </w:sdtContent>
      </w:sdt>
      <w:r w:rsidR="00AD73F9" w:rsidRPr="004B689D">
        <w:rPr>
          <w:rFonts w:cs="Linux Libertine O"/>
          <w:sz w:val="22"/>
          <w:szCs w:val="22"/>
          <w:lang w:val="en-GB"/>
        </w:rPr>
        <w:t>.</w:t>
      </w:r>
    </w:p>
    <w:p w14:paraId="662DBAA2" w14:textId="367B4FA9" w:rsidR="00212F4F" w:rsidRDefault="00212F4F" w:rsidP="009C7F62">
      <w:pPr>
        <w:pStyle w:val="berschrift2"/>
        <w:rPr>
          <w:lang w:val="en-GB"/>
        </w:rPr>
      </w:pPr>
      <w:bookmarkStart w:id="25" w:name="_Toc61177887"/>
      <w:bookmarkStart w:id="26" w:name="_Ref61210299"/>
      <w:r w:rsidRPr="00212F4F">
        <w:rPr>
          <w:lang w:val="en-GB"/>
        </w:rPr>
        <w:t>Travers</w:t>
      </w:r>
      <w:r w:rsidR="00CC46DF">
        <w:rPr>
          <w:lang w:val="en-GB"/>
        </w:rPr>
        <w:t>ing</w:t>
      </w:r>
      <w:r w:rsidRPr="00212F4F">
        <w:rPr>
          <w:lang w:val="en-GB"/>
        </w:rPr>
        <w:t xml:space="preserve"> </w:t>
      </w:r>
      <w:r w:rsidR="00CC46DF">
        <w:rPr>
          <w:lang w:val="en-GB"/>
        </w:rPr>
        <w:t>the</w:t>
      </w:r>
      <w:r w:rsidRPr="00212F4F">
        <w:rPr>
          <w:lang w:val="en-GB"/>
        </w:rPr>
        <w:t xml:space="preserve"> Sc</w:t>
      </w:r>
      <w:r>
        <w:rPr>
          <w:lang w:val="en-GB"/>
        </w:rPr>
        <w:t>ene Graph</w:t>
      </w:r>
      <w:bookmarkEnd w:id="25"/>
      <w:bookmarkEnd w:id="26"/>
    </w:p>
    <w:p w14:paraId="5D377A91" w14:textId="31AA1E3D" w:rsidR="00221FBB" w:rsidRPr="004B689D" w:rsidRDefault="00221FBB" w:rsidP="00434122">
      <w:pPr>
        <w:spacing w:line="276" w:lineRule="auto"/>
        <w:rPr>
          <w:rFonts w:cs="Linux Libertine O"/>
          <w:sz w:val="22"/>
          <w:szCs w:val="22"/>
          <w:lang w:val="en-GB"/>
        </w:rPr>
      </w:pPr>
      <w:r w:rsidRPr="004B689D">
        <w:rPr>
          <w:rFonts w:cs="Linux Libertine O"/>
          <w:sz w:val="22"/>
          <w:szCs w:val="22"/>
          <w:lang w:val="en-GB"/>
        </w:rPr>
        <w:t>In scene graphs, various update and rendering operations are carried out on nodes during a traversal. This</w:t>
      </w:r>
      <w:r w:rsidR="0098213E">
        <w:rPr>
          <w:rFonts w:cs="Linux Libertine O"/>
          <w:sz w:val="22"/>
          <w:szCs w:val="22"/>
          <w:lang w:val="en-GB"/>
        </w:rPr>
        <w:t xml:space="preserve"> is why</w:t>
      </w:r>
      <w:r w:rsidRPr="004B689D">
        <w:rPr>
          <w:rFonts w:cs="Linux Libertine O"/>
          <w:sz w:val="22"/>
          <w:szCs w:val="22"/>
          <w:lang w:val="en-GB"/>
        </w:rPr>
        <w:t xml:space="preserve">s traversing </w:t>
      </w:r>
      <w:r w:rsidR="0098213E">
        <w:rPr>
          <w:rFonts w:cs="Linux Libertine O"/>
          <w:sz w:val="22"/>
          <w:szCs w:val="22"/>
          <w:lang w:val="en-GB"/>
        </w:rPr>
        <w:t>is</w:t>
      </w:r>
      <w:r w:rsidRPr="004B689D">
        <w:rPr>
          <w:rFonts w:cs="Linux Libertine O"/>
          <w:sz w:val="22"/>
          <w:szCs w:val="22"/>
          <w:lang w:val="en-GB"/>
        </w:rPr>
        <w:t xml:space="preserve"> one of the key functions of a scene graph. </w:t>
      </w:r>
      <w:r w:rsidR="00212F4F" w:rsidRPr="004B689D">
        <w:rPr>
          <w:rFonts w:cs="Linux Libertine O"/>
          <w:sz w:val="22"/>
          <w:szCs w:val="22"/>
          <w:lang w:val="en-GB"/>
        </w:rPr>
        <w:t>The traversal of a scene graph typi</w:t>
      </w:r>
      <w:r w:rsidR="00E6405E">
        <w:rPr>
          <w:rFonts w:cs="Linux Libertine O"/>
          <w:sz w:val="22"/>
          <w:szCs w:val="22"/>
          <w:lang w:val="en-GB"/>
        </w:rPr>
        <w:softHyphen/>
      </w:r>
      <w:r w:rsidR="00212F4F" w:rsidRPr="004B689D">
        <w:rPr>
          <w:rFonts w:cs="Linux Libertine O"/>
          <w:sz w:val="22"/>
          <w:szCs w:val="22"/>
          <w:lang w:val="en-GB"/>
        </w:rPr>
        <w:t>cally consists of repeat</w:t>
      </w:r>
      <w:r w:rsidRPr="004B689D">
        <w:rPr>
          <w:rFonts w:cs="Linux Libertine O"/>
          <w:sz w:val="22"/>
          <w:szCs w:val="22"/>
          <w:lang w:val="en-GB"/>
        </w:rPr>
        <w:t xml:space="preserve">ing </w:t>
      </w:r>
      <w:r w:rsidR="00212F4F" w:rsidRPr="004B689D">
        <w:rPr>
          <w:rFonts w:cs="Linux Libertine O"/>
          <w:sz w:val="22"/>
          <w:szCs w:val="22"/>
          <w:lang w:val="en-GB"/>
        </w:rPr>
        <w:t xml:space="preserve">steps. </w:t>
      </w:r>
      <w:r w:rsidRPr="004B689D">
        <w:rPr>
          <w:rFonts w:cs="Linux Libertine O"/>
          <w:sz w:val="22"/>
          <w:szCs w:val="22"/>
          <w:lang w:val="en-GB"/>
        </w:rPr>
        <w:t>Starting from a certain node (at the root</w:t>
      </w:r>
      <w:r w:rsidR="0098213E">
        <w:rPr>
          <w:rFonts w:cs="Linux Libertine O"/>
          <w:sz w:val="22"/>
          <w:szCs w:val="22"/>
          <w:lang w:val="en-GB"/>
        </w:rPr>
        <w:t xml:space="preserve"> node</w:t>
      </w:r>
      <w:r w:rsidRPr="004B689D">
        <w:rPr>
          <w:rFonts w:cs="Linux Libertine O"/>
          <w:sz w:val="22"/>
          <w:szCs w:val="22"/>
          <w:lang w:val="en-GB"/>
        </w:rPr>
        <w:t xml:space="preserve"> if the whole graph </w:t>
      </w:r>
      <w:r w:rsidR="0098213E">
        <w:rPr>
          <w:rFonts w:cs="Linux Libertine O"/>
          <w:sz w:val="22"/>
          <w:szCs w:val="22"/>
          <w:lang w:val="en-GB"/>
        </w:rPr>
        <w:t>should</w:t>
      </w:r>
      <w:r w:rsidRPr="004B689D">
        <w:rPr>
          <w:rFonts w:cs="Linux Libertine O"/>
          <w:sz w:val="22"/>
          <w:szCs w:val="22"/>
          <w:lang w:val="en-GB"/>
        </w:rPr>
        <w:t xml:space="preserve"> be traversed) the graph is traversed recursively down to all child nodes until a leaf node or a node that has no children is reached. The graph is then traced back to the first node that has not yet been fully explored. The traversal starts again from this node. This type of traversal is also known as a depth-first search</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664bed29-7b62-4167-aa5b-370a3bbc8754"/>
          <w:id w:val="-2008822906"/>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NlZTRkLTNmODYtNDkzZC04NTM2LTgyMjhjOGVlNGQyYi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Y0YmVkMjktN2I2Mi00MTY3LWFhNWItMzcwYTNiYmM4NzU0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Pr="004B689D">
        <w:rPr>
          <w:rFonts w:cs="Linux Libertine O"/>
          <w:sz w:val="22"/>
          <w:szCs w:val="22"/>
          <w:lang w:val="en-GB"/>
        </w:rPr>
        <w:t>.</w:t>
      </w:r>
    </w:p>
    <w:p w14:paraId="0D5BF764" w14:textId="733DD018" w:rsidR="00CC46DF" w:rsidRPr="004B689D" w:rsidRDefault="009A5949" w:rsidP="00434122">
      <w:pPr>
        <w:spacing w:line="276" w:lineRule="auto"/>
        <w:rPr>
          <w:rFonts w:cs="Linux Libertine O"/>
          <w:sz w:val="22"/>
          <w:szCs w:val="22"/>
          <w:lang w:val="en-GB"/>
        </w:rPr>
      </w:pPr>
      <w:r w:rsidRPr="004B689D">
        <w:rPr>
          <w:rFonts w:cs="Linux Libertine O"/>
          <w:sz w:val="22"/>
          <w:szCs w:val="22"/>
          <w:lang w:val="en-GB"/>
        </w:rPr>
        <w:t>In OpenSceneGraph</w:t>
      </w:r>
      <w:r w:rsidR="005D410B" w:rsidRPr="004B689D">
        <w:rPr>
          <w:rFonts w:cs="Linux Libertine O"/>
          <w:sz w:val="22"/>
          <w:szCs w:val="22"/>
          <w:lang w:val="en-GB"/>
        </w:rPr>
        <w:t>, four different</w:t>
      </w:r>
      <w:r w:rsidR="00221FBB" w:rsidRPr="004B689D">
        <w:rPr>
          <w:rFonts w:cs="Linux Libertine O"/>
          <w:sz w:val="22"/>
          <w:szCs w:val="22"/>
          <w:lang w:val="en-GB"/>
        </w:rPr>
        <w:t xml:space="preserve"> types of traversal</w:t>
      </w:r>
      <w:r w:rsidR="005D410B" w:rsidRPr="004B689D">
        <w:rPr>
          <w:rFonts w:cs="Linux Libertine O"/>
          <w:sz w:val="22"/>
          <w:szCs w:val="22"/>
          <w:lang w:val="en-GB"/>
        </w:rPr>
        <w:t>s</w:t>
      </w:r>
      <w:r w:rsidR="00221FBB" w:rsidRPr="004B689D">
        <w:rPr>
          <w:rFonts w:cs="Linux Libertine O"/>
          <w:sz w:val="22"/>
          <w:szCs w:val="22"/>
          <w:lang w:val="en-GB"/>
        </w:rPr>
        <w:t xml:space="preserve"> should be performed </w:t>
      </w:r>
      <w:r w:rsidR="005D410B" w:rsidRPr="004B689D">
        <w:rPr>
          <w:rFonts w:cs="Linux Libertine O"/>
          <w:sz w:val="22"/>
          <w:szCs w:val="22"/>
          <w:lang w:val="en-GB"/>
        </w:rPr>
        <w:t>per</w:t>
      </w:r>
      <w:r w:rsidR="00221FBB" w:rsidRPr="004B689D">
        <w:rPr>
          <w:rFonts w:cs="Linux Libertine O"/>
          <w:sz w:val="22"/>
          <w:szCs w:val="22"/>
          <w:lang w:val="en-GB"/>
        </w:rPr>
        <w:t xml:space="preserve"> frame</w:t>
      </w:r>
      <w:r w:rsidR="005D410B" w:rsidRPr="004B689D">
        <w:rPr>
          <w:rFonts w:cs="Linux Libertine O"/>
          <w:sz w:val="22"/>
          <w:szCs w:val="22"/>
          <w:lang w:val="en-GB"/>
        </w:rPr>
        <w:t xml:space="preserve"> one after another</w:t>
      </w:r>
      <w:r w:rsidR="00221FBB" w:rsidRPr="004B689D">
        <w:rPr>
          <w:rFonts w:cs="Linux Libertine O"/>
          <w:sz w:val="22"/>
          <w:szCs w:val="22"/>
          <w:lang w:val="en-GB"/>
        </w:rPr>
        <w:t>.</w:t>
      </w:r>
      <w:r w:rsidR="005D410B" w:rsidRPr="004B689D">
        <w:rPr>
          <w:rFonts w:cs="Linux Libertine O"/>
          <w:sz w:val="22"/>
          <w:szCs w:val="22"/>
          <w:lang w:val="en-GB"/>
        </w:rPr>
        <w:t xml:space="preserve">  First, all mouse and keyboard inputs as well as other user events should be processed in an event tra</w:t>
      </w:r>
      <w:r w:rsidR="00E6405E">
        <w:rPr>
          <w:rFonts w:cs="Linux Libertine O"/>
          <w:sz w:val="22"/>
          <w:szCs w:val="22"/>
          <w:lang w:val="en-GB"/>
        </w:rPr>
        <w:softHyphen/>
      </w:r>
      <w:r w:rsidR="005D410B" w:rsidRPr="004B689D">
        <w:rPr>
          <w:rFonts w:cs="Linux Libertine O"/>
          <w:sz w:val="22"/>
          <w:szCs w:val="22"/>
          <w:lang w:val="en-GB"/>
        </w:rPr>
        <w:t xml:space="preserve">versal. </w:t>
      </w:r>
      <w:r w:rsidRPr="004B689D">
        <w:rPr>
          <w:rFonts w:cs="Linux Libertine O"/>
          <w:sz w:val="22"/>
          <w:szCs w:val="22"/>
          <w:lang w:val="en-GB"/>
        </w:rPr>
        <w:t>In the next traversal, the update traversal (or application traversal), the application can modify the scene graph (e.g. setting node and geometry properties). Then within the cull traversal checks are made to determine which nodes of the scene graph are within the viewport and are therefore worth rendering. During the last traversal, the draw traversal (or rendering traversal), the low</w:t>
      </w:r>
      <w:r w:rsidRPr="004B689D">
        <w:rPr>
          <w:rFonts w:cs="Linux Libertine O"/>
          <w:sz w:val="22"/>
          <w:szCs w:val="22"/>
          <w:lang w:val="en-GB"/>
        </w:rPr>
        <w:noBreakHyphen/>
        <w:t>level OpenGL API is called to actually render the scene.</w:t>
      </w:r>
      <w:r w:rsidR="00CC46DF" w:rsidRPr="004B689D">
        <w:rPr>
          <w:rFonts w:cs="Linux Libertine O"/>
          <w:sz w:val="22"/>
          <w:szCs w:val="22"/>
          <w:lang w:val="en-GB"/>
        </w:rPr>
        <w:t xml:space="preserve"> For systems with multiple processors and </w:t>
      </w:r>
      <w:r w:rsidR="000E321D" w:rsidRPr="004B689D">
        <w:rPr>
          <w:rFonts w:cs="Linux Libertine O"/>
          <w:sz w:val="22"/>
          <w:szCs w:val="22"/>
          <w:lang w:val="en-GB"/>
        </w:rPr>
        <w:t>graphic cards</w:t>
      </w:r>
      <w:r w:rsidR="0098213E">
        <w:rPr>
          <w:rFonts w:cs="Linux Libertine O"/>
          <w:sz w:val="22"/>
          <w:szCs w:val="22"/>
          <w:lang w:val="en-GB"/>
        </w:rPr>
        <w:t>,</w:t>
      </w:r>
      <w:r w:rsidR="000E321D" w:rsidRPr="004B689D">
        <w:rPr>
          <w:rFonts w:cs="Linux Libertine O"/>
          <w:sz w:val="22"/>
          <w:szCs w:val="22"/>
          <w:lang w:val="en-GB"/>
        </w:rPr>
        <w:t xml:space="preserve"> OpenSceneGraph supports processing of the different traversals in parallel to improve rendering effi</w:t>
      </w:r>
      <w:r w:rsidR="00E6405E">
        <w:rPr>
          <w:rFonts w:cs="Linux Libertine O"/>
          <w:sz w:val="22"/>
          <w:szCs w:val="22"/>
          <w:lang w:val="en-GB"/>
        </w:rPr>
        <w:softHyphen/>
      </w:r>
      <w:r w:rsidR="000E321D" w:rsidRPr="004B689D">
        <w:rPr>
          <w:rFonts w:cs="Linux Libertine O"/>
          <w:sz w:val="22"/>
          <w:szCs w:val="22"/>
          <w:lang w:val="en-GB"/>
        </w:rPr>
        <w:t xml:space="preserve">ciency. To implement </w:t>
      </w:r>
      <w:r w:rsidR="0098213E">
        <w:rPr>
          <w:rFonts w:cs="Linux Libertine O"/>
          <w:sz w:val="22"/>
          <w:szCs w:val="22"/>
          <w:lang w:val="en-GB"/>
        </w:rPr>
        <w:t>further</w:t>
      </w:r>
      <w:r w:rsidR="000E321D" w:rsidRPr="004B689D">
        <w:rPr>
          <w:rFonts w:cs="Linux Libertine O"/>
          <w:sz w:val="22"/>
          <w:szCs w:val="22"/>
          <w:lang w:val="en-GB"/>
        </w:rPr>
        <w:t xml:space="preserve"> rendering traversals, the visitor pattern can be used</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46508169-9373-4ca5-b1a3-f1581e3c6a0d"/>
          <w:id w:val="149206563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Y1ZWViLWIyMzgtNDAwOS1iNjJhLTViYjQ2NjYzMjc3OS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DY1MDgxNjktOTM3My00Y2E1LWIxYTMtZjE1ODFlM2M2YTBk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000E321D" w:rsidRPr="004B689D">
        <w:rPr>
          <w:rFonts w:cs="Linux Libertine O"/>
          <w:sz w:val="22"/>
          <w:szCs w:val="22"/>
          <w:lang w:val="en-GB"/>
        </w:rPr>
        <w:t xml:space="preserve">. This is </w:t>
      </w:r>
      <w:r w:rsidR="0098213E">
        <w:rPr>
          <w:rFonts w:cs="Linux Libertine O"/>
          <w:sz w:val="22"/>
          <w:szCs w:val="22"/>
          <w:lang w:val="en-GB"/>
        </w:rPr>
        <w:t>done</w:t>
      </w:r>
      <w:r w:rsidR="000E321D" w:rsidRPr="004B689D">
        <w:rPr>
          <w:rFonts w:cs="Linux Libertine O"/>
          <w:sz w:val="22"/>
          <w:szCs w:val="22"/>
          <w:lang w:val="en-GB"/>
        </w:rPr>
        <w:t xml:space="preserve"> in the playground project, </w:t>
      </w:r>
      <w:r w:rsidR="0098213E">
        <w:rPr>
          <w:rFonts w:cs="Linux Libertine O"/>
          <w:sz w:val="22"/>
          <w:szCs w:val="22"/>
          <w:lang w:val="en-GB"/>
        </w:rPr>
        <w:t>which</w:t>
      </w:r>
      <w:r w:rsidR="000E321D" w:rsidRPr="004B689D">
        <w:rPr>
          <w:rFonts w:cs="Linux Libertine O"/>
          <w:sz w:val="22"/>
          <w:szCs w:val="22"/>
          <w:lang w:val="en-GB"/>
        </w:rPr>
        <w:t xml:space="preserve"> is described in chapter </w:t>
      </w:r>
      <w:r w:rsidR="00BE4382">
        <w:rPr>
          <w:rFonts w:cs="Linux Libertine O"/>
          <w:sz w:val="22"/>
          <w:szCs w:val="22"/>
          <w:lang w:val="en-GB"/>
        </w:rPr>
        <w:fldChar w:fldCharType="begin"/>
      </w:r>
      <w:r w:rsidR="00BE4382">
        <w:rPr>
          <w:rFonts w:cs="Linux Libertine O"/>
          <w:sz w:val="22"/>
          <w:szCs w:val="22"/>
          <w:lang w:val="en-GB"/>
        </w:rPr>
        <w:instrText xml:space="preserve"> REF _Ref61209837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4</w:t>
      </w:r>
      <w:r w:rsidR="00BE4382">
        <w:rPr>
          <w:rFonts w:cs="Linux Libertine O"/>
          <w:sz w:val="22"/>
          <w:szCs w:val="22"/>
          <w:lang w:val="en-GB"/>
        </w:rPr>
        <w:fldChar w:fldCharType="end"/>
      </w:r>
      <w:r w:rsidR="000E321D" w:rsidRPr="004B689D">
        <w:rPr>
          <w:rFonts w:cs="Linux Libertine O"/>
          <w:sz w:val="22"/>
          <w:szCs w:val="22"/>
          <w:lang w:val="en-GB"/>
        </w:rPr>
        <w:t xml:space="preserve"> to implement a traversal that generates a tree view of </w:t>
      </w:r>
      <w:r w:rsidR="0098213E">
        <w:rPr>
          <w:rFonts w:cs="Linux Libertine O"/>
          <w:sz w:val="22"/>
          <w:szCs w:val="22"/>
          <w:lang w:val="en-GB"/>
        </w:rPr>
        <w:t>the</w:t>
      </w:r>
      <w:r w:rsidR="000E321D" w:rsidRPr="004B689D">
        <w:rPr>
          <w:rFonts w:cs="Linux Libertine O"/>
          <w:sz w:val="22"/>
          <w:szCs w:val="22"/>
          <w:lang w:val="en-GB"/>
        </w:rPr>
        <w:t xml:space="preserve"> scene graph</w:t>
      </w:r>
      <w:r w:rsidR="0098213E">
        <w:rPr>
          <w:rFonts w:cs="Linux Libertine O"/>
          <w:sz w:val="22"/>
          <w:szCs w:val="22"/>
          <w:lang w:val="en-GB"/>
        </w:rPr>
        <w:t xml:space="preserve"> of the current application</w:t>
      </w:r>
      <w:r w:rsidR="000E321D" w:rsidRPr="004B689D">
        <w:rPr>
          <w:rFonts w:cs="Linux Libertine O"/>
          <w:sz w:val="22"/>
          <w:szCs w:val="22"/>
          <w:lang w:val="en-GB"/>
        </w:rPr>
        <w:t>.</w:t>
      </w:r>
    </w:p>
    <w:p w14:paraId="09462789" w14:textId="3C87C313" w:rsidR="00451D6A" w:rsidRPr="002F6110" w:rsidRDefault="00451D6A" w:rsidP="009C7F62">
      <w:pPr>
        <w:pStyle w:val="berschrift2"/>
        <w:rPr>
          <w:lang w:val="en-GB"/>
        </w:rPr>
      </w:pPr>
      <w:bookmarkStart w:id="27" w:name="_Toc61177888"/>
      <w:bookmarkStart w:id="28" w:name="_Ref61209483"/>
      <w:bookmarkStart w:id="29" w:name="_Ref61210995"/>
      <w:r>
        <w:t>Smart Pointer</w:t>
      </w:r>
      <w:bookmarkEnd w:id="27"/>
      <w:bookmarkEnd w:id="28"/>
      <w:bookmarkEnd w:id="29"/>
    </w:p>
    <w:p w14:paraId="279F88D8" w14:textId="0E12FBF9" w:rsidR="006A7014" w:rsidRPr="004B689D" w:rsidRDefault="00FD4158" w:rsidP="00434122">
      <w:pPr>
        <w:spacing w:line="276" w:lineRule="auto"/>
        <w:rPr>
          <w:rFonts w:cs="Linux Libertine O"/>
          <w:sz w:val="22"/>
          <w:szCs w:val="22"/>
          <w:lang w:val="en-GB"/>
        </w:rPr>
      </w:pPr>
      <w:r w:rsidRPr="004B689D">
        <w:rPr>
          <w:rFonts w:cs="Linux Libertine O"/>
          <w:sz w:val="22"/>
          <w:szCs w:val="22"/>
          <w:lang w:val="en-GB"/>
        </w:rPr>
        <w:t>Typically, when programming scene graphs, a pointer is created to the root node and this node directly or indirectly manages all further child nodes of the scene graph. If a node is no longer needed for ren</w:t>
      </w:r>
      <w:r w:rsidR="00E6405E">
        <w:rPr>
          <w:rFonts w:cs="Linux Libertine O"/>
          <w:sz w:val="22"/>
          <w:szCs w:val="22"/>
          <w:lang w:val="en-GB"/>
        </w:rPr>
        <w:softHyphen/>
      </w:r>
      <w:r w:rsidRPr="004B689D">
        <w:rPr>
          <w:rFonts w:cs="Linux Libertine O"/>
          <w:sz w:val="22"/>
          <w:szCs w:val="22"/>
          <w:lang w:val="en-GB"/>
        </w:rPr>
        <w:t xml:space="preserve">dering, the application needs to traverse the scene graph and delete its internal data carefully. This can quickly lead to errors or memory leaks, as it can be difficult for developers to evaluate if and how many </w:t>
      </w:r>
      <w:r w:rsidRPr="004B689D">
        <w:rPr>
          <w:rFonts w:cs="Linux Libertine O"/>
          <w:sz w:val="22"/>
          <w:szCs w:val="22"/>
          <w:lang w:val="en-GB"/>
        </w:rPr>
        <w:lastRenderedPageBreak/>
        <w:t>other objects are still holding a pointer to the object that should be deleted.</w:t>
      </w:r>
      <w:r w:rsidR="002166D2" w:rsidRPr="004B689D">
        <w:rPr>
          <w:rFonts w:cs="Linux Libertine O"/>
          <w:sz w:val="22"/>
          <w:szCs w:val="22"/>
          <w:lang w:val="en-GB"/>
        </w:rPr>
        <w:t xml:space="preserve"> Some of the modern pro</w:t>
      </w:r>
      <w:r w:rsidR="00E6405E">
        <w:rPr>
          <w:rFonts w:cs="Linux Libertine O"/>
          <w:sz w:val="22"/>
          <w:szCs w:val="22"/>
          <w:lang w:val="en-GB"/>
        </w:rPr>
        <w:softHyphen/>
      </w:r>
      <w:r w:rsidR="002166D2" w:rsidRPr="004B689D">
        <w:rPr>
          <w:rFonts w:cs="Linux Libertine O"/>
          <w:sz w:val="22"/>
          <w:szCs w:val="22"/>
          <w:lang w:val="en-GB"/>
        </w:rPr>
        <w:t xml:space="preserve">gramming languages, like for example C# or Java, use a garbage collector to free any memory blocks that </w:t>
      </w:r>
      <w:r w:rsidR="001D6ABD" w:rsidRPr="004B689D">
        <w:rPr>
          <w:rFonts w:cs="Linux Libertine O"/>
          <w:sz w:val="22"/>
          <w:szCs w:val="22"/>
          <w:lang w:val="en-GB"/>
        </w:rPr>
        <w:t>cannot</w:t>
      </w:r>
      <w:r w:rsidR="002166D2" w:rsidRPr="004B689D">
        <w:rPr>
          <w:rFonts w:cs="Linux Libertine O"/>
          <w:sz w:val="22"/>
          <w:szCs w:val="22"/>
          <w:lang w:val="en-GB"/>
        </w:rPr>
        <w:t xml:space="preserve"> be reached from any variables of a program. In standard C++ this </w:t>
      </w:r>
      <w:r w:rsidR="001D6ABD" w:rsidRPr="001D6ABD">
        <w:rPr>
          <w:rFonts w:cs="Linux Libertine O"/>
          <w:sz w:val="22"/>
          <w:szCs w:val="22"/>
          <w:lang w:val="en-GB"/>
        </w:rPr>
        <w:t xml:space="preserve">behavior </w:t>
      </w:r>
      <w:r w:rsidR="002166D2" w:rsidRPr="004B689D">
        <w:rPr>
          <w:rFonts w:cs="Linux Libertine O"/>
          <w:sz w:val="22"/>
          <w:szCs w:val="22"/>
          <w:lang w:val="en-GB"/>
        </w:rPr>
        <w:t xml:space="preserve">can be mimicked </w:t>
      </w:r>
      <w:r w:rsidR="001D6ABD">
        <w:rPr>
          <w:rFonts w:cs="Linux Libertine O"/>
          <w:sz w:val="22"/>
          <w:szCs w:val="22"/>
          <w:lang w:val="en-GB"/>
        </w:rPr>
        <w:t>utilizing</w:t>
      </w:r>
      <w:r w:rsidR="002166D2" w:rsidRPr="004B689D">
        <w:rPr>
          <w:rFonts w:cs="Linux Libertine O"/>
          <w:sz w:val="22"/>
          <w:szCs w:val="22"/>
          <w:lang w:val="en-GB"/>
        </w:rPr>
        <w:t xml:space="preserve"> of smart pointer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2452902a-3aa8-45fd-a5fa-26d35707e145"/>
          <w:id w:val="71069880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Q0OGI2LWRjZTAtNGFhZC1hZjc2LWRkOWJiZDJiNjJmZCIsIlJhbmdlTGVuZ3RoIjo0LCJSZWZlcmVuY2VJZCI6IjU1YWU3ZDc2LWIwODAtNDk1MC1hZjYxLWRiMWJlODNmMmM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0OjE4IiwiTW9kaWZpZWRCeSI6Il9CaXJrbmVyIiwiSWQiOiI3MTI4YTNjZS0yMDkyLTRjMGUtOWU4My01YWUxYjFlZWFlYmEiLCJNb2RpZmllZE9uIjoiMjAyMC0xMi0yMlQxNzozNDox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0OjE4IiwiTW9kaWZpZWRCeSI6Il9CaXJrbmVyIiwiSWQiOiJkM2IyOGZmZi1iZmEzLTQ4OWItOGY0Ni1kNDZiMDU4OGI3MmYiLCJNb2RpZmllZE9uIjoiMjAyMC0xMi0yMlQxNzozNDoxO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I0NTI5MDJhLTNhYTgtNDVmZC1hNWZhLTI2ZDM1NzA3ZTE0NSIsIlRleHQiOiJbMjJdIiwiV0FJVmVyc2lvbiI6IjYuNy4wLjAifQ==}</w:instrText>
          </w:r>
          <w:r w:rsidR="00A6075C">
            <w:rPr>
              <w:rFonts w:cs="Linux Libertine O"/>
              <w:noProof/>
              <w:sz w:val="22"/>
              <w:szCs w:val="22"/>
              <w:lang w:val="en-GB"/>
            </w:rPr>
            <w:fldChar w:fldCharType="separate"/>
          </w:r>
          <w:r w:rsidR="00106C53">
            <w:rPr>
              <w:rFonts w:cs="Linux Libertine O"/>
              <w:noProof/>
              <w:sz w:val="22"/>
              <w:szCs w:val="22"/>
              <w:lang w:val="en-GB"/>
            </w:rPr>
            <w:t>[22]</w:t>
          </w:r>
          <w:r w:rsidR="00A6075C">
            <w:rPr>
              <w:rFonts w:cs="Linux Libertine O"/>
              <w:noProof/>
              <w:sz w:val="22"/>
              <w:szCs w:val="22"/>
              <w:lang w:val="en-GB"/>
            </w:rPr>
            <w:fldChar w:fldCharType="end"/>
          </w:r>
        </w:sdtContent>
      </w:sdt>
      <w:r w:rsidR="002166D2" w:rsidRPr="004B689D">
        <w:rPr>
          <w:rFonts w:cs="Linux Libertine O"/>
          <w:sz w:val="22"/>
          <w:szCs w:val="22"/>
          <w:lang w:val="en-GB"/>
        </w:rPr>
        <w:t>.</w:t>
      </w:r>
    </w:p>
    <w:p w14:paraId="3784124C" w14:textId="33952648" w:rsidR="007710A4" w:rsidRPr="004B689D" w:rsidRDefault="0090439F" w:rsidP="00434122">
      <w:pPr>
        <w:spacing w:line="276" w:lineRule="auto"/>
        <w:rPr>
          <w:rFonts w:cs="Linux Libertine O"/>
          <w:sz w:val="22"/>
          <w:szCs w:val="22"/>
          <w:lang w:val="en-GB"/>
        </w:rPr>
      </w:pPr>
      <w:r w:rsidRPr="004B689D">
        <w:rPr>
          <w:rFonts w:cs="Linux Libertine O"/>
          <w:sz w:val="22"/>
          <w:szCs w:val="22"/>
          <w:lang w:val="en-GB"/>
        </w:rPr>
        <w:t xml:space="preserve">OpenSceneGraph </w:t>
      </w:r>
      <w:r w:rsidR="00A6075C">
        <w:rPr>
          <w:rFonts w:cs="Linux Libertine O"/>
          <w:sz w:val="22"/>
          <w:szCs w:val="22"/>
          <w:lang w:val="en-GB"/>
        </w:rPr>
        <w:t>comes with</w:t>
      </w:r>
      <w:r w:rsidRPr="004B689D">
        <w:rPr>
          <w:rFonts w:cs="Linux Libertine O"/>
          <w:sz w:val="22"/>
          <w:szCs w:val="22"/>
          <w:lang w:val="en-GB"/>
        </w:rPr>
        <w:t xml:space="preserve"> its own native smart pointer</w:t>
      </w:r>
      <w:r w:rsidR="00A6075C">
        <w:rPr>
          <w:rFonts w:cs="Linux Libertine O"/>
          <w:sz w:val="22"/>
          <w:szCs w:val="22"/>
          <w:lang w:val="en-GB"/>
        </w:rPr>
        <w:t xml:space="preserve">, </w:t>
      </w:r>
      <w:r w:rsidRPr="004B689D">
        <w:rPr>
          <w:rFonts w:cs="Linux Libertine O"/>
          <w:sz w:val="22"/>
          <w:szCs w:val="22"/>
          <w:lang w:val="en-GB"/>
        </w:rPr>
        <w:t>the class template osg::ref_ptr&lt;&gt;</w:t>
      </w:r>
      <w:r w:rsidR="00A6075C">
        <w:rPr>
          <w:rFonts w:cs="Linux Libertine O"/>
          <w:sz w:val="22"/>
          <w:szCs w:val="22"/>
          <w:lang w:val="en-GB"/>
        </w:rPr>
        <w:t>,</w:t>
      </w:r>
      <w:r w:rsidRPr="004B689D">
        <w:rPr>
          <w:rFonts w:cs="Linux Libertine O"/>
          <w:sz w:val="22"/>
          <w:szCs w:val="22"/>
          <w:lang w:val="en-GB"/>
        </w:rPr>
        <w:t xml:space="preserve"> to enable automatic garbage collection and deallocation. For this to work, OpenSceneGraph provides the osg::Ref</w:t>
      </w:r>
      <w:r w:rsidR="00E6405E">
        <w:rPr>
          <w:rFonts w:cs="Linux Libertine O"/>
          <w:sz w:val="22"/>
          <w:szCs w:val="22"/>
          <w:lang w:val="en-GB"/>
        </w:rPr>
        <w:softHyphen/>
      </w:r>
      <w:r w:rsidRPr="004B689D">
        <w:rPr>
          <w:rFonts w:cs="Linux Libertine O"/>
          <w:sz w:val="22"/>
          <w:szCs w:val="22"/>
          <w:lang w:val="en-GB"/>
        </w:rPr>
        <w:t>erenced class to manage the reference-counted memory blocks. The osg::Referenced class is used as the base class of all classes that can be used as template argument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e05fe3d1-d9bf-4283-9fee-6b5100b8c6ac"/>
          <w:id w:val="-183090482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BiNDVmLWU2MzYtNDRmNy1iMjVjLWQzOTJhYzdhMWMwYi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NlMDVmZTNkMS1kOWJmLTQyODMtOWZlZS02YjUxMDBiOGM2YWM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Pr="004B689D">
        <w:rPr>
          <w:rFonts w:cs="Linux Libertine O"/>
          <w:sz w:val="22"/>
          <w:szCs w:val="22"/>
          <w:lang w:val="en-GB"/>
        </w:rPr>
        <w:t>.</w:t>
      </w:r>
      <w:r w:rsidR="00D2699C" w:rsidRPr="004B689D">
        <w:rPr>
          <w:rFonts w:cs="Linux Libertine O"/>
          <w:sz w:val="22"/>
          <w:szCs w:val="22"/>
          <w:lang w:val="en-GB"/>
        </w:rPr>
        <w:t xml:space="preserve"> The classes for representing nodes and geometries mentioned in </w:t>
      </w:r>
      <w:r w:rsidR="00BE4382">
        <w:rPr>
          <w:rFonts w:cs="Linux Libertine O"/>
          <w:sz w:val="22"/>
          <w:szCs w:val="22"/>
          <w:lang w:val="en-GB"/>
        </w:rPr>
        <w:t>s</w:t>
      </w:r>
      <w:r w:rsidR="00D2699C"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884 \r \h </w:instrText>
      </w:r>
      <w:r w:rsidR="00BE4382">
        <w:rPr>
          <w:rFonts w:cs="Linux Libertine O"/>
          <w:sz w:val="22"/>
          <w:szCs w:val="22"/>
          <w:lang w:val="en-GB"/>
        </w:rPr>
      </w:r>
      <w:r w:rsidR="00BE4382">
        <w:rPr>
          <w:rFonts w:cs="Linux Libertine O"/>
          <w:sz w:val="22"/>
          <w:szCs w:val="22"/>
          <w:lang w:val="en-GB"/>
        </w:rPr>
        <w:fldChar w:fldCharType="separate"/>
      </w:r>
      <w:r w:rsidR="004D595C">
        <w:rPr>
          <w:rFonts w:cs="Linux Libertine O"/>
          <w:sz w:val="22"/>
          <w:szCs w:val="22"/>
          <w:lang w:val="en-GB"/>
        </w:rPr>
        <w:t>3.3</w:t>
      </w:r>
      <w:r w:rsidR="00BE4382">
        <w:rPr>
          <w:rFonts w:cs="Linux Libertine O"/>
          <w:sz w:val="22"/>
          <w:szCs w:val="22"/>
          <w:lang w:val="en-GB"/>
        </w:rPr>
        <w:fldChar w:fldCharType="end"/>
      </w:r>
      <w:r w:rsidR="00BE4382">
        <w:rPr>
          <w:rFonts w:cs="Linux Libertine O"/>
          <w:sz w:val="22"/>
          <w:szCs w:val="22"/>
          <w:lang w:val="en-GB"/>
        </w:rPr>
        <w:t xml:space="preserve"> </w:t>
      </w:r>
      <w:r w:rsidR="00D2699C" w:rsidRPr="004B689D">
        <w:rPr>
          <w:rFonts w:cs="Linux Libertine O"/>
          <w:sz w:val="22"/>
          <w:szCs w:val="22"/>
          <w:lang w:val="en-GB"/>
        </w:rPr>
        <w:t>are also indirectly derived from osg::Referenced.</w:t>
      </w:r>
    </w:p>
    <w:p w14:paraId="1ABE16FC" w14:textId="5841E956" w:rsidR="00332DDE" w:rsidRPr="004B689D" w:rsidRDefault="007710A4" w:rsidP="00434122">
      <w:pPr>
        <w:spacing w:line="276" w:lineRule="auto"/>
        <w:rPr>
          <w:rFonts w:cs="Linux Libertine O"/>
          <w:sz w:val="22"/>
          <w:szCs w:val="22"/>
          <w:lang w:val="en-GB"/>
        </w:rPr>
      </w:pPr>
      <w:r w:rsidRPr="004B689D">
        <w:rPr>
          <w:rFonts w:cs="Linux Libertine O"/>
          <w:sz w:val="22"/>
          <w:szCs w:val="22"/>
          <w:lang w:val="en-GB"/>
        </w:rPr>
        <w:t>An integer counter is kept within the osg::Reference class to handle the number of allocated memory blocks. This reference count is initialized with 0 when the constructor is called. If the object is referenced by an osg::ref_ptr&lt;&gt;, the count is increased by 1. If it is removed from a smart pointer, the count is re</w:t>
      </w:r>
      <w:r w:rsidR="00E6405E">
        <w:rPr>
          <w:rFonts w:cs="Linux Libertine O"/>
          <w:sz w:val="22"/>
          <w:szCs w:val="22"/>
          <w:lang w:val="en-GB"/>
        </w:rPr>
        <w:softHyphen/>
      </w:r>
      <w:r w:rsidRPr="004B689D">
        <w:rPr>
          <w:rFonts w:cs="Linux Libertine O"/>
          <w:sz w:val="22"/>
          <w:szCs w:val="22"/>
          <w:lang w:val="en-GB"/>
        </w:rPr>
        <w:t>duced by 1. If the object is no longer referenced by a smart pointer, i.e. the count falls back to 0, the object will be automatically destroyed.</w:t>
      </w:r>
      <w:r w:rsidR="00332DDE" w:rsidRPr="004B689D">
        <w:rPr>
          <w:rFonts w:cs="Linux Libertine O"/>
          <w:sz w:val="22"/>
          <w:szCs w:val="22"/>
          <w:lang w:val="en-GB"/>
        </w:rPr>
        <w:t xml:space="preserve"> To save resources, to simplify debugging and to avoid bugs, OpenSceneGraph always recommends using smart pointers to manage a scene</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735a3ac6-9a26-4083-b4c9-d0c6aa90cb4a"/>
          <w:id w:val="455299264"/>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I4ZDFlLTRiZmUtNDJiOC05Njc0LTc2YzEzODkzYTViOS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M3MzVhM2FjNi05YTI2LTQwODMtYjRjOS1kMGM2YWE5MGNiNGE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00332DDE" w:rsidRPr="004B689D">
        <w:rPr>
          <w:rFonts w:cs="Linux Libertine O"/>
          <w:sz w:val="22"/>
          <w:szCs w:val="22"/>
          <w:lang w:val="en-GB"/>
        </w:rPr>
        <w:t>.</w:t>
      </w:r>
    </w:p>
    <w:p w14:paraId="0B775446" w14:textId="3E7FA932" w:rsidR="006A7014" w:rsidRDefault="006A7014" w:rsidP="009C7F62">
      <w:pPr>
        <w:pStyle w:val="berschrift2"/>
      </w:pPr>
      <w:bookmarkStart w:id="30" w:name="_Toc61177889"/>
      <w:bookmarkStart w:id="31" w:name="_Ref61210524"/>
      <w:bookmarkStart w:id="32" w:name="_Ref61211018"/>
      <w:r>
        <w:t>State Sets</w:t>
      </w:r>
      <w:bookmarkEnd w:id="30"/>
      <w:bookmarkEnd w:id="31"/>
      <w:bookmarkEnd w:id="32"/>
    </w:p>
    <w:p w14:paraId="0783E131" w14:textId="07389BC7" w:rsidR="000E321D" w:rsidRPr="004B689D" w:rsidRDefault="00362D97" w:rsidP="00434122">
      <w:pPr>
        <w:spacing w:line="276" w:lineRule="auto"/>
        <w:rPr>
          <w:sz w:val="22"/>
          <w:szCs w:val="22"/>
          <w:lang w:val="en-GB"/>
        </w:rPr>
      </w:pPr>
      <w:r w:rsidRPr="004B689D">
        <w:rPr>
          <w:sz w:val="22"/>
          <w:szCs w:val="22"/>
          <w:lang w:val="en-GB"/>
        </w:rPr>
        <w:t>To keep track of states that are related to the rendering, like attributes such as scene lights, materials, textures and modes that can be turned on or off using the OpenGL functions glEnable() or glDisable( ), OpenGL typically uses a state machine. This may not be suitable for direct use in a scene graph structure. Therefore OpenSceneGraph uses, like already mentioned earlier, the osg::StateSet class to encapsulate the OpenGL state machine.</w:t>
      </w:r>
      <w:r w:rsidR="00020A9E">
        <w:rPr>
          <w:sz w:val="22"/>
          <w:szCs w:val="22"/>
          <w:lang w:val="en-GB"/>
        </w:rPr>
        <w:t xml:space="preserve"> This enables developers to create realistic rendering effects</w:t>
      </w:r>
      <w:r w:rsidR="00A6075C">
        <w:rPr>
          <w:sz w:val="22"/>
          <w:szCs w:val="22"/>
          <w:lang w:val="en-GB"/>
        </w:rPr>
        <w:t xml:space="preserve"> </w:t>
      </w:r>
      <w:sdt>
        <w:sdtPr>
          <w:rPr>
            <w:sz w:val="22"/>
            <w:szCs w:val="22"/>
            <w:lang w:val="en-GB"/>
          </w:rPr>
          <w:alias w:val="To edit, see citavi.com/edit"/>
          <w:tag w:val="CitaviPlaceholder#d813a2fd-16c1-4651-836d-7849d6ae72e0"/>
          <w:id w:val="355925596"/>
          <w:placeholder>
            <w:docPart w:val="DefaultPlaceholder_-1854013440"/>
          </w:placeholder>
        </w:sdtPr>
        <w:sdtContent>
          <w:r w:rsidR="00A6075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VmOTQ4LTc5ODYtNDgxOC05OGFmLWY1N2ZjMTlmNDcyO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ZDgxM2EyZmQtMTZjMS00NjUxLTgzNmQtNzg0OWQ2YWU3MmUwIiwiVGV4dCI6Ils3XSIsIldBSVZlcnNpb24iOiI2LjcuMC4wIn0=}</w:instrText>
          </w:r>
          <w:r w:rsidR="00A6075C">
            <w:rPr>
              <w:noProof/>
              <w:sz w:val="22"/>
              <w:szCs w:val="22"/>
              <w:lang w:val="en-GB"/>
            </w:rPr>
            <w:fldChar w:fldCharType="separate"/>
          </w:r>
          <w:r w:rsidR="00106C53">
            <w:rPr>
              <w:noProof/>
              <w:sz w:val="22"/>
              <w:szCs w:val="22"/>
              <w:lang w:val="en-GB"/>
            </w:rPr>
            <w:t>[7]</w:t>
          </w:r>
          <w:r w:rsidR="00A6075C">
            <w:rPr>
              <w:noProof/>
              <w:sz w:val="22"/>
              <w:szCs w:val="22"/>
              <w:lang w:val="en-GB"/>
            </w:rPr>
            <w:fldChar w:fldCharType="end"/>
          </w:r>
        </w:sdtContent>
      </w:sdt>
      <w:r w:rsidR="00020A9E">
        <w:rPr>
          <w:sz w:val="22"/>
          <w:szCs w:val="22"/>
          <w:lang w:val="en-GB"/>
        </w:rPr>
        <w:t>.</w:t>
      </w:r>
    </w:p>
    <w:p w14:paraId="36D473D7" w14:textId="3850A7DC" w:rsidR="00D365F9" w:rsidRPr="004B689D" w:rsidRDefault="00F019E5" w:rsidP="00434122">
      <w:pPr>
        <w:spacing w:line="276" w:lineRule="auto"/>
        <w:rPr>
          <w:sz w:val="22"/>
          <w:szCs w:val="22"/>
          <w:lang w:val="en-GB"/>
        </w:rPr>
      </w:pPr>
      <w:r w:rsidRPr="004B689D">
        <w:rPr>
          <w:sz w:val="22"/>
          <w:szCs w:val="22"/>
          <w:lang w:val="en-GB"/>
        </w:rPr>
        <w:t>To record rendering state attributes</w:t>
      </w:r>
      <w:r w:rsidR="00A6075C">
        <w:rPr>
          <w:sz w:val="22"/>
          <w:szCs w:val="22"/>
          <w:lang w:val="en-GB"/>
        </w:rPr>
        <w:t>,</w:t>
      </w:r>
      <w:r w:rsidRPr="004B689D">
        <w:rPr>
          <w:sz w:val="22"/>
          <w:szCs w:val="22"/>
          <w:lang w:val="en-GB"/>
        </w:rPr>
        <w:t xml:space="preserve"> OpenSceneGraph defines the virtual class osg::StateAttribute. It is inherited by different classes to implement various rendering attributes like lights</w:t>
      </w:r>
      <w:r w:rsidR="00D365F9" w:rsidRPr="004B689D">
        <w:rPr>
          <w:sz w:val="22"/>
          <w:szCs w:val="22"/>
          <w:lang w:val="en-GB"/>
        </w:rPr>
        <w:t xml:space="preserve">, </w:t>
      </w:r>
      <w:r w:rsidRPr="004B689D">
        <w:rPr>
          <w:sz w:val="22"/>
          <w:szCs w:val="22"/>
          <w:lang w:val="en-GB"/>
        </w:rPr>
        <w:t>materials</w:t>
      </w:r>
      <w:r w:rsidR="00D365F9" w:rsidRPr="004B689D">
        <w:rPr>
          <w:sz w:val="22"/>
          <w:szCs w:val="22"/>
          <w:lang w:val="en-GB"/>
        </w:rPr>
        <w:t xml:space="preserve"> or blend functions</w:t>
      </w:r>
      <w:r w:rsidR="00AD1EF0">
        <w:rPr>
          <w:sz w:val="22"/>
          <w:szCs w:val="22"/>
          <w:lang w:val="en-GB"/>
        </w:rPr>
        <w:t xml:space="preserve"> </w:t>
      </w:r>
      <w:sdt>
        <w:sdtPr>
          <w:rPr>
            <w:sz w:val="22"/>
            <w:szCs w:val="22"/>
            <w:lang w:val="en-GB"/>
          </w:rPr>
          <w:alias w:val="To edit, see citavi.com/edit"/>
          <w:tag w:val="CitaviPlaceholder#b4caf0b0-8926-4901-90f1-2ba0f07a58f8"/>
          <w:id w:val="-1716109060"/>
          <w:placeholder>
            <w:docPart w:val="DefaultPlaceholder_-1854013440"/>
          </w:placeholder>
        </w:sdtPr>
        <w:sdtContent>
          <w:r w:rsidR="00AD1EF0">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Q1Yzg4LTk4YWUtNGJlNy05MGMzLWRiOTc3MTlhNDhkM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YjRjYWYwYjAtODkyNi00OTAxLTkwZjEtMmJhMGYwN2E1OGY4IiwiVGV4dCI6IlsyNF0iLCJXQUlWZXJzaW9uIjoiNi43LjAuMCJ9}</w:instrText>
          </w:r>
          <w:r w:rsidR="00AD1EF0">
            <w:rPr>
              <w:noProof/>
              <w:sz w:val="22"/>
              <w:szCs w:val="22"/>
              <w:lang w:val="en-GB"/>
            </w:rPr>
            <w:fldChar w:fldCharType="separate"/>
          </w:r>
          <w:r w:rsidR="00106C53">
            <w:rPr>
              <w:noProof/>
              <w:sz w:val="22"/>
              <w:szCs w:val="22"/>
              <w:lang w:val="en-GB"/>
            </w:rPr>
            <w:t>[24]</w:t>
          </w:r>
          <w:r w:rsidR="00AD1EF0">
            <w:rPr>
              <w:noProof/>
              <w:sz w:val="22"/>
              <w:szCs w:val="22"/>
              <w:lang w:val="en-GB"/>
            </w:rPr>
            <w:fldChar w:fldCharType="end"/>
          </w:r>
        </w:sdtContent>
      </w:sdt>
      <w:r w:rsidRPr="004B689D">
        <w:rPr>
          <w:sz w:val="22"/>
          <w:szCs w:val="22"/>
          <w:lang w:val="en-GB"/>
        </w:rPr>
        <w:t xml:space="preserve">. </w:t>
      </w:r>
      <w:r w:rsidR="00BE4382">
        <w:rPr>
          <w:sz w:val="22"/>
          <w:szCs w:val="22"/>
          <w:lang w:val="en-GB"/>
        </w:rPr>
        <w:fldChar w:fldCharType="begin"/>
      </w:r>
      <w:r w:rsidR="00BE4382">
        <w:rPr>
          <w:sz w:val="22"/>
          <w:szCs w:val="22"/>
          <w:lang w:val="en-GB"/>
        </w:rPr>
        <w:instrText xml:space="preserve"> REF _Ref61209912 \h </w:instrText>
      </w:r>
      <w:r w:rsidR="00BE4382">
        <w:rPr>
          <w:sz w:val="22"/>
          <w:szCs w:val="22"/>
          <w:lang w:val="en-GB"/>
        </w:rPr>
      </w:r>
      <w:r w:rsidR="00BE4382">
        <w:rPr>
          <w:sz w:val="22"/>
          <w:szCs w:val="22"/>
          <w:lang w:val="en-GB"/>
        </w:rPr>
        <w:fldChar w:fldCharType="separate"/>
      </w:r>
      <w:r w:rsidR="004D595C" w:rsidRPr="00627C5D">
        <w:rPr>
          <w:sz w:val="22"/>
          <w:szCs w:val="22"/>
          <w:lang w:val="en-GB"/>
        </w:rPr>
        <w:t xml:space="preserve">Figure </w:t>
      </w:r>
      <w:r w:rsidR="004D595C">
        <w:rPr>
          <w:noProof/>
          <w:sz w:val="22"/>
          <w:szCs w:val="22"/>
          <w:lang w:val="en-GB"/>
        </w:rPr>
        <w:t>3</w:t>
      </w:r>
      <w:r w:rsidR="004D595C" w:rsidRPr="00627C5D">
        <w:rPr>
          <w:sz w:val="22"/>
          <w:szCs w:val="22"/>
          <w:lang w:val="en-GB"/>
        </w:rPr>
        <w:t>: Simplified class diagram of the osg::StateSet class including related classes</w:t>
      </w:r>
      <w:r w:rsidR="00BE4382">
        <w:rPr>
          <w:sz w:val="22"/>
          <w:szCs w:val="22"/>
          <w:lang w:val="en-GB"/>
        </w:rPr>
        <w:fldChar w:fldCharType="end"/>
      </w:r>
      <w:r w:rsidR="00BE4382">
        <w:rPr>
          <w:sz w:val="22"/>
          <w:szCs w:val="22"/>
          <w:lang w:val="en-GB"/>
        </w:rPr>
        <w:fldChar w:fldCharType="begin"/>
      </w:r>
      <w:r w:rsidR="00BE4382">
        <w:rPr>
          <w:sz w:val="22"/>
          <w:szCs w:val="22"/>
          <w:lang w:val="en-GB"/>
        </w:rPr>
        <w:instrText xml:space="preserve"> REF _Ref61209918 \h </w:instrText>
      </w:r>
      <w:r w:rsidR="00BE4382">
        <w:rPr>
          <w:sz w:val="22"/>
          <w:szCs w:val="22"/>
          <w:lang w:val="en-GB"/>
        </w:rPr>
      </w:r>
      <w:r w:rsidR="00BE4382">
        <w:rPr>
          <w:sz w:val="22"/>
          <w:szCs w:val="22"/>
          <w:lang w:val="en-GB"/>
        </w:rPr>
        <w:fldChar w:fldCharType="separate"/>
      </w:r>
      <w:r w:rsidR="004D595C" w:rsidRPr="00627C5D">
        <w:rPr>
          <w:sz w:val="22"/>
          <w:szCs w:val="22"/>
          <w:lang w:val="en-GB"/>
        </w:rPr>
        <w:t xml:space="preserve">Figure </w:t>
      </w:r>
      <w:r w:rsidR="004D595C">
        <w:rPr>
          <w:noProof/>
          <w:sz w:val="22"/>
          <w:szCs w:val="22"/>
          <w:lang w:val="en-GB"/>
        </w:rPr>
        <w:t>3</w:t>
      </w:r>
      <w:r w:rsidR="00BE4382">
        <w:rPr>
          <w:sz w:val="22"/>
          <w:szCs w:val="22"/>
          <w:lang w:val="en-GB"/>
        </w:rPr>
        <w:fldChar w:fldCharType="end"/>
      </w:r>
      <w:r w:rsidR="00BE4382">
        <w:rPr>
          <w:sz w:val="22"/>
          <w:szCs w:val="22"/>
          <w:lang w:val="en-GB"/>
        </w:rPr>
        <w:t xml:space="preserve"> </w:t>
      </w:r>
      <w:r w:rsidR="00D365F9" w:rsidRPr="004B689D">
        <w:rPr>
          <w:sz w:val="22"/>
          <w:szCs w:val="22"/>
          <w:lang w:val="en-GB"/>
        </w:rPr>
        <w:t xml:space="preserve">shows the relationship between the osg::Node, the osg::StateSet, the osg::StateAttribute and derived classes of the osg::StateAttribute like osg::BlendFunc. </w:t>
      </w:r>
    </w:p>
    <w:p w14:paraId="6AFD1F09" w14:textId="77777777" w:rsidR="00AD1EF0" w:rsidRDefault="00766559" w:rsidP="00AD1EF0">
      <w:pPr>
        <w:keepNext/>
        <w:jc w:val="center"/>
      </w:pPr>
      <w:r>
        <w:rPr>
          <w:noProof/>
          <w:lang w:val="en-GB"/>
        </w:rPr>
        <w:drawing>
          <wp:inline distT="0" distB="0" distL="0" distR="0" wp14:anchorId="56230705" wp14:editId="4564BB73">
            <wp:extent cx="3371950" cy="152785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etSet.png"/>
                    <pic:cNvPicPr/>
                  </pic:nvPicPr>
                  <pic:blipFill>
                    <a:blip r:embed="rId15">
                      <a:extLst>
                        <a:ext uri="{28A0092B-C50C-407E-A947-70E740481C1C}">
                          <a14:useLocalDpi xmlns:a14="http://schemas.microsoft.com/office/drawing/2010/main" val="0"/>
                        </a:ext>
                      </a:extLst>
                    </a:blip>
                    <a:stretch>
                      <a:fillRect/>
                    </a:stretch>
                  </pic:blipFill>
                  <pic:spPr>
                    <a:xfrm>
                      <a:off x="0" y="0"/>
                      <a:ext cx="3393508" cy="1537627"/>
                    </a:xfrm>
                    <a:prstGeom prst="rect">
                      <a:avLst/>
                    </a:prstGeom>
                  </pic:spPr>
                </pic:pic>
              </a:graphicData>
            </a:graphic>
          </wp:inline>
        </w:drawing>
      </w:r>
    </w:p>
    <w:p w14:paraId="5D755177" w14:textId="7C8AF91E" w:rsidR="00D365F9" w:rsidRPr="00627C5D" w:rsidRDefault="00AD1EF0" w:rsidP="00AD1EF0">
      <w:pPr>
        <w:pStyle w:val="Beschriftung"/>
        <w:jc w:val="center"/>
        <w:rPr>
          <w:sz w:val="22"/>
          <w:szCs w:val="22"/>
          <w:lang w:val="en-GB"/>
        </w:rPr>
      </w:pPr>
      <w:bookmarkStart w:id="33" w:name="_Toc61176408"/>
      <w:bookmarkStart w:id="34" w:name="_Ref61209912"/>
      <w:bookmarkStart w:id="35" w:name="_Ref61209918"/>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4D595C">
        <w:rPr>
          <w:noProof/>
          <w:sz w:val="22"/>
          <w:szCs w:val="22"/>
          <w:lang w:val="en-GB"/>
        </w:rPr>
        <w:t>3</w:t>
      </w:r>
      <w:r w:rsidRPr="00627C5D">
        <w:rPr>
          <w:sz w:val="22"/>
          <w:szCs w:val="22"/>
        </w:rPr>
        <w:fldChar w:fldCharType="end"/>
      </w:r>
      <w:bookmarkEnd w:id="35"/>
      <w:r w:rsidRPr="00627C5D">
        <w:rPr>
          <w:sz w:val="22"/>
          <w:szCs w:val="22"/>
          <w:lang w:val="en-GB"/>
        </w:rPr>
        <w:t>: Simplified class diagram of the osg::StateSet class including related classes</w:t>
      </w:r>
      <w:bookmarkEnd w:id="33"/>
      <w:bookmarkEnd w:id="34"/>
    </w:p>
    <w:p w14:paraId="7A754ABF" w14:textId="7164A8E3" w:rsidR="0088726A" w:rsidRPr="004B689D" w:rsidRDefault="00F94013" w:rsidP="00434122">
      <w:pPr>
        <w:spacing w:line="276" w:lineRule="auto"/>
        <w:rPr>
          <w:rFonts w:cs="Linux Libertine O"/>
          <w:sz w:val="22"/>
          <w:szCs w:val="22"/>
          <w:lang w:val="en-GB"/>
        </w:rPr>
      </w:pPr>
      <w:r w:rsidRPr="004B689D">
        <w:rPr>
          <w:rFonts w:cs="Linux Libertine O"/>
          <w:sz w:val="22"/>
          <w:szCs w:val="22"/>
          <w:lang w:val="en-GB"/>
        </w:rPr>
        <w:t>An osg::StateSet object can be applied to an osg::Node</w:t>
      </w:r>
      <w:sdt>
        <w:sdtPr>
          <w:rPr>
            <w:rFonts w:cs="Linux Libertine O"/>
            <w:sz w:val="22"/>
            <w:szCs w:val="22"/>
            <w:lang w:val="en-GB"/>
          </w:rPr>
          <w:alias w:val="To edit, see citavi.com/edit"/>
          <w:tag w:val="CitaviPlaceholder#8c5b6763-8a37-4bcf-a42c-8f471231d982"/>
          <w:id w:val="-1248566693"/>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FmZDBhLWMxOGItNDAxOC05NThjLWI3MGYyMGVkOTU2NC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GM1YjY3NjMtOGEzNy00YmNmLWE0MmMtOGY0NzEyMzFkOTgyIiwiVGV4dCI6Ils3XSIsIldBSVZlcnNpb24iOiI2LjcuMC4wIn0=}</w:instrText>
          </w:r>
          <w:r w:rsidR="00340C95">
            <w:rPr>
              <w:rFonts w:cs="Linux Libertine O"/>
              <w:noProof/>
              <w:sz w:val="22"/>
              <w:szCs w:val="22"/>
              <w:lang w:val="en-GB"/>
            </w:rPr>
            <w:fldChar w:fldCharType="separate"/>
          </w:r>
          <w:r w:rsidR="00106C53">
            <w:rPr>
              <w:rFonts w:cs="Linux Libertine O"/>
              <w:noProof/>
              <w:sz w:val="22"/>
              <w:szCs w:val="22"/>
              <w:lang w:val="en-GB"/>
            </w:rPr>
            <w:t>[7]</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F019E5" w:rsidRPr="004B689D">
        <w:rPr>
          <w:rFonts w:cs="Linux Libertine O"/>
          <w:sz w:val="22"/>
          <w:szCs w:val="22"/>
          <w:lang w:val="en-GB"/>
        </w:rPr>
        <w:t>Instances of classes that are derived from the osg::StateAttribute class can be added to an osg::StateSet object</w:t>
      </w:r>
      <w:r w:rsidRPr="004B689D">
        <w:rPr>
          <w:rFonts w:cs="Linux Libertine O"/>
          <w:sz w:val="22"/>
          <w:szCs w:val="22"/>
          <w:lang w:val="en-GB"/>
        </w:rPr>
        <w:t xml:space="preserve"> to adjust </w:t>
      </w:r>
      <w:r w:rsidR="00340C95">
        <w:rPr>
          <w:rFonts w:cs="Linux Libertine O"/>
          <w:sz w:val="22"/>
          <w:szCs w:val="22"/>
          <w:lang w:val="en-GB"/>
        </w:rPr>
        <w:t>the</w:t>
      </w:r>
      <w:r w:rsidRPr="004B689D">
        <w:rPr>
          <w:rFonts w:cs="Linux Libertine O"/>
          <w:sz w:val="22"/>
          <w:szCs w:val="22"/>
          <w:lang w:val="en-GB"/>
        </w:rPr>
        <w:t xml:space="preserve"> rendering behavior</w:t>
      </w:r>
      <w:r w:rsidR="00340C95">
        <w:rPr>
          <w:rFonts w:cs="Linux Libertine O"/>
          <w:sz w:val="22"/>
          <w:szCs w:val="22"/>
          <w:lang w:val="en-GB"/>
        </w:rPr>
        <w:t xml:space="preserve"> (</w:t>
      </w:r>
      <w:r w:rsidR="00340C95" w:rsidRPr="004B689D">
        <w:rPr>
          <w:rFonts w:cs="Linux Libertine O"/>
          <w:sz w:val="22"/>
          <w:szCs w:val="22"/>
          <w:lang w:val="en-GB"/>
        </w:rPr>
        <w:t>like functions that should be applied for</w:t>
      </w:r>
      <w:r w:rsidR="001D6ABD">
        <w:rPr>
          <w:rFonts w:cs="Linux Libertine O"/>
          <w:sz w:val="22"/>
          <w:szCs w:val="22"/>
          <w:lang w:val="en-GB"/>
        </w:rPr>
        <w:t xml:space="preserve"> the</w:t>
      </w:r>
      <w:r w:rsidR="00340C95" w:rsidRPr="004B689D">
        <w:rPr>
          <w:rFonts w:cs="Linux Libertine O"/>
          <w:sz w:val="22"/>
          <w:szCs w:val="22"/>
          <w:lang w:val="en-GB"/>
        </w:rPr>
        <w:t xml:space="preserve"> blending of transparent objects)</w:t>
      </w:r>
      <w:r w:rsidRPr="004B689D">
        <w:rPr>
          <w:rFonts w:cs="Linux Libertine O"/>
          <w:sz w:val="22"/>
          <w:szCs w:val="22"/>
          <w:lang w:val="en-GB"/>
        </w:rPr>
        <w:t xml:space="preserve"> </w:t>
      </w:r>
      <w:r w:rsidR="00340C95">
        <w:rPr>
          <w:rFonts w:cs="Linux Libertine O"/>
          <w:sz w:val="22"/>
          <w:szCs w:val="22"/>
          <w:lang w:val="en-GB"/>
        </w:rPr>
        <w:t>of objects to which the state set is attached to</w:t>
      </w:r>
      <w:r w:rsidR="00F019E5" w:rsidRPr="004B689D">
        <w:rPr>
          <w:rFonts w:cs="Linux Libertine O"/>
          <w:sz w:val="22"/>
          <w:szCs w:val="22"/>
          <w:lang w:val="en-GB"/>
        </w:rPr>
        <w:t>. It is also possible to turn on or off different rendering modes off an osg::StateSet</w:t>
      </w:r>
      <w:r w:rsidR="00D365F9" w:rsidRPr="004B689D">
        <w:rPr>
          <w:rFonts w:cs="Linux Libertine O"/>
          <w:sz w:val="22"/>
          <w:szCs w:val="22"/>
          <w:lang w:val="en-GB"/>
        </w:rPr>
        <w:t xml:space="preserve"> by calling the method set</w:t>
      </w:r>
      <w:r w:rsidRPr="004B689D">
        <w:rPr>
          <w:rFonts w:cs="Linux Libertine O"/>
          <w:sz w:val="22"/>
          <w:szCs w:val="22"/>
          <w:lang w:val="en-GB"/>
        </w:rPr>
        <w:t>Mode</w:t>
      </w:r>
      <w:r w:rsidR="00D365F9" w:rsidRPr="004B689D">
        <w:rPr>
          <w:rFonts w:cs="Linux Libertine O"/>
          <w:sz w:val="22"/>
          <w:szCs w:val="22"/>
          <w:lang w:val="en-GB"/>
        </w:rPr>
        <w:t>()</w:t>
      </w:r>
      <w:r w:rsidR="00F019E5" w:rsidRPr="004B689D">
        <w:rPr>
          <w:rFonts w:cs="Linux Libertine O"/>
          <w:sz w:val="22"/>
          <w:szCs w:val="22"/>
          <w:lang w:val="en-GB"/>
        </w:rPr>
        <w:t>.</w:t>
      </w:r>
      <w:r w:rsidRPr="004B689D">
        <w:rPr>
          <w:rFonts w:cs="Linux Libertine O"/>
          <w:sz w:val="22"/>
          <w:szCs w:val="22"/>
          <w:lang w:val="en-GB"/>
        </w:rPr>
        <w:t xml:space="preserve"> The OpenGL type to be set (managed by a GLMode enum) and a corre</w:t>
      </w:r>
      <w:r w:rsidR="00E6405E">
        <w:rPr>
          <w:rFonts w:cs="Linux Libertine O"/>
          <w:sz w:val="22"/>
          <w:szCs w:val="22"/>
          <w:lang w:val="en-GB"/>
        </w:rPr>
        <w:softHyphen/>
      </w:r>
      <w:r w:rsidRPr="004B689D">
        <w:rPr>
          <w:rFonts w:cs="Linux Libertine O"/>
          <w:sz w:val="22"/>
          <w:szCs w:val="22"/>
          <w:lang w:val="en-GB"/>
        </w:rPr>
        <w:t xml:space="preserve">sponding value (managed by the type definition GLModeValue, on or off are the possible values) are expected as parameters. </w:t>
      </w:r>
      <w:r w:rsidR="00F019E5" w:rsidRPr="004B689D">
        <w:rPr>
          <w:rFonts w:cs="Linux Libertine O"/>
          <w:sz w:val="22"/>
          <w:szCs w:val="22"/>
          <w:lang w:val="en-GB"/>
        </w:rPr>
        <w:t xml:space="preserve">Sometimes a specific rendering mode is associated with an </w:t>
      </w:r>
      <w:r w:rsidRPr="004B689D">
        <w:rPr>
          <w:rFonts w:cs="Linux Libertine O"/>
          <w:sz w:val="22"/>
          <w:szCs w:val="22"/>
          <w:lang w:val="en-GB"/>
        </w:rPr>
        <w:t>attribute</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0d9915bf-2c7a-4573-9ceb-808474901f3c"/>
          <w:id w:val="-126241932"/>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Y2NDdjLTY5ZjAtNDQ3Yi1iMmJjLTRiYWFjM2E0Y2E2N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MGQ5OTE1YmYtMmM3YS00NTczLTljZWItODA4NDc0OTAxZjNjIiwiVGV4dCI6IlsyNF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4]</w:t>
          </w:r>
          <w:r w:rsidR="00340C95">
            <w:rPr>
              <w:rFonts w:cs="Linux Libertine O"/>
              <w:noProof/>
              <w:sz w:val="22"/>
              <w:szCs w:val="22"/>
              <w:lang w:val="en-GB"/>
            </w:rPr>
            <w:fldChar w:fldCharType="end"/>
          </w:r>
        </w:sdtContent>
      </w:sdt>
      <w:r w:rsidRPr="004B689D">
        <w:rPr>
          <w:rFonts w:cs="Linux Libertine O"/>
          <w:sz w:val="22"/>
          <w:szCs w:val="22"/>
          <w:lang w:val="en-GB"/>
        </w:rPr>
        <w:t>.</w:t>
      </w:r>
      <w:r w:rsidR="00F019E5" w:rsidRPr="004B689D">
        <w:rPr>
          <w:rFonts w:cs="Linux Libertine O"/>
          <w:sz w:val="22"/>
          <w:szCs w:val="22"/>
          <w:lang w:val="en-GB"/>
        </w:rPr>
        <w:t xml:space="preserve"> </w:t>
      </w:r>
      <w:r w:rsidRPr="004B689D">
        <w:rPr>
          <w:rFonts w:cs="Linux Libertine O"/>
          <w:sz w:val="22"/>
          <w:szCs w:val="22"/>
          <w:lang w:val="en-GB"/>
        </w:rPr>
        <w:t>F</w:t>
      </w:r>
      <w:r w:rsidR="00F019E5" w:rsidRPr="004B689D">
        <w:rPr>
          <w:rFonts w:cs="Linux Libertine O"/>
          <w:sz w:val="22"/>
          <w:szCs w:val="22"/>
          <w:lang w:val="en-GB"/>
        </w:rPr>
        <w:t>or example</w:t>
      </w:r>
      <w:r w:rsidR="001D6ABD">
        <w:rPr>
          <w:rFonts w:cs="Linux Libertine O"/>
          <w:sz w:val="22"/>
          <w:szCs w:val="22"/>
          <w:lang w:val="en-GB"/>
        </w:rPr>
        <w:t>,</w:t>
      </w:r>
      <w:r w:rsidR="00F019E5" w:rsidRPr="004B689D">
        <w:rPr>
          <w:rFonts w:cs="Linux Libertine O"/>
          <w:sz w:val="22"/>
          <w:szCs w:val="22"/>
          <w:lang w:val="en-GB"/>
        </w:rPr>
        <w:t xml:space="preserve"> </w:t>
      </w:r>
      <w:r w:rsidR="001A228C" w:rsidRPr="004B689D">
        <w:rPr>
          <w:rFonts w:cs="Linux Libertine O"/>
          <w:sz w:val="22"/>
          <w:szCs w:val="22"/>
          <w:lang w:val="en-GB"/>
        </w:rPr>
        <w:t xml:space="preserve">the mode GL_BLEND determines if specific blend functions, that can be set in a osg::StateSet via instances of the osg::BlendFunc class (it is derived from osg::StateAttribute), are used or not. </w:t>
      </w:r>
    </w:p>
    <w:p w14:paraId="4C601354" w14:textId="454B2F13" w:rsidR="00766559" w:rsidRPr="004B689D" w:rsidRDefault="00766559" w:rsidP="00434122">
      <w:pPr>
        <w:spacing w:line="276" w:lineRule="auto"/>
        <w:rPr>
          <w:rFonts w:cs="Linux Libertine O"/>
          <w:sz w:val="22"/>
          <w:szCs w:val="22"/>
          <w:lang w:val="en-GB"/>
        </w:rPr>
      </w:pPr>
      <w:r w:rsidRPr="004B689D">
        <w:rPr>
          <w:rFonts w:cs="Linux Libertine O"/>
          <w:sz w:val="22"/>
          <w:szCs w:val="22"/>
          <w:lang w:val="en-GB"/>
        </w:rPr>
        <w:lastRenderedPageBreak/>
        <w:t xml:space="preserve">The state of a node not only affects itself but also its children. However, it is possible for child nodes to overwrite the state set of </w:t>
      </w:r>
      <w:r w:rsidR="001D6ABD">
        <w:rPr>
          <w:rFonts w:cs="Linux Libertine O"/>
          <w:sz w:val="22"/>
          <w:szCs w:val="22"/>
          <w:lang w:val="en-GB"/>
        </w:rPr>
        <w:t>their</w:t>
      </w:r>
      <w:r w:rsidRPr="004B689D">
        <w:rPr>
          <w:rFonts w:cs="Linux Libertine O"/>
          <w:sz w:val="22"/>
          <w:szCs w:val="22"/>
          <w:lang w:val="en-GB"/>
        </w:rPr>
        <w:t xml:space="preserve"> parent. To change the inheritance of state sets, the three flags osg::StateAttribute::OVERRIDE, osg::StateAttribute::PROTECTED and osg::StateAttribute::INHERITAT can be used while setting or adding the values of state set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54fe156-5750-4860-9207-d5aed826675b"/>
          <w:id w:val="947354241"/>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GM1ZTVjLTBmZjUtNGVlZS05OTE1LWIxZDlhNWMzYjRmNCIsIlJhbmdlTGVuZ3RoIjo0LCJSZWZlcmVuY2VJZCI6ImY0MzcxZGI5LTJmZjgtNDFiMi05ZDIwLTAxZmM2MmQ4MDg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k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zowOCIsIk1vZGlmaWVkQnkiOiJfQmlya25lciIsIklkIjoiNzliNjNjMTYtOGI2ZC00OTZmLTkyYzQtMDg0YTA4NDkxMmNhIiwiTW9kaWZpZWRPbiI6IjIwMjAtMTItMjJUMTc6NDM6MD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zowOCIsIk1vZGlmaWVkQnkiOiJfQmlya25lciIsIklkIjoiZTllY2YzMjUtMTliYi00MjZiLTkzMDQtZWM0N2M4MmJiZTlkIiwiTW9kaWZpZWRPbiI6IjIwMjAtMTItMjJUMTc6NDM6MDg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1NGZlMTU2LTU3NTAtNDg2MC05MjA3LWQ1YWVkODI2Njc1YiIsIlRleHQiOiJbMjV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5]</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p>
    <w:p w14:paraId="17C32C2A" w14:textId="54655E9C" w:rsidR="00F94013" w:rsidRPr="004B689D" w:rsidRDefault="00692625" w:rsidP="00434122">
      <w:pPr>
        <w:spacing w:line="276" w:lineRule="auto"/>
        <w:rPr>
          <w:rFonts w:cs="Linux Libertine O"/>
          <w:sz w:val="22"/>
          <w:szCs w:val="22"/>
          <w:lang w:val="en-GB"/>
        </w:rPr>
      </w:pPr>
      <w:r w:rsidRPr="004B689D">
        <w:rPr>
          <w:rFonts w:cs="Linux Libertine O"/>
          <w:sz w:val="22"/>
          <w:szCs w:val="22"/>
          <w:lang w:val="en-GB"/>
        </w:rPr>
        <w:t>State sets also offer the possibility of adding vertex, fragment and geometry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81ced4d-ab30-452f-a895-2da91233d8c9"/>
          <w:id w:val="2059741971"/>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mYzgxLTcxODItNGZjOC05ZjJkLTg0ZGVhMDgyNjhkMyIsIlJhbmdlTGVuZ3RoIjo0LCJSZWZlcmVuY2VJZCI6ImIxYTkyOGZlLTBiMWMtNDgzMS04N2UyLWIzZjM5ZGMxZTY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zMiIsIk1vZGlmaWVkQnkiOiJfQmlya25lciIsIklkIjoiNjA2MzRkYzMtNTdmYS00ZmQwLWJjZjctZjllMGM5YjgxYmM0IiwiTW9kaWZpZWRPbiI6IjIwMjAtMTItMjNUMDg6NDk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zMiIsIk1vZGlmaWVkQnkiOiJfQmlya25lciIsIklkIjoiZjRhMDZlYmUtMzAyZi00OTRiLTg5MDUtZjZkZTZiZWQyZDQ4IiwiTW9kaWZpZWRPbiI6IjIwMjAtMTItMjNUMDg6NDk6MzI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Q4MWNlZDRkLWFiMzAtNDUyZi1hODk1LTJkYTkxMjMzZDhjOSIsIlRleHQiOiJbMjZ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6]</w:t>
          </w:r>
          <w:r w:rsidR="00340C95">
            <w:rPr>
              <w:rFonts w:cs="Linux Libertine O"/>
              <w:noProof/>
              <w:sz w:val="22"/>
              <w:szCs w:val="22"/>
              <w:lang w:val="en-GB"/>
            </w:rPr>
            <w:fldChar w:fldCharType="end"/>
          </w:r>
        </w:sdtContent>
      </w:sdt>
      <w:r w:rsidRPr="004B689D">
        <w:rPr>
          <w:rFonts w:cs="Linux Libertine O"/>
          <w:sz w:val="22"/>
          <w:szCs w:val="22"/>
          <w:lang w:val="en-GB"/>
        </w:rPr>
        <w:t>, as well as uniforms that should be used in the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e6fe48d2-62f8-44e1-a27f-e728ef66302d"/>
          <w:id w:val="-1697690963"/>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UyZWRiLTNhM2QtNDMxYS1iNzYyLTAzOGJjMTVmNzczNCIsIlJhbmdlTGVuZ3RoIjo0LCJSZWZlcmVuY2VJZCI6IjllZDBiYzE0LWNjNWEtNDJiZC05NTdmLTAwMjg0ZmViMTU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1NyIsIk1vZGlmaWVkQnkiOiJfQmlya25lciIsIklkIjoiOTA4MzU3MTItYTBmOS00ZjIyLTlhMjMtMTE0YmE2YzQzODBlIiwiTW9kaWZpZWRPbiI6IjIwMjAtMTItMjNUMDg6NDk6N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1NyIsIk1vZGlmaWVkQnkiOiJfQmlya25lciIsIklkIjoiNDAxZThmY2UtYTJkYS00YmI3LWE0OGMtODJlZTljNWFhNjRjIiwiTW9kaWZpZWRPbiI6IjIwMjAtMTItMjNUMDg6NDk6NT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7]</w:t>
          </w:r>
          <w:r w:rsidR="00340C95">
            <w:rPr>
              <w:rFonts w:cs="Linux Libertine O"/>
              <w:noProof/>
              <w:sz w:val="22"/>
              <w:szCs w:val="22"/>
              <w:lang w:val="en-GB"/>
            </w:rPr>
            <w:fldChar w:fldCharType="end"/>
          </w:r>
        </w:sdtContent>
      </w:sdt>
      <w:r w:rsidRPr="004B689D">
        <w:rPr>
          <w:rFonts w:cs="Linux Libertine O"/>
          <w:sz w:val="22"/>
          <w:szCs w:val="22"/>
          <w:lang w:val="en-GB"/>
        </w:rPr>
        <w:t xml:space="preserve">, to a node. How this is achieved can be found in the source code of the Playground application (within the AddShaderOption class), </w:t>
      </w:r>
      <w:r w:rsidR="001D6ABD">
        <w:rPr>
          <w:rFonts w:cs="Linux Libertine O"/>
          <w:sz w:val="22"/>
          <w:szCs w:val="22"/>
          <w:lang w:val="en-GB"/>
        </w:rPr>
        <w:t>which</w:t>
      </w:r>
      <w:r w:rsidRPr="004B689D">
        <w:rPr>
          <w:rFonts w:cs="Linux Libertine O"/>
          <w:sz w:val="22"/>
          <w:szCs w:val="22"/>
          <w:lang w:val="en-GB"/>
        </w:rPr>
        <w:t xml:space="preserve"> is described in the next chapter.</w:t>
      </w:r>
    </w:p>
    <w:p w14:paraId="2AFB49E4" w14:textId="029FB4A0" w:rsidR="006A7014" w:rsidRDefault="006A7014" w:rsidP="006012CD">
      <w:pPr>
        <w:pStyle w:val="berschrift1"/>
      </w:pPr>
      <w:bookmarkStart w:id="36" w:name="_Toc61177890"/>
      <w:bookmarkStart w:id="37" w:name="_Ref61209837"/>
      <w:r>
        <w:t>Playground Projekt</w:t>
      </w:r>
      <w:bookmarkEnd w:id="36"/>
      <w:bookmarkEnd w:id="37"/>
    </w:p>
    <w:p w14:paraId="2313E4F0" w14:textId="7988B74A" w:rsidR="00CF2E3C" w:rsidRPr="004B689D" w:rsidRDefault="00A25C0E" w:rsidP="00434122">
      <w:pPr>
        <w:spacing w:line="276" w:lineRule="auto"/>
        <w:rPr>
          <w:rFonts w:cs="Linux Libertine O"/>
          <w:sz w:val="22"/>
          <w:szCs w:val="22"/>
          <w:lang w:val="en-GB"/>
        </w:rPr>
      </w:pPr>
      <w:r w:rsidRPr="004B689D">
        <w:rPr>
          <w:rFonts w:cs="Linux Libertine O"/>
          <w:sz w:val="22"/>
          <w:szCs w:val="22"/>
          <w:lang w:val="en-GB"/>
        </w:rPr>
        <w:t>In order to show the effects of different nodes, attributes and rendering modes, an application was de</w:t>
      </w:r>
      <w:r w:rsidR="00E6405E">
        <w:rPr>
          <w:rFonts w:cs="Linux Libertine O"/>
          <w:sz w:val="22"/>
          <w:szCs w:val="22"/>
          <w:lang w:val="en-GB"/>
        </w:rPr>
        <w:softHyphen/>
      </w:r>
      <w:r w:rsidRPr="004B689D">
        <w:rPr>
          <w:rFonts w:cs="Linux Libertine O"/>
          <w:sz w:val="22"/>
          <w:szCs w:val="22"/>
          <w:lang w:val="en-GB"/>
        </w:rPr>
        <w:t>veloped that enables the user to dynamically add or remove nodes to a scene graph via a UI that is cre</w:t>
      </w:r>
      <w:r w:rsidR="00E6405E">
        <w:rPr>
          <w:rFonts w:cs="Linux Libertine O"/>
          <w:sz w:val="22"/>
          <w:szCs w:val="22"/>
          <w:lang w:val="en-GB"/>
        </w:rPr>
        <w:softHyphen/>
      </w:r>
      <w:r w:rsidRPr="004B689D">
        <w:rPr>
          <w:rFonts w:cs="Linux Libertine O"/>
          <w:sz w:val="22"/>
          <w:szCs w:val="22"/>
          <w:lang w:val="en-GB"/>
        </w:rPr>
        <w:t xml:space="preserve">ated with ImGUI. </w:t>
      </w:r>
      <w:r w:rsidR="00CF2E3C" w:rsidRPr="004B689D">
        <w:rPr>
          <w:rFonts w:cs="Linux Libertine O"/>
          <w:sz w:val="22"/>
          <w:szCs w:val="22"/>
          <w:lang w:val="en-GB"/>
        </w:rPr>
        <w:t>All of the node classes mentioned</w:t>
      </w:r>
      <w:r w:rsidRPr="004B689D">
        <w:rPr>
          <w:rFonts w:cs="Linux Libertine O"/>
          <w:sz w:val="22"/>
          <w:szCs w:val="22"/>
          <w:lang w:val="en-GB"/>
        </w:rPr>
        <w:t xml:space="preserve"> in section are addable within the application</w:t>
      </w:r>
      <w:r w:rsidR="00CF2E3C" w:rsidRPr="004B689D">
        <w:rPr>
          <w:rFonts w:cs="Linux Libertine O"/>
          <w:sz w:val="22"/>
          <w:szCs w:val="22"/>
          <w:lang w:val="en-GB"/>
        </w:rPr>
        <w:t>.</w:t>
      </w:r>
      <w:r w:rsidR="00D30C87" w:rsidRPr="004B689D">
        <w:rPr>
          <w:rFonts w:cs="Linux Libertine O"/>
          <w:sz w:val="22"/>
          <w:szCs w:val="22"/>
          <w:lang w:val="en-GB"/>
        </w:rPr>
        <w:t xml:space="preserve"> It is also </w:t>
      </w:r>
      <w:r w:rsidR="00BE4382" w:rsidRPr="004B689D">
        <w:rPr>
          <w:rFonts w:cs="Linux Libertine O"/>
          <w:sz w:val="22"/>
          <w:szCs w:val="22"/>
          <w:lang w:val="en-GB"/>
        </w:rPr>
        <w:t>support</w:t>
      </w:r>
      <w:r w:rsidR="00BE4382">
        <w:rPr>
          <w:rFonts w:cs="Linux Libertine O"/>
          <w:sz w:val="22"/>
          <w:szCs w:val="22"/>
          <w:lang w:val="en-GB"/>
        </w:rPr>
        <w:t>ing the functionality</w:t>
      </w:r>
      <w:r w:rsidR="00D30C87" w:rsidRPr="004B689D">
        <w:rPr>
          <w:rFonts w:cs="Linux Libertine O"/>
          <w:sz w:val="22"/>
          <w:szCs w:val="22"/>
          <w:lang w:val="en-GB"/>
        </w:rPr>
        <w:t xml:space="preserve"> to add nodes from .osg files</w:t>
      </w:r>
      <w:r w:rsidR="00BE4382">
        <w:rPr>
          <w:rFonts w:cs="Linux Libertine O"/>
          <w:sz w:val="22"/>
          <w:szCs w:val="22"/>
          <w:lang w:val="en-GB"/>
        </w:rPr>
        <w:t>.</w:t>
      </w:r>
    </w:p>
    <w:p w14:paraId="44643B1C" w14:textId="05E0A6A5" w:rsidR="0040664A" w:rsidRPr="004B689D" w:rsidRDefault="00D30C87" w:rsidP="00434122">
      <w:pPr>
        <w:spacing w:line="276" w:lineRule="auto"/>
        <w:rPr>
          <w:rFonts w:cs="Linux Libertine O"/>
          <w:sz w:val="22"/>
          <w:szCs w:val="22"/>
          <w:lang w:val="en-GB"/>
        </w:rPr>
      </w:pPr>
      <w:r w:rsidRPr="004B689D">
        <w:rPr>
          <w:rFonts w:cs="Linux Libertine O"/>
          <w:sz w:val="22"/>
          <w:szCs w:val="22"/>
          <w:lang w:val="en-GB"/>
        </w:rPr>
        <w:t>In addition, t</w:t>
      </w:r>
      <w:r w:rsidR="0040664A" w:rsidRPr="004B689D">
        <w:rPr>
          <w:rFonts w:cs="Linux Libertine O"/>
          <w:sz w:val="22"/>
          <w:szCs w:val="22"/>
          <w:lang w:val="en-GB"/>
        </w:rPr>
        <w:t>he application provides the functionality to adapt the StateSet of each node. This enables the user to select lighting settings and the polygon rasterization mode that should be used for the ren</w:t>
      </w:r>
      <w:r w:rsidR="00E6405E">
        <w:rPr>
          <w:rFonts w:cs="Linux Libertine O"/>
          <w:sz w:val="22"/>
          <w:szCs w:val="22"/>
          <w:lang w:val="en-GB"/>
        </w:rPr>
        <w:softHyphen/>
      </w:r>
      <w:r w:rsidR="0040664A" w:rsidRPr="004B689D">
        <w:rPr>
          <w:rFonts w:cs="Linux Libertine O"/>
          <w:sz w:val="22"/>
          <w:szCs w:val="22"/>
          <w:lang w:val="en-GB"/>
        </w:rPr>
        <w:t xml:space="preserve">dering. The creation of transparent rendering effects </w:t>
      </w:r>
      <w:r w:rsidR="00BE4382" w:rsidRPr="004B689D">
        <w:rPr>
          <w:rFonts w:cs="Linux Libertine O"/>
          <w:sz w:val="22"/>
          <w:szCs w:val="22"/>
          <w:lang w:val="en-GB"/>
        </w:rPr>
        <w:t>using</w:t>
      </w:r>
      <w:r w:rsidR="0040664A" w:rsidRPr="004B689D">
        <w:rPr>
          <w:rFonts w:cs="Linux Libertine O"/>
          <w:sz w:val="22"/>
          <w:szCs w:val="22"/>
          <w:lang w:val="en-GB"/>
        </w:rPr>
        <w:t xml:space="preserve"> blend functions and the addition of various shaders and associated uniforms is also possible in the application.</w:t>
      </w:r>
    </w:p>
    <w:p w14:paraId="50F1952D" w14:textId="2F610153" w:rsidR="0040664A" w:rsidRPr="004B689D" w:rsidRDefault="0040664A" w:rsidP="00434122">
      <w:pPr>
        <w:spacing w:line="276" w:lineRule="auto"/>
        <w:rPr>
          <w:rFonts w:cs="Linux Libertine O"/>
          <w:sz w:val="22"/>
          <w:szCs w:val="22"/>
          <w:lang w:val="en-GB"/>
        </w:rPr>
      </w:pPr>
      <w:r w:rsidRPr="004B689D">
        <w:rPr>
          <w:rFonts w:cs="Linux Libertine O"/>
          <w:sz w:val="22"/>
          <w:szCs w:val="22"/>
          <w:lang w:val="en-GB"/>
        </w:rPr>
        <w:t xml:space="preserve">In order to make the structure of the current scene graph recognizable for the user, the current scene graph is always displayed in a tree view in the UI (see </w:t>
      </w:r>
      <w:r w:rsidR="00B24383">
        <w:rPr>
          <w:rFonts w:cs="Linux Libertine O"/>
          <w:sz w:val="22"/>
          <w:szCs w:val="22"/>
          <w:lang w:val="en-GB"/>
        </w:rPr>
        <w:t>s</w:t>
      </w:r>
      <w:r w:rsidRPr="004B689D">
        <w:rPr>
          <w:rFonts w:cs="Linux Libertine O"/>
          <w:sz w:val="22"/>
          <w:szCs w:val="22"/>
          <w:lang w:val="en-GB"/>
        </w:rPr>
        <w:t>cre</w:t>
      </w:r>
      <w:r w:rsidR="001D6ABD">
        <w:rPr>
          <w:rFonts w:cs="Linux Libertine O"/>
          <w:sz w:val="22"/>
          <w:szCs w:val="22"/>
          <w:lang w:val="en-GB"/>
        </w:rPr>
        <w:t>e</w:t>
      </w:r>
      <w:r w:rsidRPr="004B689D">
        <w:rPr>
          <w:rFonts w:cs="Linux Libertine O"/>
          <w:sz w:val="22"/>
          <w:szCs w:val="22"/>
          <w:lang w:val="en-GB"/>
        </w:rPr>
        <w:t xml:space="preserve">nshot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4D595C" w:rsidRPr="005D134C">
        <w:rPr>
          <w:sz w:val="22"/>
          <w:szCs w:val="22"/>
        </w:rPr>
        <w:t xml:space="preserve">Figure </w:t>
      </w:r>
      <w:r w:rsidR="004D595C">
        <w:rPr>
          <w:noProof/>
          <w:sz w:val="22"/>
          <w:szCs w:val="22"/>
        </w:rPr>
        <w:t>9</w:t>
      </w:r>
      <w:r w:rsidR="00B24383">
        <w:rPr>
          <w:rFonts w:cs="Linux Libertine O"/>
          <w:sz w:val="22"/>
          <w:szCs w:val="22"/>
          <w:lang w:val="en-GB"/>
        </w:rPr>
        <w:fldChar w:fldCharType="end"/>
      </w:r>
      <w:r w:rsidRPr="004B689D">
        <w:rPr>
          <w:rFonts w:cs="Linux Libertine O"/>
          <w:sz w:val="22"/>
          <w:szCs w:val="22"/>
          <w:lang w:val="en-GB"/>
        </w:rPr>
        <w:t xml:space="preserve"> in the appendix). The user can select a node via this </w:t>
      </w:r>
      <w:r w:rsidR="00B24383">
        <w:rPr>
          <w:rFonts w:cs="Linux Libertine O"/>
          <w:sz w:val="22"/>
          <w:szCs w:val="22"/>
          <w:lang w:val="en-GB"/>
        </w:rPr>
        <w:t>tree view</w:t>
      </w:r>
      <w:r w:rsidRPr="004B689D">
        <w:rPr>
          <w:rFonts w:cs="Linux Libertine O"/>
          <w:sz w:val="22"/>
          <w:szCs w:val="22"/>
          <w:lang w:val="en-GB"/>
        </w:rPr>
        <w:t xml:space="preserve"> (see </w:t>
      </w:r>
      <w:r w:rsidR="00B24383">
        <w:rPr>
          <w:rFonts w:cs="Linux Libertine O"/>
          <w:sz w:val="22"/>
          <w:szCs w:val="22"/>
          <w:lang w:val="en-GB"/>
        </w:rPr>
        <w:fldChar w:fldCharType="begin"/>
      </w:r>
      <w:r w:rsidR="00B24383">
        <w:rPr>
          <w:rFonts w:cs="Linux Libertine O"/>
          <w:sz w:val="22"/>
          <w:szCs w:val="22"/>
          <w:lang w:val="en-GB"/>
        </w:rPr>
        <w:instrText xml:space="preserve"> REF _Ref61210096 \h </w:instrText>
      </w:r>
      <w:r w:rsidR="00B24383">
        <w:rPr>
          <w:rFonts w:cs="Linux Libertine O"/>
          <w:sz w:val="22"/>
          <w:szCs w:val="22"/>
          <w:lang w:val="en-GB"/>
        </w:rPr>
      </w:r>
      <w:r w:rsidR="00B24383">
        <w:rPr>
          <w:rFonts w:cs="Linux Libertine O"/>
          <w:sz w:val="22"/>
          <w:szCs w:val="22"/>
          <w:lang w:val="en-GB"/>
        </w:rPr>
        <w:fldChar w:fldCharType="separate"/>
      </w:r>
      <w:r w:rsidR="004D595C" w:rsidRPr="005D134C">
        <w:rPr>
          <w:sz w:val="22"/>
          <w:szCs w:val="22"/>
        </w:rPr>
        <w:t xml:space="preserve">Figure </w:t>
      </w:r>
      <w:r w:rsidR="004D595C">
        <w:rPr>
          <w:noProof/>
          <w:sz w:val="22"/>
          <w:szCs w:val="22"/>
        </w:rPr>
        <w:t>10</w:t>
      </w:r>
      <w:r w:rsidR="00B24383">
        <w:rPr>
          <w:rFonts w:cs="Linux Libertine O"/>
          <w:sz w:val="22"/>
          <w:szCs w:val="22"/>
          <w:lang w:val="en-GB"/>
        </w:rPr>
        <w:fldChar w:fldCharType="end"/>
      </w:r>
      <w:r w:rsidRPr="004B689D">
        <w:rPr>
          <w:rFonts w:cs="Linux Libertine O"/>
          <w:sz w:val="22"/>
          <w:szCs w:val="22"/>
          <w:lang w:val="en-GB"/>
        </w:rPr>
        <w:t xml:space="preserve"> in the appendix). Depending on which type of node is selected, options</w:t>
      </w:r>
      <w:r w:rsidR="00D30C87" w:rsidRPr="004B689D">
        <w:rPr>
          <w:rFonts w:cs="Linux Libertine O"/>
          <w:sz w:val="22"/>
          <w:szCs w:val="22"/>
          <w:lang w:val="en-GB"/>
        </w:rPr>
        <w:t xml:space="preserve"> to add or delete nodes and to adjust the state set, that</w:t>
      </w:r>
      <w:r w:rsidRPr="004B689D">
        <w:rPr>
          <w:rFonts w:cs="Linux Libertine O"/>
          <w:sz w:val="22"/>
          <w:szCs w:val="22"/>
          <w:lang w:val="en-GB"/>
        </w:rPr>
        <w:t xml:space="preserve"> are allowed on this type of node (e.g. it is not allowed to add further group nodes to nodes of the type osg::Geode)</w:t>
      </w:r>
      <w:r w:rsidR="00D30C87" w:rsidRPr="004B689D">
        <w:rPr>
          <w:rFonts w:cs="Linux Libertine O"/>
          <w:sz w:val="22"/>
          <w:szCs w:val="22"/>
          <w:lang w:val="en-GB"/>
        </w:rPr>
        <w:t>, are displayed</w:t>
      </w:r>
      <w:r w:rsidRPr="004B689D">
        <w:rPr>
          <w:rFonts w:cs="Linux Libertine O"/>
          <w:sz w:val="22"/>
          <w:szCs w:val="22"/>
          <w:lang w:val="en-GB"/>
        </w:rPr>
        <w:t>.</w:t>
      </w:r>
      <w:r w:rsidR="00B24383">
        <w:rPr>
          <w:rFonts w:cs="Linux Libertine O"/>
          <w:sz w:val="22"/>
          <w:szCs w:val="22"/>
          <w:lang w:val="en-GB"/>
        </w:rPr>
        <w:t xml:space="preserve"> </w:t>
      </w:r>
    </w:p>
    <w:p w14:paraId="24B7F63E" w14:textId="76DA70FC" w:rsidR="006A7014" w:rsidRPr="004B689D" w:rsidRDefault="00D30C87" w:rsidP="00434122">
      <w:pPr>
        <w:spacing w:line="276" w:lineRule="auto"/>
        <w:rPr>
          <w:rFonts w:cs="Linux Libertine O"/>
          <w:lang w:val="en-GB"/>
        </w:rPr>
      </w:pPr>
      <w:r w:rsidRPr="004B689D">
        <w:rPr>
          <w:rFonts w:cs="Linux Libertine O"/>
          <w:sz w:val="22"/>
          <w:szCs w:val="22"/>
          <w:lang w:val="en-GB"/>
        </w:rPr>
        <w:t>The following sections of this chapter give an overview of the architecture of the application and de</w:t>
      </w:r>
      <w:r w:rsidR="00E6405E">
        <w:rPr>
          <w:rFonts w:cs="Linux Libertine O"/>
          <w:sz w:val="22"/>
          <w:szCs w:val="22"/>
          <w:lang w:val="en-GB"/>
        </w:rPr>
        <w:softHyphen/>
      </w:r>
      <w:r w:rsidRPr="004B689D">
        <w:rPr>
          <w:rFonts w:cs="Linux Libertine O"/>
          <w:sz w:val="22"/>
          <w:szCs w:val="22"/>
          <w:lang w:val="en-GB"/>
        </w:rPr>
        <w:t>scribe</w:t>
      </w:r>
      <w:r w:rsidR="004927FB" w:rsidRPr="004B689D">
        <w:rPr>
          <w:rFonts w:cs="Linux Libertine O"/>
          <w:sz w:val="22"/>
          <w:szCs w:val="22"/>
          <w:lang w:val="en-GB"/>
        </w:rPr>
        <w:t xml:space="preserve"> exemplary</w:t>
      </w:r>
      <w:r w:rsidRPr="004B689D">
        <w:rPr>
          <w:rFonts w:cs="Linux Libertine O"/>
          <w:sz w:val="22"/>
          <w:szCs w:val="22"/>
          <w:lang w:val="en-GB"/>
        </w:rPr>
        <w:t xml:space="preserve"> how some of the available functionalities were implemented.</w:t>
      </w:r>
    </w:p>
    <w:p w14:paraId="69EB02B2" w14:textId="22E0FC6D" w:rsidR="006A7014" w:rsidRDefault="003F3816" w:rsidP="009C7F62">
      <w:pPr>
        <w:pStyle w:val="berschrift2"/>
      </w:pPr>
      <w:bookmarkStart w:id="38" w:name="_Toc61177891"/>
      <w:r>
        <w:t>Architecture</w:t>
      </w:r>
      <w:bookmarkEnd w:id="38"/>
    </w:p>
    <w:p w14:paraId="646AFB14" w14:textId="1D2CBC81" w:rsidR="00D30C87" w:rsidRDefault="003F3816" w:rsidP="00434122">
      <w:pPr>
        <w:spacing w:line="276" w:lineRule="auto"/>
        <w:rPr>
          <w:rFonts w:cs="Linux Libertine O"/>
          <w:sz w:val="22"/>
          <w:szCs w:val="22"/>
          <w:lang w:val="en-GB"/>
        </w:rPr>
      </w:pPr>
      <w:r w:rsidRPr="004B689D">
        <w:rPr>
          <w:rFonts w:cs="Linux Libertine O"/>
          <w:sz w:val="22"/>
          <w:szCs w:val="22"/>
          <w:lang w:val="en-GB"/>
        </w:rPr>
        <w:t xml:space="preserve">When the architecture of the developed application was created, an attempt was made to ensure that actions </w:t>
      </w:r>
      <w:r w:rsidR="001D6ABD">
        <w:rPr>
          <w:rFonts w:cs="Linux Libertine O"/>
          <w:sz w:val="22"/>
          <w:szCs w:val="22"/>
          <w:lang w:val="en-GB"/>
        </w:rPr>
        <w:t>that can</w:t>
      </w:r>
      <w:r w:rsidRPr="004B689D">
        <w:rPr>
          <w:rFonts w:cs="Linux Libertine O"/>
          <w:sz w:val="22"/>
          <w:szCs w:val="22"/>
          <w:lang w:val="en-GB"/>
        </w:rPr>
        <w:t xml:space="preserve"> be carried out on nodes are designed as modularly as possible, so that they can be dis</w:t>
      </w:r>
      <w:r w:rsidR="00E6405E">
        <w:rPr>
          <w:rFonts w:cs="Linux Libertine O"/>
          <w:sz w:val="22"/>
          <w:szCs w:val="22"/>
          <w:lang w:val="en-GB"/>
        </w:rPr>
        <w:softHyphen/>
      </w:r>
      <w:r w:rsidRPr="004B689D">
        <w:rPr>
          <w:rFonts w:cs="Linux Libertine O"/>
          <w:sz w:val="22"/>
          <w:szCs w:val="22"/>
          <w:lang w:val="en-GB"/>
        </w:rPr>
        <w:t xml:space="preserve">played or not depending on the type of node selected. </w:t>
      </w:r>
      <w:r w:rsidR="00B24383">
        <w:rPr>
          <w:rFonts w:cs="Linux Libertine O"/>
          <w:sz w:val="22"/>
          <w:szCs w:val="22"/>
          <w:lang w:val="en-GB"/>
        </w:rPr>
        <w:fldChar w:fldCharType="begin"/>
      </w:r>
      <w:r w:rsidR="00B24383">
        <w:rPr>
          <w:rFonts w:cs="Linux Libertine O"/>
          <w:sz w:val="22"/>
          <w:szCs w:val="22"/>
          <w:lang w:val="en-GB"/>
        </w:rPr>
        <w:instrText xml:space="preserve"> REF _Ref61210171 \h </w:instrText>
      </w:r>
      <w:r w:rsidR="00B24383">
        <w:rPr>
          <w:rFonts w:cs="Linux Libertine O"/>
          <w:sz w:val="22"/>
          <w:szCs w:val="22"/>
          <w:lang w:val="en-GB"/>
        </w:rPr>
      </w:r>
      <w:r w:rsidR="00B24383">
        <w:rPr>
          <w:rFonts w:cs="Linux Libertine O"/>
          <w:sz w:val="22"/>
          <w:szCs w:val="22"/>
          <w:lang w:val="en-GB"/>
        </w:rPr>
        <w:fldChar w:fldCharType="separate"/>
      </w:r>
      <w:r w:rsidR="004D595C" w:rsidRPr="00627C5D">
        <w:rPr>
          <w:sz w:val="22"/>
          <w:szCs w:val="22"/>
          <w:lang w:val="en-GB"/>
        </w:rPr>
        <w:t xml:space="preserve">Figure </w:t>
      </w:r>
      <w:r w:rsidR="004D595C">
        <w:rPr>
          <w:noProof/>
          <w:sz w:val="22"/>
          <w:szCs w:val="22"/>
          <w:lang w:val="en-GB"/>
        </w:rPr>
        <w:t>4</w:t>
      </w:r>
      <w:r w:rsidR="00B24383">
        <w:rPr>
          <w:rFonts w:cs="Linux Libertine O"/>
          <w:sz w:val="22"/>
          <w:szCs w:val="22"/>
          <w:lang w:val="en-GB"/>
        </w:rPr>
        <w:fldChar w:fldCharType="end"/>
      </w:r>
      <w:r w:rsidRPr="004B689D">
        <w:rPr>
          <w:rFonts w:cs="Linux Libertine O"/>
          <w:sz w:val="22"/>
          <w:szCs w:val="22"/>
          <w:lang w:val="en-GB"/>
        </w:rPr>
        <w:t xml:space="preserve"> shows</w:t>
      </w:r>
      <w:r w:rsidR="00B063E3" w:rsidRPr="004B689D">
        <w:rPr>
          <w:rFonts w:cs="Linux Libertine O"/>
          <w:sz w:val="22"/>
          <w:szCs w:val="22"/>
          <w:lang w:val="en-GB"/>
        </w:rPr>
        <w:t xml:space="preserve"> a reduced class diagram of</w:t>
      </w:r>
      <w:r w:rsidRPr="004B689D">
        <w:rPr>
          <w:rFonts w:cs="Linux Libertine O"/>
          <w:sz w:val="22"/>
          <w:szCs w:val="22"/>
          <w:lang w:val="en-GB"/>
        </w:rPr>
        <w:t xml:space="preserve"> the architecture of the application.</w:t>
      </w:r>
    </w:p>
    <w:p w14:paraId="56DA2E42" w14:textId="77777777" w:rsidR="00AD7534" w:rsidRPr="004B689D" w:rsidRDefault="00AD7534" w:rsidP="00D30C87">
      <w:pPr>
        <w:rPr>
          <w:rFonts w:cs="Linux Libertine O"/>
          <w:sz w:val="22"/>
          <w:szCs w:val="22"/>
          <w:lang w:val="en-GB"/>
        </w:rPr>
      </w:pPr>
    </w:p>
    <w:p w14:paraId="5BAA6EFE" w14:textId="77777777" w:rsidR="00340C95" w:rsidRDefault="003F3816" w:rsidP="00340C95">
      <w:pPr>
        <w:keepNext/>
        <w:jc w:val="center"/>
      </w:pPr>
      <w:r>
        <w:rPr>
          <w:rFonts w:ascii="Arial" w:hAnsi="Arial" w:cs="Arial"/>
          <w:noProof/>
          <w:sz w:val="22"/>
          <w:szCs w:val="22"/>
          <w:lang w:val="en-GB"/>
        </w:rPr>
        <w:drawing>
          <wp:inline distT="0" distB="0" distL="0" distR="0" wp14:anchorId="3F1CAD3F" wp14:editId="169633EA">
            <wp:extent cx="5446199" cy="2219465"/>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5446199" cy="2219465"/>
                    </a:xfrm>
                    <a:prstGeom prst="rect">
                      <a:avLst/>
                    </a:prstGeom>
                  </pic:spPr>
                </pic:pic>
              </a:graphicData>
            </a:graphic>
          </wp:inline>
        </w:drawing>
      </w:r>
    </w:p>
    <w:p w14:paraId="5B5D45F6" w14:textId="3CB4C5F9" w:rsidR="00AD7534" w:rsidRPr="00627C5D" w:rsidRDefault="00340C95" w:rsidP="00340C95">
      <w:pPr>
        <w:pStyle w:val="Beschriftung"/>
        <w:jc w:val="center"/>
        <w:rPr>
          <w:rFonts w:ascii="Arial" w:hAnsi="Arial" w:cs="Arial"/>
          <w:sz w:val="28"/>
          <w:szCs w:val="28"/>
          <w:lang w:val="en-GB"/>
        </w:rPr>
      </w:pPr>
      <w:bookmarkStart w:id="39" w:name="_Toc61176409"/>
      <w:bookmarkStart w:id="40" w:name="_Ref61210171"/>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4D595C">
        <w:rPr>
          <w:noProof/>
          <w:sz w:val="22"/>
          <w:szCs w:val="22"/>
          <w:lang w:val="en-GB"/>
        </w:rPr>
        <w:t>4</w:t>
      </w:r>
      <w:r w:rsidRPr="00627C5D">
        <w:rPr>
          <w:sz w:val="22"/>
          <w:szCs w:val="22"/>
        </w:rPr>
        <w:fldChar w:fldCharType="end"/>
      </w:r>
      <w:bookmarkEnd w:id="40"/>
      <w:r w:rsidRPr="00627C5D">
        <w:rPr>
          <w:sz w:val="22"/>
          <w:szCs w:val="22"/>
          <w:lang w:val="en-GB"/>
        </w:rPr>
        <w:t>: Simplified class diagram of the architecture of the playground project</w:t>
      </w:r>
      <w:bookmarkEnd w:id="39"/>
    </w:p>
    <w:p w14:paraId="0612EA5C" w14:textId="2ED028A4" w:rsidR="00B063E3" w:rsidRPr="004B689D" w:rsidRDefault="008446B3" w:rsidP="00434122">
      <w:pPr>
        <w:spacing w:line="276" w:lineRule="auto"/>
        <w:rPr>
          <w:rFonts w:cs="Linux Libertine O"/>
          <w:sz w:val="22"/>
          <w:szCs w:val="22"/>
          <w:lang w:val="en-GB"/>
        </w:rPr>
      </w:pPr>
      <w:r>
        <w:rPr>
          <w:rFonts w:cs="Linux Libertine O"/>
          <w:sz w:val="22"/>
          <w:szCs w:val="22"/>
          <w:lang w:val="en-GB"/>
        </w:rPr>
        <w:lastRenderedPageBreak/>
        <w:t>The start point of the application is the main() method as usual</w:t>
      </w:r>
      <w:r w:rsidR="00B063E3" w:rsidRPr="004B689D">
        <w:rPr>
          <w:rFonts w:cs="Linux Libertine O"/>
          <w:sz w:val="22"/>
          <w:szCs w:val="22"/>
          <w:lang w:val="en-GB"/>
        </w:rPr>
        <w:t>.</w:t>
      </w:r>
      <w:r>
        <w:rPr>
          <w:rFonts w:cs="Linux Libertine O"/>
          <w:sz w:val="22"/>
          <w:szCs w:val="22"/>
          <w:lang w:val="en-GB"/>
        </w:rPr>
        <w:t xml:space="preserve"> First</w:t>
      </w:r>
      <w:r w:rsidR="00B063E3" w:rsidRPr="004B689D">
        <w:rPr>
          <w:rFonts w:cs="Linux Libertine O"/>
          <w:sz w:val="22"/>
          <w:szCs w:val="22"/>
          <w:lang w:val="en-GB"/>
        </w:rPr>
        <w:t>, an osg::Viewer object is created</w:t>
      </w:r>
      <w:r>
        <w:rPr>
          <w:rFonts w:cs="Linux Libertine O"/>
          <w:sz w:val="22"/>
          <w:szCs w:val="22"/>
          <w:lang w:val="en-GB"/>
        </w:rPr>
        <w:t>.</w:t>
      </w:r>
      <w:r w:rsidR="00B063E3" w:rsidRPr="004B689D">
        <w:rPr>
          <w:rFonts w:cs="Linux Libertine O"/>
          <w:sz w:val="22"/>
          <w:szCs w:val="22"/>
          <w:lang w:val="en-GB"/>
        </w:rPr>
        <w:t xml:space="preserve"> Then the axes.osg file (it is delivered with OpenSceneGraph and contains a scene graph representing the coordinate axes) is read out using the osgDB library. When reading out, a group node is created that contains the coordinate axes as children.</w:t>
      </w:r>
      <w:r>
        <w:rPr>
          <w:rFonts w:cs="Linux Libertine O"/>
          <w:sz w:val="22"/>
          <w:szCs w:val="22"/>
          <w:lang w:val="en-GB"/>
        </w:rPr>
        <w:t xml:space="preserve"> </w:t>
      </w:r>
      <w:r w:rsidRPr="004B689D">
        <w:rPr>
          <w:rFonts w:cs="Linux Libertine O"/>
          <w:sz w:val="22"/>
          <w:szCs w:val="22"/>
          <w:lang w:val="en-GB"/>
        </w:rPr>
        <w:t>The axes</w:t>
      </w:r>
      <w:r>
        <w:rPr>
          <w:rFonts w:cs="Linux Libertine O"/>
          <w:sz w:val="22"/>
          <w:szCs w:val="22"/>
          <w:lang w:val="en-GB"/>
        </w:rPr>
        <w:t xml:space="preserve"> should</w:t>
      </w:r>
      <w:r w:rsidRPr="004B689D">
        <w:rPr>
          <w:rFonts w:cs="Linux Libertine O"/>
          <w:sz w:val="22"/>
          <w:szCs w:val="22"/>
          <w:lang w:val="en-GB"/>
        </w:rPr>
        <w:t xml:space="preserve"> serve as an orientation for the user.</w:t>
      </w:r>
      <w:r>
        <w:rPr>
          <w:rFonts w:cs="Linux Libertine O"/>
          <w:sz w:val="22"/>
          <w:szCs w:val="22"/>
          <w:lang w:val="en-GB"/>
        </w:rPr>
        <w:t xml:space="preserve"> </w:t>
      </w:r>
      <w:r w:rsidR="00B063E3" w:rsidRPr="004B689D">
        <w:rPr>
          <w:rFonts w:cs="Linux Libertine O"/>
          <w:sz w:val="22"/>
          <w:szCs w:val="22"/>
          <w:lang w:val="en-GB"/>
        </w:rPr>
        <w:t>T</w:t>
      </w:r>
      <w:r>
        <w:rPr>
          <w:rFonts w:cs="Linux Libertine O"/>
          <w:sz w:val="22"/>
          <w:szCs w:val="22"/>
          <w:lang w:val="en-GB"/>
        </w:rPr>
        <w:t xml:space="preserve">he group that contains the axes represents the </w:t>
      </w:r>
      <w:r w:rsidR="00B063E3" w:rsidRPr="004B689D">
        <w:rPr>
          <w:rFonts w:cs="Linux Libertine O"/>
          <w:sz w:val="22"/>
          <w:szCs w:val="22"/>
          <w:lang w:val="en-GB"/>
        </w:rPr>
        <w:t xml:space="preserve">root of the application's scene graph. </w:t>
      </w:r>
    </w:p>
    <w:p w14:paraId="257F70DE" w14:textId="07017BD7" w:rsidR="006A7014" w:rsidRPr="004B689D" w:rsidRDefault="00B063E3" w:rsidP="00434122">
      <w:pPr>
        <w:spacing w:line="276" w:lineRule="auto"/>
        <w:rPr>
          <w:rFonts w:cs="Linux Libertine O"/>
          <w:sz w:val="22"/>
          <w:szCs w:val="22"/>
          <w:lang w:val="en-GB"/>
        </w:rPr>
      </w:pPr>
      <w:r w:rsidRPr="004B689D">
        <w:rPr>
          <w:rFonts w:cs="Linux Libertine O"/>
          <w:sz w:val="22"/>
          <w:szCs w:val="22"/>
          <w:lang w:val="en-GB"/>
        </w:rPr>
        <w:t>Drawing the ImGUI UI is</w:t>
      </w:r>
      <w:r w:rsidR="00147D0D" w:rsidRPr="004B689D">
        <w:rPr>
          <w:rFonts w:cs="Linux Libertine O"/>
          <w:sz w:val="22"/>
          <w:szCs w:val="22"/>
          <w:lang w:val="en-GB"/>
        </w:rPr>
        <w:t xml:space="preserve"> within</w:t>
      </w:r>
      <w:r w:rsidRPr="004B689D">
        <w:rPr>
          <w:rFonts w:cs="Linux Libertine O"/>
          <w:sz w:val="22"/>
          <w:szCs w:val="22"/>
          <w:lang w:val="en-GB"/>
        </w:rPr>
        <w:t xml:space="preserve"> the responsibility of the PlaygroundImGuiHandler class. An instance of this class is also created in the main method. Instances of the viewer and the root node of the runner object are passed to the constructor.</w:t>
      </w:r>
      <w:r w:rsidR="00DD46A6" w:rsidRPr="004B689D">
        <w:rPr>
          <w:rFonts w:cs="Linux Libertine O"/>
          <w:lang w:val="en-GB"/>
        </w:rPr>
        <w:t xml:space="preserve"> </w:t>
      </w:r>
      <w:r w:rsidR="001D6ABD">
        <w:rPr>
          <w:rFonts w:cs="Linux Libertine O"/>
          <w:lang w:val="en-GB"/>
        </w:rPr>
        <w:t>T</w:t>
      </w:r>
      <w:r w:rsidR="00DD46A6" w:rsidRPr="004B689D">
        <w:rPr>
          <w:rFonts w:cs="Linux Libertine O"/>
          <w:sz w:val="22"/>
          <w:szCs w:val="22"/>
          <w:lang w:val="en-GB"/>
        </w:rPr>
        <w:t xml:space="preserve">o be able to use ImGui in connection with OpenSceneGraph, a class must be created, which inherits from the osgGA::GUIEventHandler class. The OsgImGUiHandler class is used for this. This class was not created as part of this work. It is imported from </w:t>
      </w:r>
      <w:sdt>
        <w:sdtPr>
          <w:rPr>
            <w:rFonts w:cs="Linux Libertine O"/>
            <w:sz w:val="22"/>
            <w:szCs w:val="22"/>
            <w:lang w:val="en-GB"/>
          </w:rPr>
          <w:alias w:val="To edit, see citavi.com/edit"/>
          <w:tag w:val="CitaviPlaceholder#dc9803f2-fcbc-470c-8924-29d63f70e694"/>
          <w:id w:val="-110363841"/>
          <w:placeholder>
            <w:docPart w:val="DefaultPlaceholder_-1854013440"/>
          </w:placeholder>
        </w:sdt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M0MzA5LWU3NGUtNDA4My1hZDA0LThkZjgyNzE4ZmRiNiIsIlJhbmdlTGVuZ3RoIjo0LCJSZWZlcmVuY2VJZCI6IjI3MGVkMGQ1LTQxZjItNGEwOS05YTkzLTM1MTI5NDUwYWRjMy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QWxleGV5IEdhbGl0c3luIiwiUHJvdGVjdGVkIjpmYWxzZSwiU2V4IjowLCJDcmVhdGVkQnkiOiJfQmlya25lciIsIkNyZWF0ZWRPbiI6IjIwMjAtMTItMjNUMTA6MjI6MDUiLCJNb2RpZmllZEJ5IjoiX0JpcmtuZXIiLCJJZCI6ImYxNTMxZmRkLWJmZTMtNDEzMC04MmI4LTZiNDQ3YzAzZjgzYyIsIk1vZGlmaWVkT24iOiIyMDIwLTEyLTIzVDEwOjIy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VG9yZGFuL2ltZ3VpLW9zZyIsIlVyaVN0cmluZyI6Imh0dHBzOi8vZ2l0aHViLmNvbS9Ub3JkYW4vaW1ndWktb3N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}</w:instrText>
          </w:r>
          <w:r w:rsidR="00E920CC">
            <w:rPr>
              <w:rFonts w:cs="Linux Libertine O"/>
              <w:noProof/>
              <w:sz w:val="22"/>
              <w:szCs w:val="22"/>
              <w:lang w:val="en-GB"/>
            </w:rPr>
            <w:fldChar w:fldCharType="separate"/>
          </w:r>
          <w:r w:rsidR="00106C53">
            <w:rPr>
              <w:rFonts w:cs="Linux Libertine O"/>
              <w:noProof/>
              <w:sz w:val="22"/>
              <w:szCs w:val="22"/>
              <w:lang w:val="en-GB"/>
            </w:rPr>
            <w:t>[28]</w:t>
          </w:r>
          <w:r w:rsidR="00E920CC">
            <w:rPr>
              <w:rFonts w:cs="Linux Libertine O"/>
              <w:noProof/>
              <w:sz w:val="22"/>
              <w:szCs w:val="22"/>
              <w:lang w:val="en-GB"/>
            </w:rPr>
            <w:fldChar w:fldCharType="end"/>
          </w:r>
        </w:sdtContent>
      </w:sdt>
      <w:r w:rsidR="00DD46A6" w:rsidRPr="004B689D">
        <w:rPr>
          <w:rFonts w:cs="Linux Libertine O"/>
          <w:sz w:val="22"/>
          <w:szCs w:val="22"/>
          <w:lang w:val="en-GB"/>
        </w:rPr>
        <w:t>. The PlaygroundImGuiHandler uses it as base class and overwrites the drawUI() method. The osgGA::GUIEventHandler and the OsgImGuiHandler classes ensure that the drawUI() method of the PlaygroundImGuiHandler is called in every frame to draw the GUI and that mouse and keyboard inputs are forwarded to the ImGui controls.</w:t>
      </w:r>
    </w:p>
    <w:p w14:paraId="2193BE72" w14:textId="6680BF5E" w:rsidR="009F6A56" w:rsidRPr="004B689D" w:rsidRDefault="009F6A56" w:rsidP="00434122">
      <w:pPr>
        <w:spacing w:line="276" w:lineRule="auto"/>
        <w:rPr>
          <w:rFonts w:cs="Linux Libertine O"/>
          <w:sz w:val="22"/>
          <w:szCs w:val="22"/>
          <w:lang w:val="en-GB"/>
        </w:rPr>
      </w:pPr>
      <w:r w:rsidRPr="004B689D">
        <w:rPr>
          <w:rFonts w:cs="Linux Libertine O"/>
          <w:sz w:val="22"/>
          <w:szCs w:val="22"/>
          <w:lang w:val="en-GB"/>
        </w:rPr>
        <w:t xml:space="preserve">The TreeGeneratorNodeVisitor class is used to create the </w:t>
      </w:r>
      <w:r w:rsidR="00AA53F3">
        <w:rPr>
          <w:rFonts w:cs="Linux Libertine O"/>
          <w:sz w:val="22"/>
          <w:szCs w:val="22"/>
          <w:lang w:val="en-GB"/>
        </w:rPr>
        <w:t>tree view</w:t>
      </w:r>
      <w:r w:rsidRPr="004B689D">
        <w:rPr>
          <w:rFonts w:cs="Linux Libertine O"/>
          <w:sz w:val="22"/>
          <w:szCs w:val="22"/>
          <w:lang w:val="en-GB"/>
        </w:rPr>
        <w:t>, which shows the current state of the scene graph.</w:t>
      </w:r>
      <w:r w:rsidR="002D0E6C" w:rsidRPr="004B689D">
        <w:rPr>
          <w:rFonts w:cs="Linux Libertine O"/>
          <w:lang w:val="en-GB"/>
        </w:rPr>
        <w:t xml:space="preserve"> </w:t>
      </w:r>
      <w:r w:rsidR="002D0E6C" w:rsidRPr="004B689D">
        <w:rPr>
          <w:rFonts w:cs="Linux Libertine O"/>
          <w:sz w:val="22"/>
          <w:szCs w:val="22"/>
          <w:lang w:val="en-GB"/>
        </w:rPr>
        <w:t>Derived classes of the osg::NodeVisitor class can traverse scene graphs and carry out self-defined operations for each node. To define these operations, the apply() method must be imple</w:t>
      </w:r>
      <w:r w:rsidR="00E6405E">
        <w:rPr>
          <w:rFonts w:cs="Linux Libertine O"/>
          <w:sz w:val="22"/>
          <w:szCs w:val="22"/>
          <w:lang w:val="en-GB"/>
        </w:rPr>
        <w:softHyphen/>
      </w:r>
      <w:r w:rsidR="002D0E6C" w:rsidRPr="004B689D">
        <w:rPr>
          <w:rFonts w:cs="Linux Libertine O"/>
          <w:sz w:val="22"/>
          <w:szCs w:val="22"/>
          <w:lang w:val="en-GB"/>
        </w:rPr>
        <w:t>mented. It can be overloaded with several different types of nodes. Depending on which node type is currently available during the traversal, the corresponding method is then called</w:t>
      </w:r>
      <w:r w:rsidR="00E920CC">
        <w:rPr>
          <w:rFonts w:cs="Linux Libertine O"/>
          <w:sz w:val="22"/>
          <w:szCs w:val="22"/>
          <w:lang w:val="en-GB"/>
        </w:rPr>
        <w:t xml:space="preserve"> </w:t>
      </w:r>
      <w:sdt>
        <w:sdtPr>
          <w:rPr>
            <w:rFonts w:cs="Linux Libertine O"/>
            <w:sz w:val="22"/>
            <w:szCs w:val="22"/>
            <w:lang w:val="en-GB"/>
          </w:rPr>
          <w:alias w:val="To edit, see citavi.com/edit"/>
          <w:tag w:val="CitaviPlaceholder#5af14f5e-9253-4231-a012-1ee82801687f"/>
          <w:id w:val="-1691224393"/>
          <w:placeholder>
            <w:docPart w:val="DefaultPlaceholder_-1854013440"/>
          </w:placeholder>
        </w:sdt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WIwMDJmLTg3NzgtNDk2Yi05ZjhmLTUxZjJiYWZiNGIyMyIsIlJhbmdlTGVuZ3RoIjo0LCJSZWZlcmVuY2VJZCI6IjRjZGQ5YTcwLWYyNjItNDhlMi1iYTI2LTBlMjE4YzBhM2Q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xMDoxNzoyNyIsIk1vZGlmaWVkQnkiOiJfQmlya25lciIsIklkIjoiZmFjOWZiYzgtOWFhNi00ZmU1LWExZTEtYWE3NmIwZTg1ZWFkIiwiTW9kaWZpZWRPbiI6IjIwMjAtMTItMjNUMTA6M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xNzoyNyIsIk1vZGlmaWVkQnkiOiJfQmlya25lciIsIklkIjoiM2UzOGJhZGItODE1Ny00Nzk2LThmMTUtMWY1YWVkZTAzNWExIiwiTW9kaWZpZWRPbiI6IjIwMjAtMTItMjNUMTA6M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}</w:instrText>
          </w:r>
          <w:r w:rsidR="00E920CC">
            <w:rPr>
              <w:rFonts w:cs="Linux Libertine O"/>
              <w:noProof/>
              <w:sz w:val="22"/>
              <w:szCs w:val="22"/>
              <w:lang w:val="en-GB"/>
            </w:rPr>
            <w:fldChar w:fldCharType="separate"/>
          </w:r>
          <w:r w:rsidR="00106C53">
            <w:rPr>
              <w:rFonts w:cs="Linux Libertine O"/>
              <w:noProof/>
              <w:sz w:val="22"/>
              <w:szCs w:val="22"/>
              <w:lang w:val="en-GB"/>
            </w:rPr>
            <w:t>[29]</w:t>
          </w:r>
          <w:r w:rsidR="00E920CC">
            <w:rPr>
              <w:rFonts w:cs="Linux Libertine O"/>
              <w:noProof/>
              <w:sz w:val="22"/>
              <w:szCs w:val="22"/>
              <w:lang w:val="en-GB"/>
            </w:rPr>
            <w:fldChar w:fldCharType="end"/>
          </w:r>
        </w:sdtContent>
      </w:sdt>
      <w:r w:rsidR="002D0E6C" w:rsidRPr="004B689D">
        <w:rPr>
          <w:rFonts w:cs="Linux Libertine O"/>
          <w:sz w:val="22"/>
          <w:szCs w:val="22"/>
          <w:lang w:val="en-GB"/>
        </w:rPr>
        <w:t xml:space="preserve">. If the apply() method is not overwritten for a specific node class, then the method with next base class in the class hierarchy is called instead. Within the apply () methods of the TreeGeneratorNodeVisitor an entry in </w:t>
      </w:r>
      <w:r w:rsidR="00CA5892" w:rsidRPr="004B689D">
        <w:rPr>
          <w:rFonts w:cs="Linux Libertine O"/>
          <w:sz w:val="22"/>
          <w:szCs w:val="22"/>
          <w:lang w:val="en-GB"/>
        </w:rPr>
        <w:t>a</w:t>
      </w:r>
      <w:r w:rsidR="002D0E6C" w:rsidRPr="004B689D">
        <w:rPr>
          <w:rFonts w:cs="Linux Libertine O"/>
          <w:sz w:val="22"/>
          <w:szCs w:val="22"/>
          <w:lang w:val="en-GB"/>
        </w:rPr>
        <w:t xml:space="preserve"> </w:t>
      </w:r>
      <w:r w:rsidR="00AA53F3">
        <w:rPr>
          <w:rFonts w:cs="Linux Libertine O"/>
          <w:sz w:val="22"/>
          <w:szCs w:val="22"/>
          <w:lang w:val="en-GB"/>
        </w:rPr>
        <w:t>tree view</w:t>
      </w:r>
      <w:r w:rsidR="002D0E6C" w:rsidRPr="004B689D">
        <w:rPr>
          <w:rFonts w:cs="Linux Libertine O"/>
          <w:sz w:val="22"/>
          <w:szCs w:val="22"/>
          <w:lang w:val="en-GB"/>
        </w:rPr>
        <w:t>, to represent the current node, is created. Additionally, the currently selected node is set ac</w:t>
      </w:r>
      <w:r w:rsidR="00E6405E">
        <w:rPr>
          <w:rFonts w:cs="Linux Libertine O"/>
          <w:sz w:val="22"/>
          <w:szCs w:val="22"/>
          <w:lang w:val="en-GB"/>
        </w:rPr>
        <w:softHyphen/>
      </w:r>
      <w:r w:rsidR="002D0E6C" w:rsidRPr="004B689D">
        <w:rPr>
          <w:rFonts w:cs="Linux Libertine O"/>
          <w:sz w:val="22"/>
          <w:szCs w:val="22"/>
          <w:lang w:val="en-GB"/>
        </w:rPr>
        <w:t xml:space="preserve">cording to the selected </w:t>
      </w:r>
      <w:r w:rsidR="00AA53F3">
        <w:rPr>
          <w:rFonts w:cs="Linux Libertine O"/>
          <w:sz w:val="22"/>
          <w:szCs w:val="22"/>
          <w:lang w:val="en-GB"/>
        </w:rPr>
        <w:t>tree view</w:t>
      </w:r>
      <w:r w:rsidR="002D0E6C" w:rsidRPr="004B689D">
        <w:rPr>
          <w:rFonts w:cs="Linux Libertine O"/>
          <w:sz w:val="22"/>
          <w:szCs w:val="22"/>
          <w:lang w:val="en-GB"/>
        </w:rPr>
        <w:t xml:space="preserve"> element. </w:t>
      </w:r>
      <w:r w:rsidR="00CA6FA1">
        <w:rPr>
          <w:rFonts w:cs="Linux Libertine O"/>
          <w:sz w:val="22"/>
          <w:szCs w:val="22"/>
          <w:lang w:val="en-GB"/>
        </w:rPr>
        <w:t>T</w:t>
      </w:r>
      <w:r w:rsidR="002D0E6C" w:rsidRPr="004B689D">
        <w:rPr>
          <w:rFonts w:cs="Linux Libertine O"/>
          <w:sz w:val="22"/>
          <w:szCs w:val="22"/>
          <w:lang w:val="en-GB"/>
        </w:rPr>
        <w:t>o display the possible options on this node, the type of node selected is also saved.</w:t>
      </w:r>
      <w:r w:rsidR="00CA6FA1">
        <w:rPr>
          <w:rFonts w:cs="Linux Libertine O"/>
          <w:sz w:val="22"/>
          <w:szCs w:val="22"/>
          <w:lang w:val="en-GB"/>
        </w:rPr>
        <w:t xml:space="preserve"> </w:t>
      </w:r>
      <w:r w:rsidR="002D0E6C" w:rsidRPr="004B689D">
        <w:rPr>
          <w:rFonts w:cs="Linux Libertine O"/>
          <w:sz w:val="22"/>
          <w:szCs w:val="22"/>
          <w:lang w:val="en-GB"/>
        </w:rPr>
        <w:t xml:space="preserve">The TreeGeneratorNodeVisitior implements apply() methods that accept the three types osg::Group, osg::Geode and osg::Drawable, since different operations should be possible for these three types of nodes (and their derivatives). </w:t>
      </w:r>
      <w:r w:rsidR="00CA6FA1">
        <w:rPr>
          <w:rFonts w:cs="Linux Libertine O"/>
          <w:sz w:val="22"/>
          <w:szCs w:val="22"/>
          <w:lang w:val="en-GB"/>
        </w:rPr>
        <w:t>Besides</w:t>
      </w:r>
      <w:r w:rsidR="002D0E6C" w:rsidRPr="004B689D">
        <w:rPr>
          <w:rFonts w:cs="Linux Libertine O"/>
          <w:sz w:val="22"/>
          <w:szCs w:val="22"/>
          <w:lang w:val="en-GB"/>
        </w:rPr>
        <w:t xml:space="preserve">, leaf nodes should be displayed differently in the </w:t>
      </w:r>
      <w:r w:rsidR="00AA53F3">
        <w:rPr>
          <w:rFonts w:cs="Linux Libertine O"/>
          <w:sz w:val="22"/>
          <w:szCs w:val="22"/>
          <w:lang w:val="en-GB"/>
        </w:rPr>
        <w:t>tree view</w:t>
      </w:r>
      <w:r w:rsidR="002D0E6C" w:rsidRPr="004B689D">
        <w:rPr>
          <w:rFonts w:cs="Linux Libertine O"/>
          <w:sz w:val="22"/>
          <w:szCs w:val="22"/>
          <w:lang w:val="en-GB"/>
        </w:rPr>
        <w:t xml:space="preserve">(see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4D595C" w:rsidRPr="005D134C">
        <w:rPr>
          <w:sz w:val="22"/>
          <w:szCs w:val="22"/>
        </w:rPr>
        <w:t xml:space="preserve">Figure </w:t>
      </w:r>
      <w:r w:rsidR="004D595C">
        <w:rPr>
          <w:noProof/>
          <w:sz w:val="22"/>
          <w:szCs w:val="22"/>
        </w:rPr>
        <w:t>9</w:t>
      </w:r>
      <w:r w:rsidR="00B24383">
        <w:rPr>
          <w:rFonts w:cs="Linux Libertine O"/>
          <w:sz w:val="22"/>
          <w:szCs w:val="22"/>
          <w:lang w:val="en-GB"/>
        </w:rPr>
        <w:fldChar w:fldCharType="end"/>
      </w:r>
      <w:r w:rsidR="00B24383">
        <w:rPr>
          <w:rFonts w:cs="Linux Libertine O"/>
          <w:sz w:val="22"/>
          <w:szCs w:val="22"/>
          <w:lang w:val="en-GB"/>
        </w:rPr>
        <w:t xml:space="preserve"> </w:t>
      </w:r>
      <w:r w:rsidR="002D0E6C" w:rsidRPr="004B689D">
        <w:rPr>
          <w:rFonts w:cs="Linux Libertine O"/>
          <w:sz w:val="22"/>
          <w:szCs w:val="22"/>
          <w:lang w:val="en-GB"/>
        </w:rPr>
        <w:t xml:space="preserve">in </w:t>
      </w:r>
      <w:r w:rsidR="00B24383">
        <w:rPr>
          <w:rFonts w:cs="Linux Libertine O"/>
          <w:sz w:val="22"/>
          <w:szCs w:val="22"/>
          <w:lang w:val="en-GB"/>
        </w:rPr>
        <w:t>a</w:t>
      </w:r>
      <w:r w:rsidR="002D0E6C" w:rsidRPr="004B689D">
        <w:rPr>
          <w:rFonts w:cs="Linux Libertine O"/>
          <w:sz w:val="22"/>
          <w:szCs w:val="22"/>
          <w:lang w:val="en-GB"/>
        </w:rPr>
        <w:t>ppendix</w:t>
      </w:r>
      <w:r w:rsidR="00B24383">
        <w:rPr>
          <w:rFonts w:cs="Linux Libertine O"/>
          <w:sz w:val="22"/>
          <w:szCs w:val="22"/>
          <w:lang w:val="en-GB"/>
        </w:rPr>
        <w:t xml:space="preserve"> III</w:t>
      </w:r>
      <w:r w:rsidR="002D0E6C" w:rsidRPr="004B689D">
        <w:rPr>
          <w:rFonts w:cs="Linux Libertine O"/>
          <w:sz w:val="22"/>
          <w:szCs w:val="22"/>
          <w:lang w:val="en-GB"/>
        </w:rPr>
        <w:t xml:space="preserve">). </w:t>
      </w:r>
    </w:p>
    <w:p w14:paraId="54FBCDC5" w14:textId="6583C9CC"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 xml:space="preserve">The various options are implemented using derivatives of the two abstract classes GraphOption and StateSetOption. </w:t>
      </w:r>
      <w:r w:rsidR="00E3478C" w:rsidRPr="004B689D">
        <w:rPr>
          <w:rFonts w:cs="Linux Libertine O"/>
          <w:sz w:val="22"/>
          <w:szCs w:val="22"/>
          <w:lang w:val="en-GB"/>
        </w:rPr>
        <w:t>All</w:t>
      </w:r>
      <w:r w:rsidRPr="004B689D">
        <w:rPr>
          <w:rFonts w:cs="Linux Libertine O"/>
          <w:sz w:val="22"/>
          <w:szCs w:val="22"/>
          <w:lang w:val="en-GB"/>
        </w:rPr>
        <w:t xml:space="preserve"> these derivations overwrite either the displayGraphOption or the displayStateSetOption method, depending on the base class. Both methods accept a smart pointer to the currently selected node in order to carry out the respective action on it. For each option, a fold-out label is created in the overwritten method (implemented via a tree) and a corresponding set of input elements which are required for the execution of the operation. The derivatives of the GraphOptions class include classes for adding or removing nodes. The derivatives of the StateSetOption class contain classes to adapt the StateSet of the nodes (e.g. adding shaders).</w:t>
      </w:r>
    </w:p>
    <w:p w14:paraId="651F5903" w14:textId="01DD420D"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In the DrawU</w:t>
      </w:r>
      <w:r w:rsidR="008074BA">
        <w:rPr>
          <w:rFonts w:cs="Linux Libertine O"/>
          <w:sz w:val="22"/>
          <w:szCs w:val="22"/>
          <w:lang w:val="en-GB"/>
        </w:rPr>
        <w:t>I</w:t>
      </w:r>
      <w:r w:rsidRPr="004B689D">
        <w:rPr>
          <w:rFonts w:cs="Linux Libertine O"/>
          <w:sz w:val="22"/>
          <w:szCs w:val="22"/>
          <w:lang w:val="en-GB"/>
        </w:rPr>
        <w:t xml:space="preserve">() method of the PlaygroundImGuiHandler, the UI is drawn in each frame. First, the </w:t>
      </w:r>
      <w:r w:rsidR="00AA53F3">
        <w:rPr>
          <w:rFonts w:cs="Linux Libertine O"/>
          <w:sz w:val="22"/>
          <w:szCs w:val="22"/>
          <w:lang w:val="en-GB"/>
        </w:rPr>
        <w:t>tree view</w:t>
      </w:r>
      <w:r w:rsidRPr="004B689D">
        <w:rPr>
          <w:rFonts w:cs="Linux Libertine O"/>
          <w:sz w:val="22"/>
          <w:szCs w:val="22"/>
          <w:lang w:val="en-GB"/>
        </w:rPr>
        <w:t xml:space="preserve"> is created using the TreeGeneratorNodeVisitor as described above. Then, depending on the selected type of node, the permitted options are displayed using the derivatives of the GraphOption and the StateSetOption</w:t>
      </w:r>
      <w:r w:rsidR="00CA6FA1">
        <w:rPr>
          <w:rFonts w:cs="Linux Libertine O"/>
          <w:sz w:val="22"/>
          <w:szCs w:val="22"/>
          <w:lang w:val="en-GB"/>
        </w:rPr>
        <w:t>. Also</w:t>
      </w:r>
      <w:r w:rsidRPr="004B689D">
        <w:rPr>
          <w:rFonts w:cs="Linux Libertine O"/>
          <w:sz w:val="22"/>
          <w:szCs w:val="22"/>
          <w:lang w:val="en-GB"/>
        </w:rPr>
        <w:t>, UI elements are created for adjusting the background color and for updating the camera control (to focus on the currently selected node). The implementation of these functionali</w:t>
      </w:r>
      <w:r w:rsidR="00E6405E">
        <w:rPr>
          <w:rFonts w:cs="Linux Libertine O"/>
          <w:sz w:val="22"/>
          <w:szCs w:val="22"/>
          <w:lang w:val="en-GB"/>
        </w:rPr>
        <w:softHyphen/>
      </w:r>
      <w:r w:rsidRPr="004B689D">
        <w:rPr>
          <w:rFonts w:cs="Linux Libertine O"/>
          <w:sz w:val="22"/>
          <w:szCs w:val="22"/>
          <w:lang w:val="en-GB"/>
        </w:rPr>
        <w:t xml:space="preserve">ties is located directly in the PlaygroundImGuiHandler, as they only refer indirectly to the scene graph. </w:t>
      </w:r>
    </w:p>
    <w:p w14:paraId="536FFA4C" w14:textId="01684DB8" w:rsidR="00DD46A6" w:rsidRPr="004B689D" w:rsidRDefault="00CD6C5B" w:rsidP="00434122">
      <w:pPr>
        <w:spacing w:line="276" w:lineRule="auto"/>
        <w:rPr>
          <w:rFonts w:cs="Linux Libertine O"/>
          <w:sz w:val="22"/>
          <w:szCs w:val="22"/>
          <w:lang w:val="en-GB"/>
        </w:rPr>
      </w:pPr>
      <w:r w:rsidRPr="004B689D">
        <w:rPr>
          <w:rFonts w:cs="Linux Libertine O"/>
          <w:sz w:val="22"/>
          <w:szCs w:val="22"/>
          <w:lang w:val="en-GB"/>
        </w:rPr>
        <w:t xml:space="preserve">To enable the PlaygroundImGuiHandler to draw the UI and to receive user input within the osg::Viewer, </w:t>
      </w:r>
      <w:r w:rsidR="008446B3">
        <w:rPr>
          <w:rFonts w:cs="Linux Libertine O"/>
          <w:sz w:val="22"/>
          <w:szCs w:val="22"/>
          <w:lang w:val="en-GB"/>
        </w:rPr>
        <w:t>that is generated in the main() method,</w:t>
      </w:r>
      <w:r w:rsidRPr="004B689D">
        <w:rPr>
          <w:rFonts w:cs="Linux Libertine O"/>
          <w:sz w:val="22"/>
          <w:szCs w:val="22"/>
          <w:lang w:val="en-GB"/>
        </w:rPr>
        <w:t>, an instance of it it is</w:t>
      </w:r>
      <w:r w:rsidR="008446B3">
        <w:rPr>
          <w:rFonts w:cs="Linux Libertine O"/>
          <w:sz w:val="22"/>
          <w:szCs w:val="22"/>
          <w:lang w:val="en-GB"/>
        </w:rPr>
        <w:t xml:space="preserve"> added to the viewer</w:t>
      </w:r>
      <w:r w:rsidRPr="004B689D">
        <w:rPr>
          <w:rFonts w:cs="Linux Libertine O"/>
          <w:sz w:val="22"/>
          <w:szCs w:val="22"/>
          <w:lang w:val="en-GB"/>
        </w:rPr>
        <w:t xml:space="preserve">. Then the osg::Viewer is started by calling the run() method. This creates a window and the rendering loop is executed until the user exits the program. In this loop the various traverses (see section </w:t>
      </w:r>
      <w:r w:rsidR="00B24383">
        <w:rPr>
          <w:rFonts w:cs="Linux Libertine O"/>
          <w:sz w:val="22"/>
          <w:szCs w:val="22"/>
          <w:lang w:val="en-GB"/>
        </w:rPr>
        <w:fldChar w:fldCharType="begin"/>
      </w:r>
      <w:r w:rsidR="00B24383">
        <w:rPr>
          <w:rFonts w:cs="Linux Libertine O"/>
          <w:sz w:val="22"/>
          <w:szCs w:val="22"/>
          <w:lang w:val="en-GB"/>
        </w:rPr>
        <w:instrText xml:space="preserve"> REF _Ref61210299 \r \h </w:instrText>
      </w:r>
      <w:r w:rsidR="00B24383">
        <w:rPr>
          <w:rFonts w:cs="Linux Libertine O"/>
          <w:sz w:val="22"/>
          <w:szCs w:val="22"/>
          <w:lang w:val="en-GB"/>
        </w:rPr>
      </w:r>
      <w:r w:rsidR="00B24383">
        <w:rPr>
          <w:rFonts w:cs="Linux Libertine O"/>
          <w:sz w:val="22"/>
          <w:szCs w:val="22"/>
          <w:lang w:val="en-GB"/>
        </w:rPr>
        <w:fldChar w:fldCharType="separate"/>
      </w:r>
      <w:r w:rsidR="004D595C">
        <w:rPr>
          <w:rFonts w:cs="Linux Libertine O"/>
          <w:sz w:val="22"/>
          <w:szCs w:val="22"/>
          <w:lang w:val="en-GB"/>
        </w:rPr>
        <w:t>3.4</w:t>
      </w:r>
      <w:r w:rsidR="00B24383">
        <w:rPr>
          <w:rFonts w:cs="Linux Libertine O"/>
          <w:sz w:val="22"/>
          <w:szCs w:val="22"/>
          <w:lang w:val="en-GB"/>
        </w:rPr>
        <w:fldChar w:fldCharType="end"/>
      </w:r>
      <w:r w:rsidRPr="004B689D">
        <w:rPr>
          <w:rFonts w:cs="Linux Libertine O"/>
          <w:sz w:val="22"/>
          <w:szCs w:val="22"/>
          <w:lang w:val="en-GB"/>
        </w:rPr>
        <w:t>)</w:t>
      </w:r>
      <w:r w:rsidR="008A72F0">
        <w:rPr>
          <w:rFonts w:cs="Linux Libertine O"/>
          <w:sz w:val="22"/>
          <w:szCs w:val="22"/>
          <w:lang w:val="en-GB"/>
        </w:rPr>
        <w:t>,</w:t>
      </w:r>
      <w:r w:rsidR="00B24383">
        <w:rPr>
          <w:rFonts w:cs="Linux Libertine O"/>
          <w:sz w:val="22"/>
          <w:szCs w:val="22"/>
          <w:lang w:val="en-GB"/>
        </w:rPr>
        <w:t xml:space="preserve"> are </w:t>
      </w:r>
      <w:r w:rsidRPr="004B689D">
        <w:rPr>
          <w:rFonts w:cs="Linux Libertine O"/>
          <w:sz w:val="22"/>
          <w:szCs w:val="22"/>
          <w:lang w:val="en-GB"/>
        </w:rPr>
        <w:t xml:space="preserve">run through. </w:t>
      </w:r>
    </w:p>
    <w:p w14:paraId="27E8B5FD" w14:textId="17866B99" w:rsidR="006A7014" w:rsidRDefault="004B6CFE" w:rsidP="00B93CD6">
      <w:pPr>
        <w:pStyle w:val="berschrift2"/>
      </w:pPr>
      <w:bookmarkStart w:id="41" w:name="_Toc61177892"/>
      <w:r>
        <w:lastRenderedPageBreak/>
        <w:t>Implementation</w:t>
      </w:r>
      <w:bookmarkEnd w:id="41"/>
    </w:p>
    <w:p w14:paraId="58D10012" w14:textId="11DCD63A" w:rsidR="004B6CFE" w:rsidRPr="004B6CFE" w:rsidRDefault="004B6CFE" w:rsidP="00434122">
      <w:pPr>
        <w:spacing w:line="276" w:lineRule="auto"/>
        <w:rPr>
          <w:sz w:val="22"/>
          <w:szCs w:val="22"/>
          <w:lang w:val="en-GB"/>
        </w:rPr>
      </w:pPr>
      <w:r w:rsidRPr="004B6CFE">
        <w:rPr>
          <w:sz w:val="22"/>
          <w:szCs w:val="22"/>
          <w:lang w:val="en-GB"/>
        </w:rPr>
        <w:t>This section exemplifies the implementation of a GraphOption and a StateSetOption to show how the implementation of the options, which contain the essential code for adapting the scene graph, was car</w:t>
      </w:r>
      <w:r w:rsidR="00E6405E">
        <w:rPr>
          <w:sz w:val="22"/>
          <w:szCs w:val="22"/>
          <w:lang w:val="en-GB"/>
        </w:rPr>
        <w:softHyphen/>
      </w:r>
      <w:r w:rsidRPr="004B6CFE">
        <w:rPr>
          <w:sz w:val="22"/>
          <w:szCs w:val="22"/>
          <w:lang w:val="en-GB"/>
        </w:rPr>
        <w:t>ried out.</w:t>
      </w:r>
    </w:p>
    <w:p w14:paraId="36027BC0" w14:textId="47AE9793" w:rsidR="00451D6A" w:rsidRDefault="004927FB" w:rsidP="00B93CD6">
      <w:pPr>
        <w:pStyle w:val="berschrift3"/>
      </w:pPr>
      <w:bookmarkStart w:id="42" w:name="_Toc61177893"/>
      <w:r>
        <w:t>Add of Group Nodes</w:t>
      </w:r>
      <w:bookmarkEnd w:id="42"/>
    </w:p>
    <w:p w14:paraId="40C15EBB" w14:textId="2AC17289" w:rsidR="004B6CFE" w:rsidRPr="004B689D" w:rsidRDefault="004B6CFE" w:rsidP="00434122">
      <w:pPr>
        <w:spacing w:line="276" w:lineRule="auto"/>
        <w:rPr>
          <w:sz w:val="22"/>
          <w:szCs w:val="22"/>
          <w:lang w:val="en-GB"/>
        </w:rPr>
      </w:pPr>
      <w:r w:rsidRPr="004B689D">
        <w:rPr>
          <w:sz w:val="22"/>
          <w:szCs w:val="22"/>
          <w:lang w:val="en-GB"/>
        </w:rPr>
        <w:t xml:space="preserve">The AddGroupOption class is a derivative of the GraphOption class. It represents the most basic option of the derivatives of the GraphOption class. </w:t>
      </w:r>
      <w:r w:rsidR="00B24383">
        <w:rPr>
          <w:sz w:val="22"/>
          <w:szCs w:val="22"/>
          <w:lang w:val="en-GB"/>
        </w:rPr>
        <w:fldChar w:fldCharType="begin"/>
      </w:r>
      <w:r w:rsidR="00B24383">
        <w:rPr>
          <w:sz w:val="22"/>
          <w:szCs w:val="22"/>
          <w:lang w:val="en-GB"/>
        </w:rPr>
        <w:instrText xml:space="preserve"> REF _Ref61210356 \h </w:instrText>
      </w:r>
      <w:r w:rsidR="00B24383">
        <w:rPr>
          <w:sz w:val="22"/>
          <w:szCs w:val="22"/>
          <w:lang w:val="en-GB"/>
        </w:rPr>
      </w:r>
      <w:r w:rsidR="00B24383">
        <w:rPr>
          <w:sz w:val="22"/>
          <w:szCs w:val="22"/>
          <w:lang w:val="en-GB"/>
        </w:rPr>
        <w:fldChar w:fldCharType="separate"/>
      </w:r>
      <w:r w:rsidR="004D595C">
        <w:rPr>
          <w:sz w:val="22"/>
          <w:szCs w:val="22"/>
          <w:lang w:val="en-GB"/>
        </w:rPr>
        <w:t>Listing</w:t>
      </w:r>
      <w:r w:rsidR="004D595C" w:rsidRPr="00627C5D">
        <w:rPr>
          <w:sz w:val="22"/>
          <w:szCs w:val="22"/>
          <w:lang w:val="en-GB"/>
        </w:rPr>
        <w:t xml:space="preserve"> </w:t>
      </w:r>
      <w:r w:rsidR="004D595C">
        <w:rPr>
          <w:noProof/>
          <w:sz w:val="22"/>
          <w:szCs w:val="22"/>
          <w:lang w:val="en-GB"/>
        </w:rPr>
        <w:t>2</w:t>
      </w:r>
      <w:r w:rsidR="00B24383">
        <w:rPr>
          <w:sz w:val="22"/>
          <w:szCs w:val="22"/>
          <w:lang w:val="en-GB"/>
        </w:rPr>
        <w:fldChar w:fldCharType="end"/>
      </w:r>
      <w:r w:rsidRPr="004B689D">
        <w:rPr>
          <w:sz w:val="22"/>
          <w:szCs w:val="22"/>
          <w:lang w:val="en-GB"/>
        </w:rPr>
        <w:t xml:space="preserve"> shows the implementation of the displayOption() method of the AddGroupOption class.</w:t>
      </w:r>
    </w:p>
    <w:bookmarkStart w:id="43" w:name="_MON_1670053914"/>
    <w:bookmarkEnd w:id="43"/>
    <w:p w14:paraId="6589FBBB" w14:textId="77777777" w:rsidR="00E920CC" w:rsidRDefault="00DF0AA8" w:rsidP="00E920CC">
      <w:pPr>
        <w:keepNext/>
        <w:jc w:val="center"/>
      </w:pPr>
      <w:r>
        <w:rPr>
          <w:lang w:val="en-GB"/>
        </w:rPr>
        <w:object w:dxaOrig="9406" w:dyaOrig="2257" w14:anchorId="1F2480C1">
          <v:shape id="_x0000_i1026" type="#_x0000_t75" style="width:471pt;height:112.5pt" o:ole="">
            <v:imagedata r:id="rId17" o:title=""/>
          </v:shape>
          <o:OLEObject Type="Embed" ProgID="Word.OpenDocumentText.12" ShapeID="_x0000_i1026" DrawAspect="Content" ObjectID="_1671827445" r:id="rId18"/>
        </w:object>
      </w:r>
    </w:p>
    <w:p w14:paraId="57F6FFA1" w14:textId="2625597A" w:rsidR="001A55B7" w:rsidRPr="00627C5D" w:rsidRDefault="00B24383" w:rsidP="00E920CC">
      <w:pPr>
        <w:pStyle w:val="Beschriftung"/>
        <w:jc w:val="center"/>
        <w:rPr>
          <w:sz w:val="22"/>
          <w:szCs w:val="22"/>
          <w:lang w:val="en-GB"/>
        </w:rPr>
      </w:pPr>
      <w:bookmarkStart w:id="44" w:name="_Ref61210352"/>
      <w:bookmarkStart w:id="45" w:name="_Ref61210356"/>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4D595C">
        <w:rPr>
          <w:noProof/>
          <w:sz w:val="22"/>
          <w:szCs w:val="22"/>
          <w:lang w:val="en-GB"/>
        </w:rPr>
        <w:t>2</w:t>
      </w:r>
      <w:r w:rsidR="00E920CC" w:rsidRPr="00627C5D">
        <w:rPr>
          <w:sz w:val="22"/>
          <w:szCs w:val="22"/>
        </w:rPr>
        <w:fldChar w:fldCharType="end"/>
      </w:r>
      <w:bookmarkEnd w:id="45"/>
      <w:r w:rsidR="00E920CC" w:rsidRPr="00627C5D">
        <w:rPr>
          <w:sz w:val="22"/>
          <w:szCs w:val="22"/>
          <w:lang w:val="en-GB"/>
        </w:rPr>
        <w:t>: Implementation of the method displayGraphOption() of the AddGroupOption class</w:t>
      </w:r>
      <w:bookmarkEnd w:id="44"/>
    </w:p>
    <w:p w14:paraId="160644A7" w14:textId="6022B252" w:rsidR="001A55B7" w:rsidRPr="004B689D" w:rsidRDefault="008C6104" w:rsidP="00434122">
      <w:pPr>
        <w:spacing w:line="276" w:lineRule="auto"/>
        <w:rPr>
          <w:sz w:val="22"/>
          <w:szCs w:val="22"/>
          <w:lang w:val="en-GB"/>
        </w:rPr>
      </w:pPr>
      <w:r w:rsidRPr="004B689D">
        <w:rPr>
          <w:sz w:val="22"/>
          <w:szCs w:val="22"/>
          <w:lang w:val="en-GB"/>
        </w:rPr>
        <w:t xml:space="preserve">The reference of the currently selected node is transferred as a parameter within a smart pointer. With the condition of the if statement in line 3, an expandable </w:t>
      </w:r>
      <w:r w:rsidR="004B689D" w:rsidRPr="004B689D">
        <w:rPr>
          <w:sz w:val="22"/>
          <w:szCs w:val="22"/>
          <w:lang w:val="en-GB"/>
        </w:rPr>
        <w:t>tree node (within ImGUI, these nodes have nothing to do with the nodes in the scene graph)</w:t>
      </w:r>
      <w:r w:rsidRPr="004B689D">
        <w:rPr>
          <w:sz w:val="22"/>
          <w:szCs w:val="22"/>
          <w:lang w:val="en-GB"/>
        </w:rPr>
        <w:t xml:space="preserve"> with the label "Add Group" is drawn in the UI. If th</w:t>
      </w:r>
      <w:r w:rsidR="004B689D" w:rsidRPr="004B689D">
        <w:rPr>
          <w:sz w:val="22"/>
          <w:szCs w:val="22"/>
          <w:lang w:val="en-GB"/>
        </w:rPr>
        <w:t xml:space="preserve">is tree </w:t>
      </w:r>
      <w:r w:rsidRPr="004B689D">
        <w:rPr>
          <w:sz w:val="22"/>
          <w:szCs w:val="22"/>
          <w:lang w:val="en-GB"/>
        </w:rPr>
        <w:t>node is expanded, the condition of the if statement is considered valid. A button is then added to the UI</w:t>
      </w:r>
      <w:r w:rsidR="004B689D" w:rsidRPr="004B689D">
        <w:rPr>
          <w:sz w:val="22"/>
          <w:szCs w:val="22"/>
          <w:lang w:val="en-GB"/>
        </w:rPr>
        <w:t xml:space="preserve"> via the if </w:t>
      </w:r>
      <w:r w:rsidR="00CA5892" w:rsidRPr="004B689D">
        <w:rPr>
          <w:sz w:val="22"/>
          <w:szCs w:val="22"/>
          <w:lang w:val="en-GB"/>
        </w:rPr>
        <w:t>statement in</w:t>
      </w:r>
      <w:r w:rsidRPr="004B689D">
        <w:rPr>
          <w:sz w:val="22"/>
          <w:szCs w:val="22"/>
          <w:lang w:val="en-GB"/>
        </w:rPr>
        <w:t xml:space="preserve"> line </w:t>
      </w:r>
      <w:r w:rsidR="004B689D" w:rsidRPr="004B689D">
        <w:rPr>
          <w:sz w:val="22"/>
          <w:szCs w:val="22"/>
          <w:lang w:val="en-GB"/>
        </w:rPr>
        <w:t>4</w:t>
      </w:r>
      <w:r w:rsidRPr="004B689D">
        <w:rPr>
          <w:sz w:val="22"/>
          <w:szCs w:val="22"/>
          <w:lang w:val="en-GB"/>
        </w:rPr>
        <w:t>. If this is clicked, the</w:t>
      </w:r>
      <w:r w:rsidR="004B689D" w:rsidRPr="004B689D">
        <w:rPr>
          <w:sz w:val="22"/>
          <w:szCs w:val="22"/>
          <w:lang w:val="en-GB"/>
        </w:rPr>
        <w:t xml:space="preserve"> code block of the if</w:t>
      </w:r>
      <w:r w:rsidRPr="004B689D">
        <w:rPr>
          <w:sz w:val="22"/>
          <w:szCs w:val="22"/>
          <w:lang w:val="en-GB"/>
        </w:rPr>
        <w:t xml:space="preserve"> statement </w:t>
      </w:r>
      <w:r w:rsidR="004B689D" w:rsidRPr="004B689D">
        <w:rPr>
          <w:sz w:val="22"/>
          <w:szCs w:val="22"/>
          <w:lang w:val="en-GB"/>
        </w:rPr>
        <w:t>will be</w:t>
      </w:r>
      <w:r w:rsidRPr="004B689D">
        <w:rPr>
          <w:sz w:val="22"/>
          <w:szCs w:val="22"/>
          <w:lang w:val="en-GB"/>
        </w:rPr>
        <w:t xml:space="preserve"> executed. First</w:t>
      </w:r>
      <w:r w:rsidR="00CA6FA1">
        <w:rPr>
          <w:sz w:val="22"/>
          <w:szCs w:val="22"/>
          <w:lang w:val="en-GB"/>
        </w:rPr>
        <w:t>,</w:t>
      </w:r>
      <w:r w:rsidRPr="004B689D">
        <w:rPr>
          <w:sz w:val="22"/>
          <w:szCs w:val="22"/>
          <w:lang w:val="en-GB"/>
        </w:rPr>
        <w:t xml:space="preserve"> a new group node is </w:t>
      </w:r>
      <w:r w:rsidR="004B689D" w:rsidRPr="004B689D">
        <w:rPr>
          <w:sz w:val="22"/>
          <w:szCs w:val="22"/>
          <w:lang w:val="en-GB"/>
        </w:rPr>
        <w:t>created,</w:t>
      </w:r>
      <w:r w:rsidRPr="004B689D">
        <w:rPr>
          <w:sz w:val="22"/>
          <w:szCs w:val="22"/>
          <w:lang w:val="en-GB"/>
        </w:rPr>
        <w:t xml:space="preserve"> and its reference</w:t>
      </w:r>
      <w:r w:rsidR="00CA6FA1">
        <w:rPr>
          <w:sz w:val="22"/>
          <w:szCs w:val="22"/>
          <w:lang w:val="en-GB"/>
        </w:rPr>
        <w:t xml:space="preserve"> is</w:t>
      </w:r>
      <w:r w:rsidRPr="004B689D">
        <w:rPr>
          <w:sz w:val="22"/>
          <w:szCs w:val="22"/>
          <w:lang w:val="en-GB"/>
        </w:rPr>
        <w:t xml:space="preserve"> assigned to a smart pointer. The currently se</w:t>
      </w:r>
      <w:r w:rsidR="00E6405E">
        <w:rPr>
          <w:sz w:val="22"/>
          <w:szCs w:val="22"/>
          <w:lang w:val="en-GB"/>
        </w:rPr>
        <w:softHyphen/>
      </w:r>
      <w:r w:rsidRPr="004B689D">
        <w:rPr>
          <w:sz w:val="22"/>
          <w:szCs w:val="22"/>
          <w:lang w:val="en-GB"/>
        </w:rPr>
        <w:t xml:space="preserve">lected node is then cast into a group node </w:t>
      </w:r>
      <w:r w:rsidR="004B689D" w:rsidRPr="004B689D">
        <w:rPr>
          <w:sz w:val="22"/>
          <w:szCs w:val="22"/>
          <w:lang w:val="en-GB"/>
        </w:rPr>
        <w:t>because</w:t>
      </w:r>
      <w:r w:rsidRPr="004B689D">
        <w:rPr>
          <w:sz w:val="22"/>
          <w:szCs w:val="22"/>
          <w:lang w:val="en-GB"/>
        </w:rPr>
        <w:t xml:space="preserve"> adding nodes using a reference to an osg::Node object is not permitted. </w:t>
      </w:r>
      <w:r w:rsidR="004B689D" w:rsidRPr="004B689D">
        <w:rPr>
          <w:sz w:val="22"/>
          <w:szCs w:val="22"/>
          <w:lang w:val="en-GB"/>
        </w:rPr>
        <w:t>Since t</w:t>
      </w:r>
      <w:r w:rsidRPr="004B689D">
        <w:rPr>
          <w:sz w:val="22"/>
          <w:szCs w:val="22"/>
          <w:lang w:val="en-GB"/>
        </w:rPr>
        <w:t>his option is only displayed if the selected node is a group node, it is ensured that the node passed is a group node. The newly created group node is then added as a child to the selected node.</w:t>
      </w:r>
    </w:p>
    <w:p w14:paraId="5C91BE3C" w14:textId="375DA185" w:rsidR="00451D6A" w:rsidRDefault="002C423D" w:rsidP="00B93CD6">
      <w:pPr>
        <w:pStyle w:val="berschrift3"/>
      </w:pPr>
      <w:bookmarkStart w:id="46" w:name="_Toc61177894"/>
      <w:bookmarkStart w:id="47" w:name="_Ref61210642"/>
      <w:r>
        <w:t>Adjust</w:t>
      </w:r>
      <w:r w:rsidR="004927FB" w:rsidRPr="004927FB">
        <w:t xml:space="preserve"> </w:t>
      </w:r>
      <w:r>
        <w:t>Rendering Hints</w:t>
      </w:r>
      <w:bookmarkEnd w:id="46"/>
      <w:bookmarkEnd w:id="47"/>
    </w:p>
    <w:p w14:paraId="7B759315" w14:textId="69BDA741" w:rsidR="002C423D" w:rsidRPr="00F3237B" w:rsidRDefault="00020A9E" w:rsidP="00434122">
      <w:pPr>
        <w:spacing w:line="276" w:lineRule="auto"/>
        <w:rPr>
          <w:sz w:val="22"/>
          <w:szCs w:val="22"/>
          <w:lang w:val="en-GB"/>
        </w:rPr>
      </w:pPr>
      <w:r w:rsidRPr="00F3237B">
        <w:rPr>
          <w:sz w:val="22"/>
          <w:szCs w:val="22"/>
          <w:lang w:val="en-GB"/>
        </w:rPr>
        <w:t>In order to exemplarily show how the options</w:t>
      </w:r>
      <w:r w:rsidR="00E177C2">
        <w:rPr>
          <w:sz w:val="22"/>
          <w:szCs w:val="22"/>
          <w:lang w:val="en-GB"/>
        </w:rPr>
        <w:t xml:space="preserve"> to adjust the state sets of nodes</w:t>
      </w:r>
      <w:r w:rsidRPr="00F3237B">
        <w:rPr>
          <w:sz w:val="22"/>
          <w:szCs w:val="22"/>
          <w:lang w:val="en-GB"/>
        </w:rPr>
        <w:t xml:space="preserve"> are implemented, the displayStateSetOption() method of the AdjustRenderingHintOption class is shown in </w:t>
      </w:r>
      <w:r w:rsidR="00B24383">
        <w:rPr>
          <w:sz w:val="22"/>
          <w:szCs w:val="22"/>
          <w:lang w:val="en-GB"/>
        </w:rPr>
        <w:fldChar w:fldCharType="begin"/>
      </w:r>
      <w:r w:rsidR="00B24383">
        <w:rPr>
          <w:sz w:val="22"/>
          <w:szCs w:val="22"/>
          <w:lang w:val="en-GB"/>
        </w:rPr>
        <w:instrText xml:space="preserve"> REF _Ref61210444 \h </w:instrText>
      </w:r>
      <w:r w:rsidR="00B24383">
        <w:rPr>
          <w:sz w:val="22"/>
          <w:szCs w:val="22"/>
          <w:lang w:val="en-GB"/>
        </w:rPr>
      </w:r>
      <w:r w:rsidR="00B24383">
        <w:rPr>
          <w:sz w:val="22"/>
          <w:szCs w:val="22"/>
          <w:lang w:val="en-GB"/>
        </w:rPr>
        <w:fldChar w:fldCharType="separate"/>
      </w:r>
      <w:r w:rsidR="004D595C">
        <w:rPr>
          <w:sz w:val="22"/>
          <w:szCs w:val="22"/>
          <w:lang w:val="en-GB"/>
        </w:rPr>
        <w:t>Listing</w:t>
      </w:r>
      <w:r w:rsidR="004D595C" w:rsidRPr="00627C5D">
        <w:rPr>
          <w:sz w:val="22"/>
          <w:szCs w:val="22"/>
          <w:lang w:val="en-GB"/>
        </w:rPr>
        <w:t xml:space="preserve"> </w:t>
      </w:r>
      <w:r w:rsidR="004D595C">
        <w:rPr>
          <w:noProof/>
          <w:sz w:val="22"/>
          <w:szCs w:val="22"/>
          <w:lang w:val="en-GB"/>
        </w:rPr>
        <w:t>3</w:t>
      </w:r>
      <w:r w:rsidR="00B24383">
        <w:rPr>
          <w:sz w:val="22"/>
          <w:szCs w:val="22"/>
          <w:lang w:val="en-GB"/>
        </w:rPr>
        <w:fldChar w:fldCharType="end"/>
      </w:r>
      <w:r w:rsidRPr="00F3237B">
        <w:rPr>
          <w:sz w:val="22"/>
          <w:szCs w:val="22"/>
          <w:lang w:val="en-GB"/>
        </w:rPr>
        <w:t xml:space="preserve">. The class inherits from the StateSetOption class. It offers the user the possibility to assign a rendering hint to nodes, </w:t>
      </w:r>
      <w:r w:rsidR="00CA6FA1">
        <w:rPr>
          <w:sz w:val="22"/>
          <w:szCs w:val="22"/>
          <w:lang w:val="en-GB"/>
        </w:rPr>
        <w:t>which</w:t>
      </w:r>
      <w:r w:rsidRPr="00F3237B">
        <w:rPr>
          <w:sz w:val="22"/>
          <w:szCs w:val="22"/>
          <w:lang w:val="en-GB"/>
        </w:rPr>
        <w:t xml:space="preserve"> is used by OpenSceneGraph to render transparent objects in front of opaque objects.</w:t>
      </w:r>
    </w:p>
    <w:bookmarkStart w:id="48" w:name="_GoBack"/>
    <w:bookmarkStart w:id="49" w:name="_MON_1670057949"/>
    <w:bookmarkEnd w:id="49"/>
    <w:p w14:paraId="513F3524" w14:textId="4D912FBC" w:rsidR="00E920CC" w:rsidRDefault="00E177C2" w:rsidP="00E920CC">
      <w:pPr>
        <w:keepNext/>
        <w:jc w:val="center"/>
      </w:pPr>
      <w:r>
        <w:rPr>
          <w:lang w:val="en-GB"/>
        </w:rPr>
        <w:object w:dxaOrig="9072" w:dyaOrig="4903" w14:anchorId="0038C133">
          <v:shape id="_x0000_i1077" type="#_x0000_t75" style="width:453.75pt;height:245.25pt" o:ole="">
            <v:imagedata r:id="rId19" o:title=""/>
          </v:shape>
          <o:OLEObject Type="Embed" ProgID="Word.OpenDocumentText.12" ShapeID="_x0000_i1077" DrawAspect="Content" ObjectID="_1671827446" r:id="rId20"/>
        </w:object>
      </w:r>
      <w:bookmarkEnd w:id="48"/>
    </w:p>
    <w:p w14:paraId="0B3865B5" w14:textId="5CE12909" w:rsidR="004B689D" w:rsidRPr="00627C5D" w:rsidRDefault="00B24383" w:rsidP="00E920CC">
      <w:pPr>
        <w:pStyle w:val="Beschriftung"/>
        <w:jc w:val="center"/>
        <w:rPr>
          <w:sz w:val="22"/>
          <w:szCs w:val="22"/>
          <w:lang w:val="en-GB"/>
        </w:rPr>
      </w:pPr>
      <w:bookmarkStart w:id="50" w:name="_Ref61210444"/>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4D595C">
        <w:rPr>
          <w:noProof/>
          <w:sz w:val="22"/>
          <w:szCs w:val="22"/>
          <w:lang w:val="en-GB"/>
        </w:rPr>
        <w:t>3</w:t>
      </w:r>
      <w:r w:rsidR="00E920CC" w:rsidRPr="00627C5D">
        <w:rPr>
          <w:sz w:val="22"/>
          <w:szCs w:val="22"/>
        </w:rPr>
        <w:fldChar w:fldCharType="end"/>
      </w:r>
      <w:bookmarkEnd w:id="50"/>
      <w:r w:rsidR="00E920CC" w:rsidRPr="00627C5D">
        <w:rPr>
          <w:sz w:val="22"/>
          <w:szCs w:val="22"/>
          <w:lang w:val="en-GB"/>
        </w:rPr>
        <w:t>: Implementation of the displayStateSetOption() methode of the AdjustRenderingHintOption class</w:t>
      </w:r>
    </w:p>
    <w:p w14:paraId="784319DD" w14:textId="23E96400" w:rsidR="00020A9E" w:rsidRDefault="00E177C2" w:rsidP="00434122">
      <w:pPr>
        <w:spacing w:line="276" w:lineRule="auto"/>
        <w:rPr>
          <w:sz w:val="22"/>
          <w:szCs w:val="22"/>
          <w:lang w:val="en-GB"/>
        </w:rPr>
      </w:pPr>
      <w:r>
        <w:rPr>
          <w:sz w:val="22"/>
          <w:szCs w:val="22"/>
          <w:lang w:val="en-GB"/>
        </w:rPr>
        <w:t xml:space="preserve">A smart pointer (described in section </w:t>
      </w:r>
      <w:r>
        <w:rPr>
          <w:sz w:val="22"/>
          <w:szCs w:val="22"/>
          <w:lang w:val="en-GB"/>
        </w:rPr>
        <w:fldChar w:fldCharType="begin"/>
      </w:r>
      <w:r>
        <w:rPr>
          <w:sz w:val="22"/>
          <w:szCs w:val="22"/>
          <w:lang w:val="en-GB"/>
        </w:rPr>
        <w:instrText xml:space="preserve"> REF _Ref61210995 \r \h </w:instrText>
      </w:r>
      <w:r>
        <w:rPr>
          <w:sz w:val="22"/>
          <w:szCs w:val="22"/>
          <w:lang w:val="en-GB"/>
        </w:rPr>
      </w:r>
      <w:r>
        <w:rPr>
          <w:sz w:val="22"/>
          <w:szCs w:val="22"/>
          <w:lang w:val="en-GB"/>
        </w:rPr>
        <w:fldChar w:fldCharType="separate"/>
      </w:r>
      <w:r w:rsidR="004D595C">
        <w:rPr>
          <w:sz w:val="22"/>
          <w:szCs w:val="22"/>
          <w:lang w:val="en-GB"/>
        </w:rPr>
        <w:t>3.5</w:t>
      </w:r>
      <w:r>
        <w:rPr>
          <w:sz w:val="22"/>
          <w:szCs w:val="22"/>
          <w:lang w:val="en-GB"/>
        </w:rPr>
        <w:fldChar w:fldCharType="end"/>
      </w:r>
      <w:r>
        <w:rPr>
          <w:sz w:val="22"/>
          <w:szCs w:val="22"/>
          <w:lang w:val="en-GB"/>
        </w:rPr>
        <w:t xml:space="preserve">) to the StateSet object (described in </w:t>
      </w:r>
      <w:r>
        <w:rPr>
          <w:sz w:val="22"/>
          <w:szCs w:val="22"/>
          <w:lang w:val="en-GB"/>
        </w:rPr>
        <w:fldChar w:fldCharType="begin"/>
      </w:r>
      <w:r>
        <w:rPr>
          <w:sz w:val="22"/>
          <w:szCs w:val="22"/>
          <w:lang w:val="en-GB"/>
        </w:rPr>
        <w:instrText xml:space="preserve"> REF _Ref61211018 \r \h </w:instrText>
      </w:r>
      <w:r>
        <w:rPr>
          <w:sz w:val="22"/>
          <w:szCs w:val="22"/>
          <w:lang w:val="en-GB"/>
        </w:rPr>
      </w:r>
      <w:r>
        <w:rPr>
          <w:sz w:val="22"/>
          <w:szCs w:val="22"/>
          <w:lang w:val="en-GB"/>
        </w:rPr>
        <w:fldChar w:fldCharType="separate"/>
      </w:r>
      <w:r w:rsidR="004D595C">
        <w:rPr>
          <w:sz w:val="22"/>
          <w:szCs w:val="22"/>
          <w:lang w:val="en-GB"/>
        </w:rPr>
        <w:t>3.6</w:t>
      </w:r>
      <w:r>
        <w:rPr>
          <w:sz w:val="22"/>
          <w:szCs w:val="22"/>
          <w:lang w:val="en-GB"/>
        </w:rPr>
        <w:fldChar w:fldCharType="end"/>
      </w:r>
      <w:r>
        <w:rPr>
          <w:sz w:val="22"/>
          <w:szCs w:val="22"/>
          <w:lang w:val="en-GB"/>
        </w:rPr>
        <w:t>) of the selected node is transferred as parameter.</w:t>
      </w:r>
      <w:r w:rsidR="00F3237B" w:rsidRPr="00F3237B">
        <w:rPr>
          <w:sz w:val="22"/>
          <w:szCs w:val="22"/>
          <w:lang w:val="en-GB"/>
        </w:rPr>
        <w:t xml:space="preserve"> The current rendering hint in line 10 is then read from the StateSet. The three options default, opaque and transparent are available. The variable renderingHintToString contains a map that assigns the ids of the respective rendering hints strings, which are then used to display the current hints in line 12. Then, with the help of the static method displayImGuiComboBox</w:t>
      </w:r>
      <w:r w:rsidR="009C7CCA">
        <w:rPr>
          <w:sz w:val="22"/>
          <w:szCs w:val="22"/>
          <w:lang w:val="en-GB"/>
        </w:rPr>
        <w:t>()</w:t>
      </w:r>
      <w:r w:rsidR="00F3237B" w:rsidRPr="00F3237B">
        <w:rPr>
          <w:sz w:val="22"/>
          <w:szCs w:val="22"/>
          <w:lang w:val="en-GB"/>
        </w:rPr>
        <w:t>, a combo box is generated in lines 15 and 16, which allows the user to select the new rendering to be used. The renderingHintOptions array contains all selectable values ​​and the renderingHintSelection variable is used to save the user's current selection. The if statement in line 18 adds a button to the UI. If this is clicked, the user's current selection is set to the StateSet of the current node as a rendering hint. The selectionIdToRenderingHint map is used to select the corresponding OpenSceneGraph data type for setting the rendering.</w:t>
      </w:r>
    </w:p>
    <w:p w14:paraId="411186BD" w14:textId="6F309BAE" w:rsidR="00F3237B" w:rsidRPr="00F3237B" w:rsidRDefault="009C7CCA" w:rsidP="00434122">
      <w:pPr>
        <w:spacing w:line="276" w:lineRule="auto"/>
        <w:rPr>
          <w:sz w:val="22"/>
          <w:szCs w:val="22"/>
          <w:lang w:val="en-GB"/>
        </w:rPr>
      </w:pPr>
      <w:r w:rsidRPr="009C7CCA">
        <w:rPr>
          <w:sz w:val="22"/>
          <w:szCs w:val="22"/>
          <w:lang w:val="en-GB"/>
        </w:rPr>
        <w:t xml:space="preserve">In other derivatives of the StateSet class, such as the AddShaderOption or the AdjustBlendFunctionOption, the StateAttributes mentioned in section </w:t>
      </w:r>
      <w:r w:rsidR="00B24383">
        <w:rPr>
          <w:sz w:val="22"/>
          <w:szCs w:val="22"/>
          <w:lang w:val="en-GB"/>
        </w:rPr>
        <w:fldChar w:fldCharType="begin"/>
      </w:r>
      <w:r w:rsidR="00B24383">
        <w:rPr>
          <w:sz w:val="22"/>
          <w:szCs w:val="22"/>
          <w:lang w:val="en-GB"/>
        </w:rPr>
        <w:instrText xml:space="preserve"> REF _Ref61210524 \r \h </w:instrText>
      </w:r>
      <w:r w:rsidR="00B24383">
        <w:rPr>
          <w:sz w:val="22"/>
          <w:szCs w:val="22"/>
          <w:lang w:val="en-GB"/>
        </w:rPr>
      </w:r>
      <w:r w:rsidR="00B24383">
        <w:rPr>
          <w:sz w:val="22"/>
          <w:szCs w:val="22"/>
          <w:lang w:val="en-GB"/>
        </w:rPr>
        <w:fldChar w:fldCharType="separate"/>
      </w:r>
      <w:r w:rsidR="004D595C">
        <w:rPr>
          <w:sz w:val="22"/>
          <w:szCs w:val="22"/>
          <w:lang w:val="en-GB"/>
        </w:rPr>
        <w:t>3.6</w:t>
      </w:r>
      <w:r w:rsidR="00B24383">
        <w:rPr>
          <w:sz w:val="22"/>
          <w:szCs w:val="22"/>
          <w:lang w:val="en-GB"/>
        </w:rPr>
        <w:fldChar w:fldCharType="end"/>
      </w:r>
      <w:r w:rsidRPr="009C7CCA">
        <w:rPr>
          <w:sz w:val="22"/>
          <w:szCs w:val="22"/>
          <w:lang w:val="en-GB"/>
        </w:rPr>
        <w:t xml:space="preserve"> are also used. </w:t>
      </w:r>
      <w:r w:rsidR="00CA6FA1">
        <w:rPr>
          <w:sz w:val="22"/>
          <w:szCs w:val="22"/>
          <w:lang w:val="en-GB"/>
        </w:rPr>
        <w:t>T</w:t>
      </w:r>
      <w:r w:rsidRPr="009C7CCA">
        <w:rPr>
          <w:sz w:val="22"/>
          <w:szCs w:val="22"/>
          <w:lang w:val="en-GB"/>
        </w:rPr>
        <w:t xml:space="preserve">he </w:t>
      </w:r>
      <w:r w:rsidR="00CA6FA1">
        <w:rPr>
          <w:sz w:val="22"/>
          <w:szCs w:val="22"/>
          <w:lang w:val="en-GB"/>
        </w:rPr>
        <w:t>explanation</w:t>
      </w:r>
      <w:r w:rsidRPr="009C7CCA">
        <w:rPr>
          <w:sz w:val="22"/>
          <w:szCs w:val="22"/>
          <w:lang w:val="en-GB"/>
        </w:rPr>
        <w:t xml:space="preserve"> of the displayStateSetOption() methods of these classes would exceed the scope of this </w:t>
      </w:r>
      <w:r w:rsidR="00CA6FA1">
        <w:rPr>
          <w:sz w:val="22"/>
          <w:szCs w:val="22"/>
          <w:lang w:val="en-GB"/>
        </w:rPr>
        <w:t xml:space="preserve">report. </w:t>
      </w:r>
      <w:r w:rsidRPr="009C7CCA">
        <w:rPr>
          <w:sz w:val="22"/>
          <w:szCs w:val="22"/>
          <w:lang w:val="en-GB"/>
        </w:rPr>
        <w:t xml:space="preserve"> </w:t>
      </w:r>
      <w:r w:rsidR="00CA6FA1">
        <w:rPr>
          <w:sz w:val="22"/>
          <w:szCs w:val="22"/>
          <w:lang w:val="en-GB"/>
        </w:rPr>
        <w:t>The calls within the respective classes of the source code of the Playground project</w:t>
      </w:r>
      <w:r>
        <w:rPr>
          <w:sz w:val="22"/>
          <w:szCs w:val="22"/>
          <w:lang w:val="en-GB"/>
        </w:rPr>
        <w:t xml:space="preserve"> show</w:t>
      </w:r>
      <w:r w:rsidR="00CA6FA1">
        <w:rPr>
          <w:sz w:val="22"/>
          <w:szCs w:val="22"/>
          <w:lang w:val="en-GB"/>
        </w:rPr>
        <w:t>s</w:t>
      </w:r>
      <w:r>
        <w:rPr>
          <w:sz w:val="22"/>
          <w:szCs w:val="22"/>
          <w:lang w:val="en-GB"/>
        </w:rPr>
        <w:t xml:space="preserve"> how</w:t>
      </w:r>
      <w:r w:rsidRPr="009C7CCA">
        <w:rPr>
          <w:sz w:val="22"/>
          <w:szCs w:val="22"/>
          <w:lang w:val="en-GB"/>
        </w:rPr>
        <w:t xml:space="preserve"> StateAttribute</w:t>
      </w:r>
      <w:r>
        <w:rPr>
          <w:sz w:val="22"/>
          <w:szCs w:val="22"/>
          <w:lang w:val="en-GB"/>
        </w:rPr>
        <w:t xml:space="preserve"> </w:t>
      </w:r>
      <w:r w:rsidRPr="009C7CCA">
        <w:rPr>
          <w:sz w:val="22"/>
          <w:szCs w:val="22"/>
          <w:lang w:val="en-GB"/>
        </w:rPr>
        <w:t>objects</w:t>
      </w:r>
      <w:r>
        <w:rPr>
          <w:sz w:val="22"/>
          <w:szCs w:val="22"/>
          <w:lang w:val="en-GB"/>
        </w:rPr>
        <w:t xml:space="preserve"> can be read out </w:t>
      </w:r>
      <w:r w:rsidR="00CA6FA1">
        <w:rPr>
          <w:sz w:val="22"/>
          <w:szCs w:val="22"/>
          <w:lang w:val="en-GB"/>
        </w:rPr>
        <w:t>and</w:t>
      </w:r>
      <w:r>
        <w:rPr>
          <w:sz w:val="22"/>
          <w:szCs w:val="22"/>
          <w:lang w:val="en-GB"/>
        </w:rPr>
        <w:t xml:space="preserve"> be added </w:t>
      </w:r>
      <w:r w:rsidRPr="009C7CCA">
        <w:rPr>
          <w:sz w:val="22"/>
          <w:szCs w:val="22"/>
          <w:lang w:val="en-GB"/>
        </w:rPr>
        <w:t>as well as</w:t>
      </w:r>
      <w:r>
        <w:rPr>
          <w:sz w:val="22"/>
          <w:szCs w:val="22"/>
          <w:lang w:val="en-GB"/>
        </w:rPr>
        <w:t xml:space="preserve"> how various rendering modes can be adapted</w:t>
      </w:r>
      <w:r w:rsidRPr="009C7CCA">
        <w:rPr>
          <w:sz w:val="22"/>
          <w:szCs w:val="22"/>
          <w:lang w:val="en-GB"/>
        </w:rPr>
        <w:t>.</w:t>
      </w:r>
    </w:p>
    <w:p w14:paraId="69361BB9" w14:textId="7D9DDCCF" w:rsidR="006A7014" w:rsidRDefault="008E7F4D" w:rsidP="006012CD">
      <w:pPr>
        <w:pStyle w:val="berschrift1"/>
        <w:rPr>
          <w:lang w:val="en-GB"/>
        </w:rPr>
      </w:pPr>
      <w:bookmarkStart w:id="51" w:name="_Toc61177895"/>
      <w:bookmarkStart w:id="52" w:name="_Ref61210608"/>
      <w:r>
        <w:rPr>
          <w:lang w:val="en-GB"/>
        </w:rPr>
        <w:t>Features and Advantages</w:t>
      </w:r>
      <w:r w:rsidR="000E321D" w:rsidRPr="00F3237B">
        <w:rPr>
          <w:lang w:val="en-GB"/>
        </w:rPr>
        <w:t xml:space="preserve"> of</w:t>
      </w:r>
      <w:r w:rsidR="00F42FF0">
        <w:rPr>
          <w:lang w:val="en-GB"/>
        </w:rPr>
        <w:t xml:space="preserve"> </w:t>
      </w:r>
      <w:r w:rsidR="000E321D" w:rsidRPr="00F3237B">
        <w:rPr>
          <w:lang w:val="en-GB"/>
        </w:rPr>
        <w:t>OpenSceneGraph</w:t>
      </w:r>
      <w:bookmarkEnd w:id="51"/>
      <w:bookmarkEnd w:id="52"/>
    </w:p>
    <w:p w14:paraId="363C34FE" w14:textId="3B0ECDB0" w:rsidR="00B5745C" w:rsidRPr="00F42FF0" w:rsidRDefault="00B5745C" w:rsidP="00434122">
      <w:pPr>
        <w:spacing w:line="276" w:lineRule="auto"/>
        <w:rPr>
          <w:sz w:val="22"/>
          <w:szCs w:val="22"/>
          <w:lang w:val="en-GB"/>
        </w:rPr>
      </w:pPr>
      <w:r w:rsidRPr="00F42FF0">
        <w:rPr>
          <w:sz w:val="22"/>
          <w:szCs w:val="22"/>
          <w:lang w:val="en-GB"/>
        </w:rPr>
        <w:t xml:space="preserve">OpenSceneGraph as the most popular 3D graphics toolkit based on scene graphs </w:t>
      </w:r>
      <w:r w:rsidR="00F42FF0">
        <w:rPr>
          <w:sz w:val="22"/>
          <w:szCs w:val="22"/>
          <w:lang w:val="en-GB"/>
        </w:rPr>
        <w:t>comes with</w:t>
      </w:r>
      <w:r w:rsidR="008E7F4D">
        <w:rPr>
          <w:sz w:val="22"/>
          <w:szCs w:val="22"/>
          <w:lang w:val="en-GB"/>
        </w:rPr>
        <w:t xml:space="preserve"> </w:t>
      </w:r>
      <w:r w:rsidRPr="00F42FF0">
        <w:rPr>
          <w:sz w:val="22"/>
          <w:szCs w:val="22"/>
          <w:lang w:val="en-GB"/>
        </w:rPr>
        <w:t>several</w:t>
      </w:r>
      <w:r w:rsidR="00F42FF0" w:rsidRPr="00F42FF0">
        <w:rPr>
          <w:sz w:val="22"/>
          <w:szCs w:val="22"/>
          <w:lang w:val="en-GB"/>
        </w:rPr>
        <w:t xml:space="preserve"> </w:t>
      </w:r>
      <w:r w:rsidR="00DF0AA8">
        <w:rPr>
          <w:sz w:val="22"/>
          <w:szCs w:val="22"/>
          <w:lang w:val="en-GB"/>
        </w:rPr>
        <w:t>features</w:t>
      </w:r>
      <w:r w:rsidR="008E7F4D">
        <w:rPr>
          <w:sz w:val="22"/>
          <w:szCs w:val="22"/>
          <w:lang w:val="en-GB"/>
        </w:rPr>
        <w:t xml:space="preserve"> and advantages</w:t>
      </w:r>
      <w:r w:rsidRPr="00F42FF0">
        <w:rPr>
          <w:sz w:val="22"/>
          <w:szCs w:val="22"/>
          <w:lang w:val="en-GB"/>
        </w:rPr>
        <w:t xml:space="preserve">. These </w:t>
      </w:r>
      <w:r w:rsidR="00F42FF0" w:rsidRPr="00F42FF0">
        <w:rPr>
          <w:sz w:val="22"/>
          <w:szCs w:val="22"/>
          <w:lang w:val="en-GB"/>
        </w:rPr>
        <w:t>are</w:t>
      </w:r>
      <w:r w:rsidRPr="00F42FF0">
        <w:rPr>
          <w:sz w:val="22"/>
          <w:szCs w:val="22"/>
          <w:lang w:val="en-GB"/>
        </w:rPr>
        <w:t xml:space="preserve"> </w:t>
      </w:r>
      <w:r w:rsidR="00F42FF0" w:rsidRPr="00F42FF0">
        <w:rPr>
          <w:sz w:val="22"/>
          <w:szCs w:val="22"/>
          <w:lang w:val="en-GB"/>
        </w:rPr>
        <w:t>explained</w:t>
      </w:r>
      <w:r w:rsidRPr="00F42FF0">
        <w:rPr>
          <w:sz w:val="22"/>
          <w:szCs w:val="22"/>
          <w:lang w:val="en-GB"/>
        </w:rPr>
        <w:t xml:space="preserve"> in </w:t>
      </w:r>
      <w:r w:rsidR="00F42FF0" w:rsidRPr="00F42FF0">
        <w:rPr>
          <w:sz w:val="22"/>
          <w:szCs w:val="22"/>
          <w:lang w:val="en-GB"/>
        </w:rPr>
        <w:t>this chapter.</w:t>
      </w:r>
    </w:p>
    <w:p w14:paraId="62A6F07C" w14:textId="156F3FA9" w:rsidR="008B7A75" w:rsidRDefault="00696AEE" w:rsidP="00434122">
      <w:pPr>
        <w:spacing w:line="276" w:lineRule="auto"/>
        <w:rPr>
          <w:sz w:val="22"/>
          <w:szCs w:val="22"/>
          <w:lang w:val="en-GB"/>
        </w:rPr>
      </w:pPr>
      <w:r w:rsidRPr="00696AEE">
        <w:rPr>
          <w:sz w:val="22"/>
          <w:szCs w:val="22"/>
          <w:lang w:val="en-GB"/>
        </w:rPr>
        <w:t xml:space="preserve">The basic functionality that the toolkit offers is the API, which allows the definition and rendering of a scene graph. </w:t>
      </w:r>
      <w:r w:rsidR="008E7F4D" w:rsidRPr="00D62781">
        <w:rPr>
          <w:sz w:val="22"/>
          <w:szCs w:val="22"/>
          <w:lang w:val="en-GB"/>
        </w:rPr>
        <w:t>One advantage that</w:t>
      </w:r>
      <w:r>
        <w:rPr>
          <w:sz w:val="22"/>
          <w:szCs w:val="22"/>
          <w:lang w:val="en-GB"/>
        </w:rPr>
        <w:t xml:space="preserve"> result</w:t>
      </w:r>
      <w:r w:rsidR="000857B3">
        <w:rPr>
          <w:sz w:val="22"/>
          <w:szCs w:val="22"/>
          <w:lang w:val="en-GB"/>
        </w:rPr>
        <w:t>s</w:t>
      </w:r>
      <w:r>
        <w:rPr>
          <w:sz w:val="22"/>
          <w:szCs w:val="22"/>
          <w:lang w:val="en-GB"/>
        </w:rPr>
        <w:t xml:space="preserve"> </w:t>
      </w:r>
      <w:r w:rsidR="00CA6FA1">
        <w:rPr>
          <w:sz w:val="22"/>
          <w:szCs w:val="22"/>
          <w:lang w:val="en-GB"/>
        </w:rPr>
        <w:t>from</w:t>
      </w:r>
      <w:r>
        <w:rPr>
          <w:sz w:val="22"/>
          <w:szCs w:val="22"/>
          <w:lang w:val="en-GB"/>
        </w:rPr>
        <w:t xml:space="preserve"> this</w:t>
      </w:r>
      <w:r w:rsidR="008E7F4D" w:rsidRPr="00D62781">
        <w:rPr>
          <w:sz w:val="22"/>
          <w:szCs w:val="22"/>
          <w:lang w:val="en-GB"/>
        </w:rPr>
        <w:t xml:space="preserve"> is</w:t>
      </w:r>
      <w:r>
        <w:rPr>
          <w:sz w:val="22"/>
          <w:szCs w:val="22"/>
          <w:lang w:val="en-GB"/>
        </w:rPr>
        <w:t>,</w:t>
      </w:r>
      <w:r w:rsidR="008E7F4D" w:rsidRPr="00D62781">
        <w:rPr>
          <w:sz w:val="22"/>
          <w:szCs w:val="22"/>
          <w:lang w:val="en-GB"/>
        </w:rPr>
        <w:t xml:space="preserve"> that</w:t>
      </w:r>
      <w:r>
        <w:rPr>
          <w:sz w:val="22"/>
          <w:szCs w:val="22"/>
          <w:lang w:val="en-GB"/>
        </w:rPr>
        <w:t xml:space="preserve"> the</w:t>
      </w:r>
      <w:r w:rsidR="008E7F4D" w:rsidRPr="00D62781">
        <w:rPr>
          <w:sz w:val="22"/>
          <w:szCs w:val="22"/>
          <w:lang w:val="en-GB"/>
        </w:rPr>
        <w:t xml:space="preserve"> productivity</w:t>
      </w:r>
      <w:r>
        <w:rPr>
          <w:sz w:val="22"/>
          <w:szCs w:val="22"/>
          <w:lang w:val="en-GB"/>
        </w:rPr>
        <w:t xml:space="preserve"> of</w:t>
      </w:r>
      <w:r w:rsidR="00CA6FA1">
        <w:rPr>
          <w:sz w:val="22"/>
          <w:szCs w:val="22"/>
          <w:lang w:val="en-GB"/>
        </w:rPr>
        <w:t xml:space="preserve"> </w:t>
      </w:r>
      <w:r w:rsidR="000857B3">
        <w:rPr>
          <w:sz w:val="22"/>
          <w:szCs w:val="22"/>
          <w:lang w:val="en-GB"/>
        </w:rPr>
        <w:t xml:space="preserve">developers </w:t>
      </w:r>
      <w:r w:rsidR="000857B3" w:rsidRPr="00D62781">
        <w:rPr>
          <w:sz w:val="22"/>
          <w:szCs w:val="22"/>
          <w:lang w:val="en-GB"/>
        </w:rPr>
        <w:t>can</w:t>
      </w:r>
      <w:r w:rsidR="008E7F4D" w:rsidRPr="00D62781">
        <w:rPr>
          <w:sz w:val="22"/>
          <w:szCs w:val="22"/>
          <w:lang w:val="en-GB"/>
        </w:rPr>
        <w:t xml:space="preserve"> be increased compared to the pure use of a low-level API such as OpenGL. </w:t>
      </w:r>
      <w:r w:rsidR="000857B3">
        <w:rPr>
          <w:sz w:val="22"/>
          <w:szCs w:val="22"/>
          <w:lang w:val="en-GB"/>
        </w:rPr>
        <w:t xml:space="preserve">Since OpenSceneGraph is </w:t>
      </w:r>
      <w:r w:rsidR="008E7F4D" w:rsidRPr="00D62781">
        <w:rPr>
          <w:sz w:val="22"/>
          <w:szCs w:val="22"/>
          <w:lang w:val="en-GB"/>
        </w:rPr>
        <w:t>a retained ren</w:t>
      </w:r>
      <w:r w:rsidR="00E6405E">
        <w:rPr>
          <w:sz w:val="22"/>
          <w:szCs w:val="22"/>
          <w:lang w:val="en-GB"/>
        </w:rPr>
        <w:softHyphen/>
      </w:r>
      <w:r w:rsidR="008E7F4D" w:rsidRPr="00D62781">
        <w:rPr>
          <w:sz w:val="22"/>
          <w:szCs w:val="22"/>
          <w:lang w:val="en-GB"/>
        </w:rPr>
        <w:t xml:space="preserve">dering system (described in </w:t>
      </w:r>
      <w:r w:rsidR="00B24383">
        <w:rPr>
          <w:sz w:val="22"/>
          <w:szCs w:val="22"/>
          <w:lang w:val="en-GB"/>
        </w:rPr>
        <w:t>s</w:t>
      </w:r>
      <w:r w:rsidR="008E7F4D" w:rsidRPr="00D62781">
        <w:rPr>
          <w:sz w:val="22"/>
          <w:szCs w:val="22"/>
          <w:lang w:val="en-GB"/>
        </w:rPr>
        <w:t xml:space="preserve">ection </w:t>
      </w:r>
      <w:r w:rsidR="00B24383">
        <w:rPr>
          <w:sz w:val="22"/>
          <w:szCs w:val="22"/>
          <w:lang w:val="en-GB"/>
        </w:rPr>
        <w:fldChar w:fldCharType="begin"/>
      </w:r>
      <w:r w:rsidR="00B24383">
        <w:rPr>
          <w:sz w:val="22"/>
          <w:szCs w:val="22"/>
          <w:lang w:val="en-GB"/>
        </w:rPr>
        <w:instrText xml:space="preserve"> REF _Ref61210540 \r \h </w:instrText>
      </w:r>
      <w:r w:rsidR="00B24383">
        <w:rPr>
          <w:sz w:val="22"/>
          <w:szCs w:val="22"/>
          <w:lang w:val="en-GB"/>
        </w:rPr>
      </w:r>
      <w:r w:rsidR="00B24383">
        <w:rPr>
          <w:sz w:val="22"/>
          <w:szCs w:val="22"/>
          <w:lang w:val="en-GB"/>
        </w:rPr>
        <w:fldChar w:fldCharType="separate"/>
      </w:r>
      <w:r w:rsidR="004D595C">
        <w:rPr>
          <w:sz w:val="22"/>
          <w:szCs w:val="22"/>
          <w:lang w:val="en-GB"/>
        </w:rPr>
        <w:t>2.2</w:t>
      </w:r>
      <w:r w:rsidR="00B24383">
        <w:rPr>
          <w:sz w:val="22"/>
          <w:szCs w:val="22"/>
          <w:lang w:val="en-GB"/>
        </w:rPr>
        <w:fldChar w:fldCharType="end"/>
      </w:r>
      <w:r w:rsidR="008E7F4D" w:rsidRPr="00D62781">
        <w:rPr>
          <w:sz w:val="22"/>
          <w:szCs w:val="22"/>
          <w:lang w:val="en-GB"/>
        </w:rPr>
        <w:t>), developer</w:t>
      </w:r>
      <w:r w:rsidR="000857B3">
        <w:rPr>
          <w:sz w:val="22"/>
          <w:szCs w:val="22"/>
          <w:lang w:val="en-GB"/>
        </w:rPr>
        <w:t>s</w:t>
      </w:r>
      <w:r w:rsidR="008E7F4D" w:rsidRPr="00D62781">
        <w:rPr>
          <w:sz w:val="22"/>
          <w:szCs w:val="22"/>
          <w:lang w:val="en-GB"/>
        </w:rPr>
        <w:t xml:space="preserve"> no longer ha</w:t>
      </w:r>
      <w:r w:rsidR="000857B3">
        <w:rPr>
          <w:sz w:val="22"/>
          <w:szCs w:val="22"/>
          <w:lang w:val="en-GB"/>
        </w:rPr>
        <w:t>ve</w:t>
      </w:r>
      <w:r w:rsidR="008E7F4D" w:rsidRPr="00D62781">
        <w:rPr>
          <w:sz w:val="22"/>
          <w:szCs w:val="22"/>
          <w:lang w:val="en-GB"/>
        </w:rPr>
        <w:t xml:space="preserve"> to worry about managing the scene and drawing calls when using it. The developer no longer has to worry about low level coding but can instead focus on developing the content of the application.</w:t>
      </w:r>
      <w:r w:rsidR="008B7A75">
        <w:rPr>
          <w:sz w:val="22"/>
          <w:szCs w:val="22"/>
          <w:lang w:val="en-GB"/>
        </w:rPr>
        <w:t xml:space="preserve"> </w:t>
      </w:r>
      <w:r w:rsidR="006A3721" w:rsidRPr="006A3721">
        <w:rPr>
          <w:sz w:val="22"/>
          <w:szCs w:val="22"/>
          <w:lang w:val="en-GB"/>
        </w:rPr>
        <w:t>The</w:t>
      </w:r>
      <w:r w:rsidR="008B7A75">
        <w:rPr>
          <w:sz w:val="22"/>
          <w:szCs w:val="22"/>
          <w:lang w:val="en-GB"/>
        </w:rPr>
        <w:t xml:space="preserve"> performance that is achieved by the</w:t>
      </w:r>
      <w:r w:rsidR="006A3721" w:rsidRPr="006A3721">
        <w:rPr>
          <w:sz w:val="22"/>
          <w:szCs w:val="22"/>
          <w:lang w:val="en-GB"/>
        </w:rPr>
        <w:t xml:space="preserve"> sup</w:t>
      </w:r>
      <w:r w:rsidR="00E6405E">
        <w:rPr>
          <w:sz w:val="22"/>
          <w:szCs w:val="22"/>
          <w:lang w:val="en-GB"/>
        </w:rPr>
        <w:softHyphen/>
      </w:r>
      <w:r w:rsidR="006A3721" w:rsidRPr="006A3721">
        <w:rPr>
          <w:sz w:val="22"/>
          <w:szCs w:val="22"/>
          <w:lang w:val="en-GB"/>
        </w:rPr>
        <w:t xml:space="preserve">port of view-frustum culling, occlusion culling, small feature culling, Level Of Detail (LOD) nodes, </w:t>
      </w:r>
      <w:r w:rsidR="006A3721" w:rsidRPr="006A3721">
        <w:rPr>
          <w:sz w:val="22"/>
          <w:szCs w:val="22"/>
          <w:lang w:val="en-GB"/>
        </w:rPr>
        <w:lastRenderedPageBreak/>
        <w:t xml:space="preserve">OpenGL state sorting, vertex arrays, vertex buffer objects, </w:t>
      </w:r>
      <w:r w:rsidR="006A3721">
        <w:rPr>
          <w:sz w:val="22"/>
          <w:szCs w:val="22"/>
          <w:lang w:val="en-GB"/>
        </w:rPr>
        <w:t xml:space="preserve">the </w:t>
      </w:r>
      <w:r w:rsidR="006A3721" w:rsidRPr="006A3721">
        <w:rPr>
          <w:sz w:val="22"/>
          <w:szCs w:val="22"/>
          <w:lang w:val="en-GB"/>
        </w:rPr>
        <w:t>OpenGL Shader Language and display lists</w:t>
      </w:r>
      <w:r w:rsidR="008B7A75">
        <w:rPr>
          <w:sz w:val="22"/>
          <w:szCs w:val="22"/>
          <w:lang w:val="en-GB"/>
        </w:rPr>
        <w:t xml:space="preserve"> is another advantage that OpenSceneGraph can offer</w:t>
      </w:r>
      <w:r w:rsidR="00E920CC">
        <w:rPr>
          <w:sz w:val="22"/>
          <w:szCs w:val="22"/>
          <w:lang w:val="en-GB"/>
        </w:rPr>
        <w:t xml:space="preserve"> </w:t>
      </w:r>
      <w:sdt>
        <w:sdtPr>
          <w:rPr>
            <w:sz w:val="22"/>
            <w:szCs w:val="22"/>
            <w:lang w:val="en-GB"/>
          </w:rPr>
          <w:alias w:val="To edit, see citavi.com/edit"/>
          <w:tag w:val="CitaviPlaceholder#8ba7bc9f-a851-4852-a9e1-3e3d91f69398"/>
          <w:id w:val="1295336135"/>
          <w:placeholder>
            <w:docPart w:val="DefaultPlaceholder_-1854013440"/>
          </w:placeholder>
        </w:sdt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TI0M2UwLWEyNTItNGU0Ni05YmYzLTY3ZWU3M2YxOTI1M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hiYTdiYzlmLWE4NTEtNDg1Mi1hOWUxLTNlM2Q5MWY2OTM5OC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8B7A75">
        <w:rPr>
          <w:sz w:val="22"/>
          <w:szCs w:val="22"/>
          <w:lang w:val="en-GB"/>
        </w:rPr>
        <w:t xml:space="preserve">. </w:t>
      </w:r>
    </w:p>
    <w:p w14:paraId="3DE89A7A" w14:textId="14EBB41B" w:rsidR="006A3721" w:rsidRPr="00D62781" w:rsidRDefault="008B7A75" w:rsidP="00434122">
      <w:pPr>
        <w:spacing w:line="276" w:lineRule="auto"/>
        <w:rPr>
          <w:sz w:val="22"/>
          <w:szCs w:val="22"/>
          <w:lang w:val="en-GB"/>
        </w:rPr>
      </w:pPr>
      <w:r w:rsidRPr="008B7A75">
        <w:rPr>
          <w:sz w:val="22"/>
          <w:szCs w:val="22"/>
          <w:lang w:val="en-GB"/>
        </w:rPr>
        <w:t xml:space="preserve">Via the osgDB library, </w:t>
      </w:r>
      <w:r w:rsidR="00AD7534">
        <w:rPr>
          <w:sz w:val="22"/>
          <w:szCs w:val="22"/>
          <w:lang w:val="en-GB"/>
        </w:rPr>
        <w:t>which</w:t>
      </w:r>
      <w:r w:rsidRPr="008B7A75">
        <w:rPr>
          <w:sz w:val="22"/>
          <w:szCs w:val="22"/>
          <w:lang w:val="en-GB"/>
        </w:rPr>
        <w:t xml:space="preserve"> was already mentioned in section </w:t>
      </w:r>
      <w:r w:rsidR="00B24383">
        <w:rPr>
          <w:sz w:val="22"/>
          <w:szCs w:val="22"/>
          <w:lang w:val="en-GB"/>
        </w:rPr>
        <w:fldChar w:fldCharType="begin"/>
      </w:r>
      <w:r w:rsidR="00B24383">
        <w:rPr>
          <w:sz w:val="22"/>
          <w:szCs w:val="22"/>
          <w:lang w:val="en-GB"/>
        </w:rPr>
        <w:instrText xml:space="preserve"> REF _Ref61210561 \r \h </w:instrText>
      </w:r>
      <w:r w:rsidR="00B24383">
        <w:rPr>
          <w:sz w:val="22"/>
          <w:szCs w:val="22"/>
          <w:lang w:val="en-GB"/>
        </w:rPr>
      </w:r>
      <w:r w:rsidR="00B24383">
        <w:rPr>
          <w:sz w:val="22"/>
          <w:szCs w:val="22"/>
          <w:lang w:val="en-GB"/>
        </w:rPr>
        <w:fldChar w:fldCharType="separate"/>
      </w:r>
      <w:r w:rsidR="004D595C">
        <w:rPr>
          <w:sz w:val="22"/>
          <w:szCs w:val="22"/>
          <w:lang w:val="en-GB"/>
        </w:rPr>
        <w:t>3.2</w:t>
      </w:r>
      <w:r w:rsidR="00B24383">
        <w:rPr>
          <w:sz w:val="22"/>
          <w:szCs w:val="22"/>
          <w:lang w:val="en-GB"/>
        </w:rPr>
        <w:fldChar w:fldCharType="end"/>
      </w:r>
      <w:r w:rsidRPr="008B7A75">
        <w:rPr>
          <w:sz w:val="22"/>
          <w:szCs w:val="22"/>
          <w:lang w:val="en-GB"/>
        </w:rPr>
        <w:t>, OpenSceneGraph also offers support for reading and writing many 3D database</w:t>
      </w:r>
      <w:r w:rsidR="000857B3">
        <w:rPr>
          <w:sz w:val="22"/>
          <w:szCs w:val="22"/>
          <w:lang w:val="en-GB"/>
        </w:rPr>
        <w:t>s</w:t>
      </w:r>
      <w:r w:rsidRPr="008B7A75">
        <w:rPr>
          <w:sz w:val="22"/>
          <w:szCs w:val="22"/>
          <w:lang w:val="en-GB"/>
        </w:rPr>
        <w:t xml:space="preserve"> and 2D image file formats.</w:t>
      </w:r>
      <w:r>
        <w:rPr>
          <w:sz w:val="22"/>
          <w:szCs w:val="22"/>
          <w:lang w:val="en-GB"/>
        </w:rPr>
        <w:t xml:space="preserve"> </w:t>
      </w:r>
      <w:r w:rsidRPr="008B7A75">
        <w:rPr>
          <w:sz w:val="22"/>
          <w:szCs w:val="22"/>
          <w:lang w:val="en-GB"/>
        </w:rPr>
        <w:t>The provision of the large number of different NodeKits, which offer numerous additional functionalities such as the rendering of texts, volumes or particles, is a feature worth mentioning.</w:t>
      </w:r>
      <w:r w:rsidR="007E35D0">
        <w:rPr>
          <w:sz w:val="22"/>
          <w:szCs w:val="22"/>
          <w:lang w:val="en-GB"/>
        </w:rPr>
        <w:t xml:space="preserve"> </w:t>
      </w:r>
      <w:r w:rsidR="007E35D0" w:rsidRPr="007E35D0">
        <w:rPr>
          <w:sz w:val="22"/>
          <w:szCs w:val="22"/>
          <w:lang w:val="en-GB"/>
        </w:rPr>
        <w:t>Since OpenSceneGraph only requires standard C ++ and OpenGL and is designed in such a way that the dependencies on the various platforms are minimal, it can be executed on various platforms such as Windows, Android, MacOs and iOS.</w:t>
      </w:r>
      <w:r>
        <w:rPr>
          <w:sz w:val="22"/>
          <w:szCs w:val="22"/>
          <w:lang w:val="en-GB"/>
        </w:rPr>
        <w:t xml:space="preserve"> </w:t>
      </w:r>
      <w:r w:rsidR="007E35D0" w:rsidRPr="007E35D0">
        <w:rPr>
          <w:sz w:val="22"/>
          <w:szCs w:val="22"/>
          <w:lang w:val="en-GB"/>
        </w:rPr>
        <w:t xml:space="preserve">Further features are the support of </w:t>
      </w:r>
      <w:r w:rsidR="007E35D0">
        <w:rPr>
          <w:sz w:val="22"/>
          <w:szCs w:val="22"/>
          <w:lang w:val="en-GB"/>
        </w:rPr>
        <w:t>additional</w:t>
      </w:r>
      <w:r w:rsidR="007E35D0" w:rsidRPr="007E35D0">
        <w:rPr>
          <w:sz w:val="22"/>
          <w:szCs w:val="22"/>
          <w:lang w:val="en-GB"/>
        </w:rPr>
        <w:t xml:space="preserve"> programming languages like Java or Python through community projects and the support of multiple graphic contexts</w:t>
      </w:r>
      <w:r w:rsidR="007E35D0">
        <w:rPr>
          <w:sz w:val="22"/>
          <w:szCs w:val="22"/>
          <w:lang w:val="en-GB"/>
        </w:rPr>
        <w:t xml:space="preserve">. This </w:t>
      </w:r>
      <w:r w:rsidR="007E35D0" w:rsidRPr="007E35D0">
        <w:rPr>
          <w:sz w:val="22"/>
          <w:szCs w:val="22"/>
          <w:lang w:val="en-GB"/>
        </w:rPr>
        <w:t>allows the execution o</w:t>
      </w:r>
      <w:r w:rsidR="007E35D0">
        <w:rPr>
          <w:sz w:val="22"/>
          <w:szCs w:val="22"/>
          <w:lang w:val="en-GB"/>
        </w:rPr>
        <w:t>f OpenSceneGraph based applica</w:t>
      </w:r>
      <w:r w:rsidR="00E6405E">
        <w:rPr>
          <w:sz w:val="22"/>
          <w:szCs w:val="22"/>
          <w:lang w:val="en-GB"/>
        </w:rPr>
        <w:softHyphen/>
      </w:r>
      <w:r w:rsidR="007E35D0">
        <w:rPr>
          <w:sz w:val="22"/>
          <w:szCs w:val="22"/>
          <w:lang w:val="en-GB"/>
        </w:rPr>
        <w:t>tions on</w:t>
      </w:r>
      <w:r w:rsidR="007E35D0" w:rsidRPr="007E35D0">
        <w:rPr>
          <w:sz w:val="22"/>
          <w:szCs w:val="22"/>
          <w:lang w:val="en-GB"/>
        </w:rPr>
        <w:t xml:space="preserve"> multi-threaded and multi-</w:t>
      </w:r>
      <w:r w:rsidR="000857B3">
        <w:rPr>
          <w:sz w:val="22"/>
          <w:szCs w:val="22"/>
          <w:lang w:val="en-GB"/>
        </w:rPr>
        <w:t>GPU</w:t>
      </w:r>
      <w:r w:rsidR="007E35D0" w:rsidRPr="007E35D0">
        <w:rPr>
          <w:sz w:val="22"/>
          <w:szCs w:val="22"/>
          <w:lang w:val="en-GB"/>
        </w:rPr>
        <w:t xml:space="preserve"> systems</w:t>
      </w:r>
      <w:r w:rsidR="00E920CC">
        <w:rPr>
          <w:sz w:val="22"/>
          <w:szCs w:val="22"/>
          <w:lang w:val="en-GB"/>
        </w:rPr>
        <w:t xml:space="preserve"> </w:t>
      </w:r>
      <w:sdt>
        <w:sdtPr>
          <w:rPr>
            <w:sz w:val="22"/>
            <w:szCs w:val="22"/>
            <w:lang w:val="en-GB"/>
          </w:rPr>
          <w:alias w:val="To edit, see citavi.com/edit"/>
          <w:tag w:val="CitaviPlaceholder#70f06233-fe02-42ca-a54f-7f2501ea90ec"/>
          <w:id w:val="-150762780"/>
          <w:placeholder>
            <w:docPart w:val="DefaultPlaceholder_-1854013440"/>
          </w:placeholder>
        </w:sdt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TllMjVkLTExYjQtNDk2ZC04OTg0LTU2MTlkYzc4ZDNkNC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wZjA2MjMzLWZlMDItNDJjYS1hNTRmLTdmMjUwMWVhOTBlYy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7E35D0" w:rsidRPr="007E35D0">
        <w:rPr>
          <w:sz w:val="22"/>
          <w:szCs w:val="22"/>
          <w:lang w:val="en-GB"/>
        </w:rPr>
        <w:t xml:space="preserve">. </w:t>
      </w:r>
    </w:p>
    <w:p w14:paraId="1B91B7F8" w14:textId="0C4C5F6E" w:rsidR="0034557A" w:rsidRDefault="00AD7534" w:rsidP="006012CD">
      <w:pPr>
        <w:pStyle w:val="berschrift1"/>
      </w:pPr>
      <w:bookmarkStart w:id="53" w:name="_Toc61177896"/>
      <w:r>
        <w:t>Conclusion</w:t>
      </w:r>
      <w:bookmarkEnd w:id="53"/>
    </w:p>
    <w:p w14:paraId="35EA4038" w14:textId="2D8EEA3F" w:rsidR="00246E7F" w:rsidRDefault="00575E60" w:rsidP="00434122">
      <w:pPr>
        <w:spacing w:line="276" w:lineRule="auto"/>
        <w:rPr>
          <w:sz w:val="22"/>
          <w:szCs w:val="22"/>
          <w:lang w:val="en-GB"/>
        </w:rPr>
      </w:pPr>
      <w:r w:rsidRPr="00076883">
        <w:rPr>
          <w:sz w:val="22"/>
          <w:szCs w:val="22"/>
          <w:lang w:val="en-GB"/>
        </w:rPr>
        <w:t>This report started with a brief introduction to</w:t>
      </w:r>
      <w:r w:rsidR="00AD7534" w:rsidRPr="00076883">
        <w:rPr>
          <w:sz w:val="22"/>
          <w:szCs w:val="22"/>
          <w:lang w:val="en-GB"/>
        </w:rPr>
        <w:t xml:space="preserve"> the 3D graphics toolkit</w:t>
      </w:r>
      <w:r w:rsidRPr="00076883">
        <w:rPr>
          <w:sz w:val="22"/>
          <w:szCs w:val="22"/>
          <w:lang w:val="en-GB"/>
        </w:rPr>
        <w:t xml:space="preserve"> OpenSceneGraph and its history.</w:t>
      </w:r>
      <w:r w:rsidR="00AD7534" w:rsidRPr="00076883">
        <w:rPr>
          <w:sz w:val="22"/>
          <w:szCs w:val="22"/>
          <w:lang w:val="en-GB"/>
        </w:rPr>
        <w:t xml:space="preserve"> Afterwards, the toolkit itself, retained rendering systems and scene graphs were briefly described. </w:t>
      </w:r>
      <w:r w:rsidR="00B0652D" w:rsidRPr="00076883">
        <w:rPr>
          <w:sz w:val="22"/>
          <w:szCs w:val="22"/>
          <w:lang w:val="en-GB"/>
        </w:rPr>
        <w:t>In the</w:t>
      </w:r>
      <w:r w:rsidR="00AD7534" w:rsidRPr="00076883">
        <w:rPr>
          <w:sz w:val="22"/>
          <w:szCs w:val="22"/>
          <w:lang w:val="en-GB"/>
        </w:rPr>
        <w:t xml:space="preserve"> third</w:t>
      </w:r>
      <w:r w:rsidR="00B0652D" w:rsidRPr="00076883">
        <w:rPr>
          <w:sz w:val="22"/>
          <w:szCs w:val="22"/>
          <w:lang w:val="en-GB"/>
        </w:rPr>
        <w:t xml:space="preserve"> chapter, the use of OpenSceneGraph was explained using a minimal example</w:t>
      </w:r>
      <w:r w:rsidR="00AD7534" w:rsidRPr="00076883">
        <w:rPr>
          <w:sz w:val="22"/>
          <w:szCs w:val="22"/>
          <w:lang w:val="en-GB"/>
        </w:rPr>
        <w:t>, followed by a description of</w:t>
      </w:r>
      <w:r w:rsidR="00B0652D" w:rsidRPr="00076883">
        <w:rPr>
          <w:sz w:val="22"/>
          <w:szCs w:val="22"/>
          <w:lang w:val="en-GB"/>
        </w:rPr>
        <w:t xml:space="preserve"> some </w:t>
      </w:r>
      <w:r w:rsidR="00AD7534" w:rsidRPr="00076883">
        <w:rPr>
          <w:sz w:val="22"/>
          <w:szCs w:val="22"/>
          <w:lang w:val="en-GB"/>
        </w:rPr>
        <w:t xml:space="preserve">of the </w:t>
      </w:r>
      <w:r w:rsidR="00B0652D" w:rsidRPr="00076883">
        <w:rPr>
          <w:sz w:val="22"/>
          <w:szCs w:val="22"/>
          <w:lang w:val="en-GB"/>
        </w:rPr>
        <w:t>central elements</w:t>
      </w:r>
      <w:r w:rsidR="00AD7534" w:rsidRPr="00076883">
        <w:rPr>
          <w:sz w:val="22"/>
          <w:szCs w:val="22"/>
          <w:lang w:val="en-GB"/>
        </w:rPr>
        <w:t xml:space="preserve"> for usage</w:t>
      </w:r>
      <w:r w:rsidR="00B0652D" w:rsidRPr="00076883">
        <w:rPr>
          <w:sz w:val="22"/>
          <w:szCs w:val="22"/>
          <w:lang w:val="en-GB"/>
        </w:rPr>
        <w:t xml:space="preserve"> such as smart pointers and classes for representing nodes. Then the playground project, which offers an interactive editor for a scene graph, was presented. In the fourth chapter</w:t>
      </w:r>
      <w:r w:rsidR="00C86357">
        <w:rPr>
          <w:sz w:val="22"/>
          <w:szCs w:val="22"/>
          <w:lang w:val="en-GB"/>
        </w:rPr>
        <w:t>,</w:t>
      </w:r>
      <w:r w:rsidR="00B0652D" w:rsidRPr="00076883">
        <w:rPr>
          <w:sz w:val="22"/>
          <w:szCs w:val="22"/>
          <w:lang w:val="en-GB"/>
        </w:rPr>
        <w:t xml:space="preserve"> the features and advantages of OpenSceneGraph were listed.</w:t>
      </w:r>
      <w:r w:rsidR="00513222">
        <w:rPr>
          <w:sz w:val="22"/>
          <w:szCs w:val="22"/>
          <w:lang w:val="en-GB"/>
        </w:rPr>
        <w:t xml:space="preserve"> </w:t>
      </w:r>
      <w:r w:rsidR="00246E7F" w:rsidRPr="00246E7F">
        <w:rPr>
          <w:sz w:val="22"/>
          <w:szCs w:val="22"/>
          <w:lang w:val="en-GB"/>
        </w:rPr>
        <w:t>Some of the</w:t>
      </w:r>
      <w:r w:rsidR="009F3EFE">
        <w:rPr>
          <w:sz w:val="22"/>
          <w:szCs w:val="22"/>
          <w:lang w:val="en-GB"/>
        </w:rPr>
        <w:t xml:space="preserve"> in chap</w:t>
      </w:r>
      <w:r w:rsidR="00E6405E">
        <w:rPr>
          <w:sz w:val="22"/>
          <w:szCs w:val="22"/>
          <w:lang w:val="en-GB"/>
        </w:rPr>
        <w:softHyphen/>
      </w:r>
      <w:r w:rsidR="009F3EFE">
        <w:rPr>
          <w:sz w:val="22"/>
          <w:szCs w:val="22"/>
          <w:lang w:val="en-GB"/>
        </w:rPr>
        <w:t xml:space="preserve">ter </w:t>
      </w:r>
      <w:r w:rsidR="00B24383">
        <w:rPr>
          <w:sz w:val="22"/>
          <w:szCs w:val="22"/>
          <w:lang w:val="en-GB"/>
        </w:rPr>
        <w:fldChar w:fldCharType="begin"/>
      </w:r>
      <w:r w:rsidR="00B24383">
        <w:rPr>
          <w:sz w:val="22"/>
          <w:szCs w:val="22"/>
          <w:lang w:val="en-GB"/>
        </w:rPr>
        <w:instrText xml:space="preserve"> REF _Ref61210608 \r \h </w:instrText>
      </w:r>
      <w:r w:rsidR="00B24383">
        <w:rPr>
          <w:sz w:val="22"/>
          <w:szCs w:val="22"/>
          <w:lang w:val="en-GB"/>
        </w:rPr>
      </w:r>
      <w:r w:rsidR="00B24383">
        <w:rPr>
          <w:sz w:val="22"/>
          <w:szCs w:val="22"/>
          <w:lang w:val="en-GB"/>
        </w:rPr>
        <w:fldChar w:fldCharType="separate"/>
      </w:r>
      <w:r w:rsidR="004D595C">
        <w:rPr>
          <w:sz w:val="22"/>
          <w:szCs w:val="22"/>
          <w:lang w:val="en-GB"/>
        </w:rPr>
        <w:t>5</w:t>
      </w:r>
      <w:r w:rsidR="00B24383">
        <w:rPr>
          <w:sz w:val="22"/>
          <w:szCs w:val="22"/>
          <w:lang w:val="en-GB"/>
        </w:rPr>
        <w:fldChar w:fldCharType="end"/>
      </w:r>
      <w:r w:rsidR="00B24383">
        <w:rPr>
          <w:sz w:val="22"/>
          <w:szCs w:val="22"/>
          <w:lang w:val="en-GB"/>
        </w:rPr>
        <w:t xml:space="preserve"> </w:t>
      </w:r>
      <w:r w:rsidR="00246E7F" w:rsidRPr="00246E7F">
        <w:rPr>
          <w:sz w:val="22"/>
          <w:szCs w:val="22"/>
          <w:lang w:val="en-GB"/>
        </w:rPr>
        <w:t>mentioned</w:t>
      </w:r>
      <w:r w:rsidR="0033165A" w:rsidRPr="00246E7F">
        <w:rPr>
          <w:sz w:val="22"/>
          <w:szCs w:val="22"/>
          <w:lang w:val="en-GB"/>
        </w:rPr>
        <w:t xml:space="preserve"> advantages</w:t>
      </w:r>
      <w:r w:rsidR="009F3EFE">
        <w:rPr>
          <w:sz w:val="22"/>
          <w:szCs w:val="22"/>
          <w:lang w:val="en-GB"/>
        </w:rPr>
        <w:t xml:space="preserve"> </w:t>
      </w:r>
      <w:r w:rsidR="0033165A" w:rsidRPr="00246E7F">
        <w:rPr>
          <w:sz w:val="22"/>
          <w:szCs w:val="22"/>
          <w:lang w:val="en-GB"/>
        </w:rPr>
        <w:t>were</w:t>
      </w:r>
      <w:r w:rsidR="009F3EFE">
        <w:rPr>
          <w:sz w:val="22"/>
          <w:szCs w:val="22"/>
          <w:lang w:val="en-GB"/>
        </w:rPr>
        <w:t xml:space="preserve"> also</w:t>
      </w:r>
      <w:r w:rsidR="0033165A" w:rsidRPr="00246E7F">
        <w:rPr>
          <w:sz w:val="22"/>
          <w:szCs w:val="22"/>
          <w:lang w:val="en-GB"/>
        </w:rPr>
        <w:t xml:space="preserve"> evident during the development of the playground project. The object-oriented concept, the use of smart pointers, the easy access to additional functionality via node kits and the</w:t>
      </w:r>
      <w:r w:rsidR="00246E7F" w:rsidRPr="00246E7F">
        <w:rPr>
          <w:sz w:val="22"/>
          <w:szCs w:val="22"/>
          <w:lang w:val="en-GB"/>
        </w:rPr>
        <w:t xml:space="preserve"> flat</w:t>
      </w:r>
      <w:r w:rsidR="0033165A" w:rsidRPr="00246E7F">
        <w:rPr>
          <w:sz w:val="22"/>
          <w:szCs w:val="22"/>
          <w:lang w:val="en-GB"/>
        </w:rPr>
        <w:t xml:space="preserve"> learning curve, should also be emphasized as positive points during development. </w:t>
      </w:r>
    </w:p>
    <w:p w14:paraId="237E6D1B" w14:textId="1B89DB23" w:rsidR="00246E7F" w:rsidRDefault="00513222" w:rsidP="00434122">
      <w:pPr>
        <w:spacing w:line="276" w:lineRule="auto"/>
        <w:rPr>
          <w:sz w:val="22"/>
          <w:szCs w:val="22"/>
          <w:lang w:val="en-GB"/>
        </w:rPr>
      </w:pPr>
      <w:r>
        <w:rPr>
          <w:sz w:val="22"/>
          <w:szCs w:val="22"/>
          <w:lang w:val="en-GB"/>
        </w:rPr>
        <w:t>E</w:t>
      </w:r>
      <w:r w:rsidR="00246E7F" w:rsidRPr="00246E7F">
        <w:rPr>
          <w:sz w:val="22"/>
          <w:szCs w:val="22"/>
          <w:lang w:val="en-GB"/>
        </w:rPr>
        <w:t>specially due to the positive experience and the many features that OpenSceneGraph offers, the ques</w:t>
      </w:r>
      <w:r w:rsidR="00E6405E">
        <w:rPr>
          <w:sz w:val="22"/>
          <w:szCs w:val="22"/>
          <w:lang w:val="en-GB"/>
        </w:rPr>
        <w:softHyphen/>
      </w:r>
      <w:r w:rsidR="00246E7F" w:rsidRPr="00246E7F">
        <w:rPr>
          <w:sz w:val="22"/>
          <w:szCs w:val="22"/>
          <w:lang w:val="en-GB"/>
        </w:rPr>
        <w:t>tion</w:t>
      </w:r>
      <w:r w:rsidR="00C86357">
        <w:rPr>
          <w:sz w:val="22"/>
          <w:szCs w:val="22"/>
          <w:lang w:val="en-GB"/>
        </w:rPr>
        <w:t xml:space="preserve"> of</w:t>
      </w:r>
      <w:r w:rsidR="00246E7F" w:rsidRPr="00246E7F">
        <w:rPr>
          <w:sz w:val="22"/>
          <w:szCs w:val="22"/>
          <w:lang w:val="en-GB"/>
        </w:rPr>
        <w:t xml:space="preserve"> why it is not </w:t>
      </w:r>
      <w:r w:rsidR="00E67850">
        <w:rPr>
          <w:sz w:val="22"/>
          <w:szCs w:val="22"/>
          <w:lang w:val="en-GB"/>
        </w:rPr>
        <w:t>widely</w:t>
      </w:r>
      <w:r w:rsidR="00246E7F" w:rsidRPr="00246E7F">
        <w:rPr>
          <w:sz w:val="22"/>
          <w:szCs w:val="22"/>
          <w:lang w:val="en-GB"/>
        </w:rPr>
        <w:t xml:space="preserve"> used in large projects</w:t>
      </w:r>
      <w:r w:rsidR="00C86357">
        <w:rPr>
          <w:sz w:val="22"/>
          <w:szCs w:val="22"/>
          <w:lang w:val="en-GB"/>
        </w:rPr>
        <w:t xml:space="preserve"> appears</w:t>
      </w:r>
      <w:r>
        <w:rPr>
          <w:sz w:val="22"/>
          <w:szCs w:val="22"/>
          <w:lang w:val="en-GB"/>
        </w:rPr>
        <w:t xml:space="preserve">. There are of course projects, </w:t>
      </w:r>
      <w:r w:rsidR="00C86357">
        <w:rPr>
          <w:sz w:val="22"/>
          <w:szCs w:val="22"/>
          <w:lang w:val="en-GB"/>
        </w:rPr>
        <w:t>like</w:t>
      </w:r>
      <w:r>
        <w:rPr>
          <w:sz w:val="22"/>
          <w:szCs w:val="22"/>
          <w:lang w:val="en-GB"/>
        </w:rPr>
        <w:t xml:space="preserve"> </w:t>
      </w:r>
      <w:r w:rsidRPr="00BE7F02">
        <w:rPr>
          <w:sz w:val="22"/>
          <w:szCs w:val="22"/>
          <w:lang w:val="en-GB"/>
        </w:rPr>
        <w:t>the flight simulator Flight Gear</w:t>
      </w:r>
      <w:r w:rsidR="00601532">
        <w:rPr>
          <w:sz w:val="22"/>
          <w:szCs w:val="22"/>
          <w:lang w:val="en-GB"/>
        </w:rPr>
        <w:t xml:space="preserve"> </w:t>
      </w:r>
      <w:sdt>
        <w:sdtPr>
          <w:rPr>
            <w:sz w:val="22"/>
            <w:szCs w:val="22"/>
            <w:lang w:val="en-GB"/>
          </w:rPr>
          <w:alias w:val="To edit, see citavi.com/edit"/>
          <w:tag w:val="CitaviPlaceholder#f9507903-8341-4571-b3af-a9566fbb8f00"/>
          <w:id w:val="-1975359390"/>
          <w:placeholder>
            <w:docPart w:val="DefaultPlaceholder_-1854013440"/>
          </w:placeholder>
        </w:sdt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E5MWIxLTZmNDYtNDdlNS05ODg4LWY2NTMyM2U3ZWE3OSIsIlJhbmdlTGVuZ3RoIjo0LCJSZWZlcmVuY2VJZCI6IjVhZWQ1NTE1LTk5Y2EtNGU2MS1hNzNmLTM1YmZiZWY2Mjd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wZW5zY2VuZWdyYXBoLm9yZy9pbmRleC5waHAvZ2FsbGVyeS91c2UtY2FzZXMvODEtZmxpZ2h0Z2VhciIsIlVyaVN0cmluZyI6Imh0dHA6Ly93d3cub3BlbnNjZW5lZ3JhcGgub3JnL2luZGV4LnBocC9nYWxsZXJ5L3VzZS1jYXNlcy84MS1mbGlnaHRnZWF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}</w:instrText>
          </w:r>
          <w:r w:rsidR="00601532">
            <w:rPr>
              <w:noProof/>
              <w:sz w:val="22"/>
              <w:szCs w:val="22"/>
              <w:lang w:val="en-GB"/>
            </w:rPr>
            <w:fldChar w:fldCharType="separate"/>
          </w:r>
          <w:r w:rsidR="00601532">
            <w:rPr>
              <w:noProof/>
              <w:sz w:val="22"/>
              <w:szCs w:val="22"/>
              <w:lang w:val="en-GB"/>
            </w:rPr>
            <w:t>[30]</w:t>
          </w:r>
          <w:r w:rsidR="00601532">
            <w:rPr>
              <w:noProof/>
              <w:sz w:val="22"/>
              <w:szCs w:val="22"/>
              <w:lang w:val="en-GB"/>
            </w:rPr>
            <w:fldChar w:fldCharType="end"/>
          </w:r>
        </w:sdtContent>
      </w:sdt>
      <w:r>
        <w:rPr>
          <w:sz w:val="22"/>
          <w:szCs w:val="22"/>
          <w:lang w:val="en-GB"/>
        </w:rPr>
        <w:t>, that use</w:t>
      </w:r>
      <w:r w:rsidR="00601532">
        <w:rPr>
          <w:sz w:val="22"/>
          <w:szCs w:val="22"/>
          <w:lang w:val="en-GB"/>
        </w:rPr>
        <w:t>s</w:t>
      </w:r>
      <w:r>
        <w:rPr>
          <w:sz w:val="22"/>
          <w:szCs w:val="22"/>
          <w:lang w:val="en-GB"/>
        </w:rPr>
        <w:t xml:space="preserve"> it. But during the research </w:t>
      </w:r>
      <w:r w:rsidR="00601532">
        <w:rPr>
          <w:sz w:val="22"/>
          <w:szCs w:val="22"/>
          <w:lang w:val="en-GB"/>
        </w:rPr>
        <w:t>for</w:t>
      </w:r>
      <w:r>
        <w:rPr>
          <w:sz w:val="22"/>
          <w:szCs w:val="22"/>
          <w:lang w:val="en-GB"/>
        </w:rPr>
        <w:t xml:space="preserve"> th</w:t>
      </w:r>
      <w:r w:rsidR="00601532">
        <w:rPr>
          <w:sz w:val="22"/>
          <w:szCs w:val="22"/>
          <w:lang w:val="en-GB"/>
        </w:rPr>
        <w:t>is</w:t>
      </w:r>
      <w:r>
        <w:rPr>
          <w:sz w:val="22"/>
          <w:szCs w:val="22"/>
          <w:lang w:val="en-GB"/>
        </w:rPr>
        <w:t xml:space="preserve"> report no large and popular project, like for a</w:t>
      </w:r>
      <w:r w:rsidR="00601532">
        <w:rPr>
          <w:sz w:val="22"/>
          <w:szCs w:val="22"/>
          <w:lang w:val="en-GB"/>
        </w:rPr>
        <w:t xml:space="preserve"> example</w:t>
      </w:r>
      <w:r>
        <w:rPr>
          <w:sz w:val="22"/>
          <w:szCs w:val="22"/>
          <w:lang w:val="en-GB"/>
        </w:rPr>
        <w:t xml:space="preserve"> AAA game</w:t>
      </w:r>
      <w:r w:rsidR="00601532">
        <w:rPr>
          <w:sz w:val="22"/>
          <w:szCs w:val="22"/>
          <w:lang w:val="en-GB"/>
        </w:rPr>
        <w:t xml:space="preserve"> (classification that is used for games that are produced and dis</w:t>
      </w:r>
      <w:r w:rsidR="00E6405E">
        <w:rPr>
          <w:sz w:val="22"/>
          <w:szCs w:val="22"/>
          <w:lang w:val="en-GB"/>
        </w:rPr>
        <w:softHyphen/>
      </w:r>
      <w:r w:rsidR="00601532">
        <w:rPr>
          <w:sz w:val="22"/>
          <w:szCs w:val="22"/>
          <w:lang w:val="en-GB"/>
        </w:rPr>
        <w:t xml:space="preserve">tributed by mid-sized or major publisher </w:t>
      </w:r>
      <w:sdt>
        <w:sdtPr>
          <w:rPr>
            <w:sz w:val="22"/>
            <w:szCs w:val="22"/>
            <w:lang w:val="en-GB"/>
          </w:rPr>
          <w:alias w:val="To edit, see citavi.com/edit"/>
          <w:tag w:val="CitaviPlaceholder#07d3f606-7ca6-4090-b332-a461689692bb"/>
          <w:id w:val="-863819881"/>
          <w:placeholder>
            <w:docPart w:val="DefaultPlaceholder_-1854013440"/>
          </w:placeholder>
        </w:sdt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3ZjVmLWMxMDQtNDUzZS05ZjJjLWVhNzk2YTkzOTA1NSIsIlJhbmdlTGVuZ3RoIjo0LCJSZWZlcmVuY2VJZCI6ImE3NmUxZDIwLWMxMjktNGQ4YS1hODcwLTkzN2U1MWZjZTM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pa2lwZWRpYSAtIFRoZSBGcmVlIEVuY3ljbG9wZWRpYSIsIlByb3RlY3RlZCI6ZmFsc2UsIlNleCI6MCwiQ3JlYXRlZEJ5IjoiX0JpcmtuZXIiLCJDcmVhdGVkT24iOiIyMDIxLTAxLTEwVDEyOjEyOjUzIiwiTW9kaWZpZWRCeSI6Il9CaXJrbmVyIiwiSWQiOiIxYzI2YTE1MC1kNGE4LTRlY2QtODBlYy1kYjA5ZjQzZDEyZTYiLCJNb2RpZmllZE9uIjoiMjAyMS0wMS0xMFQxMjoxM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}</w:instrText>
          </w:r>
          <w:r w:rsidR="00601532">
            <w:rPr>
              <w:noProof/>
              <w:sz w:val="22"/>
              <w:szCs w:val="22"/>
              <w:lang w:val="en-GB"/>
            </w:rPr>
            <w:fldChar w:fldCharType="separate"/>
          </w:r>
          <w:r w:rsidR="00601532">
            <w:rPr>
              <w:noProof/>
              <w:sz w:val="22"/>
              <w:szCs w:val="22"/>
              <w:lang w:val="en-GB"/>
            </w:rPr>
            <w:t>[31]</w:t>
          </w:r>
          <w:r w:rsidR="00601532">
            <w:rPr>
              <w:noProof/>
              <w:sz w:val="22"/>
              <w:szCs w:val="22"/>
              <w:lang w:val="en-GB"/>
            </w:rPr>
            <w:fldChar w:fldCharType="end"/>
          </w:r>
        </w:sdtContent>
      </w:sdt>
      <w:r w:rsidR="00601532">
        <w:rPr>
          <w:sz w:val="22"/>
          <w:szCs w:val="22"/>
          <w:lang w:val="en-GB"/>
        </w:rPr>
        <w:t xml:space="preserve">) </w:t>
      </w:r>
      <w:r>
        <w:rPr>
          <w:sz w:val="22"/>
          <w:szCs w:val="22"/>
          <w:lang w:val="en-GB"/>
        </w:rPr>
        <w:t xml:space="preserve"> was found, that is based on OpenSceneGraph. </w:t>
      </w:r>
      <w:r w:rsidR="007B06BD" w:rsidRPr="007B06BD">
        <w:rPr>
          <w:sz w:val="22"/>
          <w:szCs w:val="22"/>
          <w:lang w:val="en-GB"/>
        </w:rPr>
        <w:t>One pos</w:t>
      </w:r>
      <w:r w:rsidR="00E6405E">
        <w:rPr>
          <w:sz w:val="22"/>
          <w:szCs w:val="22"/>
          <w:lang w:val="en-GB"/>
        </w:rPr>
        <w:softHyphen/>
      </w:r>
      <w:r w:rsidR="007B06BD" w:rsidRPr="007B06BD">
        <w:rPr>
          <w:sz w:val="22"/>
          <w:szCs w:val="22"/>
          <w:lang w:val="en-GB"/>
        </w:rPr>
        <w:t xml:space="preserve">sible reason for this </w:t>
      </w:r>
      <w:r w:rsidR="007B06BD">
        <w:rPr>
          <w:sz w:val="22"/>
          <w:szCs w:val="22"/>
          <w:lang w:val="en-GB"/>
        </w:rPr>
        <w:t>is mentioned</w:t>
      </w:r>
      <w:r w:rsidR="007B06BD" w:rsidRPr="007B06BD">
        <w:rPr>
          <w:sz w:val="22"/>
          <w:szCs w:val="22"/>
          <w:lang w:val="en-GB"/>
        </w:rPr>
        <w:t xml:space="preserve"> in</w:t>
      </w:r>
      <w:r w:rsidR="005F5BA8">
        <w:rPr>
          <w:sz w:val="22"/>
          <w:szCs w:val="22"/>
          <w:lang w:val="en-GB"/>
        </w:rPr>
        <w:t xml:space="preserve"> </w:t>
      </w:r>
      <w:sdt>
        <w:sdtPr>
          <w:rPr>
            <w:sz w:val="22"/>
            <w:szCs w:val="22"/>
            <w:lang w:val="en-GB"/>
          </w:rPr>
          <w:alias w:val="To edit, see citavi.com/edit"/>
          <w:tag w:val="CitaviPlaceholder#f6bde3c5-7e2e-4751-819c-023302c6933f"/>
          <w:id w:val="-1062323349"/>
          <w:placeholder>
            <w:docPart w:val="DefaultPlaceholder_-1854013440"/>
          </w:placeholder>
        </w:sdtPr>
        <w:sdtContent>
          <w:r w:rsidR="005F5BA8">
            <w:rPr>
              <w:noProof/>
              <w:sz w:val="22"/>
              <w:szCs w:val="22"/>
              <w:lang w:val="en-GB"/>
            </w:rPr>
            <w:fldChar w:fldCharType="begin"/>
          </w:r>
          <w:r w:rsidR="00601532">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Dc0MzY3LTExMzYtNDRmMC1iNjNmLTY4OTg3ZmYwM2UwMy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2Y2YmRlM2M1LTdlMmUtNDc1MS04MTljLTAyMzMwMmM2OTMzZiIsIlRleHQiOiJbMzJdIiwiV0FJVmVyc2lvbiI6IjYuNy4wLjAifQ==}</w:instrText>
          </w:r>
          <w:r w:rsidR="005F5BA8">
            <w:rPr>
              <w:noProof/>
              <w:sz w:val="22"/>
              <w:szCs w:val="22"/>
              <w:lang w:val="en-GB"/>
            </w:rPr>
            <w:fldChar w:fldCharType="separate"/>
          </w:r>
          <w:r w:rsidR="00601532">
            <w:rPr>
              <w:noProof/>
              <w:sz w:val="22"/>
              <w:szCs w:val="22"/>
              <w:lang w:val="en-GB"/>
            </w:rPr>
            <w:t>[32]</w:t>
          </w:r>
          <w:r w:rsidR="005F5BA8">
            <w:rPr>
              <w:noProof/>
              <w:sz w:val="22"/>
              <w:szCs w:val="22"/>
              <w:lang w:val="en-GB"/>
            </w:rPr>
            <w:fldChar w:fldCharType="end"/>
          </w:r>
        </w:sdtContent>
      </w:sdt>
      <w:r w:rsidR="007B06BD" w:rsidRPr="007B06BD">
        <w:rPr>
          <w:sz w:val="22"/>
          <w:szCs w:val="22"/>
          <w:lang w:val="en-GB"/>
        </w:rPr>
        <w:t>.</w:t>
      </w:r>
      <w:r w:rsidR="007B06BD">
        <w:rPr>
          <w:sz w:val="22"/>
          <w:szCs w:val="22"/>
          <w:lang w:val="en-GB"/>
        </w:rPr>
        <w:t xml:space="preserve"> </w:t>
      </w:r>
      <w:r w:rsidR="007B06BD" w:rsidRPr="007B06BD">
        <w:rPr>
          <w:sz w:val="22"/>
          <w:szCs w:val="22"/>
          <w:lang w:val="en-GB"/>
        </w:rPr>
        <w:t>In large applications</w:t>
      </w:r>
      <w:r w:rsidR="00C86357">
        <w:rPr>
          <w:sz w:val="22"/>
          <w:szCs w:val="22"/>
          <w:lang w:val="en-GB"/>
        </w:rPr>
        <w:t>,</w:t>
      </w:r>
      <w:r w:rsidR="007B06BD" w:rsidRPr="007B06BD">
        <w:rPr>
          <w:sz w:val="22"/>
          <w:szCs w:val="22"/>
          <w:lang w:val="en-GB"/>
        </w:rPr>
        <w:t xml:space="preserve"> it is often necessary to map different types of relationships (</w:t>
      </w:r>
      <w:r w:rsidR="007B06BD">
        <w:rPr>
          <w:sz w:val="22"/>
          <w:szCs w:val="22"/>
          <w:lang w:val="en-GB"/>
        </w:rPr>
        <w:t>e.g.</w:t>
      </w:r>
      <w:r w:rsidR="007B06BD" w:rsidRPr="007B06BD">
        <w:rPr>
          <w:sz w:val="22"/>
          <w:szCs w:val="22"/>
          <w:lang w:val="en-GB"/>
        </w:rPr>
        <w:t xml:space="preserve"> spatial and semantic relationships, but also something like the </w:t>
      </w:r>
      <w:r w:rsidR="007B06BD">
        <w:rPr>
          <w:sz w:val="22"/>
          <w:szCs w:val="22"/>
          <w:lang w:val="en-GB"/>
        </w:rPr>
        <w:t>rendering or</w:t>
      </w:r>
      <w:r w:rsidR="00E6405E">
        <w:rPr>
          <w:sz w:val="22"/>
          <w:szCs w:val="22"/>
          <w:lang w:val="en-GB"/>
        </w:rPr>
        <w:softHyphen/>
      </w:r>
      <w:r w:rsidR="007B06BD">
        <w:rPr>
          <w:sz w:val="22"/>
          <w:szCs w:val="22"/>
          <w:lang w:val="en-GB"/>
        </w:rPr>
        <w:t>der</w:t>
      </w:r>
      <w:r w:rsidR="007B06BD" w:rsidRPr="007B06BD">
        <w:rPr>
          <w:sz w:val="22"/>
          <w:szCs w:val="22"/>
          <w:lang w:val="en-GB"/>
        </w:rPr>
        <w:t>) of objects.</w:t>
      </w:r>
      <w:r w:rsidR="007B06BD">
        <w:rPr>
          <w:sz w:val="22"/>
          <w:szCs w:val="22"/>
          <w:lang w:val="en-GB"/>
        </w:rPr>
        <w:t xml:space="preserve"> </w:t>
      </w:r>
      <w:r w:rsidR="007B06BD" w:rsidRPr="007B06BD">
        <w:rPr>
          <w:sz w:val="22"/>
          <w:szCs w:val="22"/>
          <w:lang w:val="en-GB"/>
        </w:rPr>
        <w:t xml:space="preserve">It </w:t>
      </w:r>
      <w:r w:rsidR="006F486A">
        <w:rPr>
          <w:sz w:val="22"/>
          <w:szCs w:val="22"/>
          <w:lang w:val="en-GB"/>
        </w:rPr>
        <w:t>seems quite</w:t>
      </w:r>
      <w:r w:rsidR="007B06BD" w:rsidRPr="007B06BD">
        <w:rPr>
          <w:sz w:val="22"/>
          <w:szCs w:val="22"/>
          <w:lang w:val="en-GB"/>
        </w:rPr>
        <w:t xml:space="preserve"> difficult to map all these relationships using a single scene graph</w:t>
      </w:r>
      <w:r w:rsidR="007B06BD">
        <w:rPr>
          <w:sz w:val="22"/>
          <w:szCs w:val="22"/>
          <w:lang w:val="en-GB"/>
        </w:rPr>
        <w:t>. It</w:t>
      </w:r>
      <w:r w:rsidR="007B06BD" w:rsidRPr="007B06BD">
        <w:rPr>
          <w:sz w:val="22"/>
          <w:szCs w:val="22"/>
          <w:lang w:val="en-GB"/>
        </w:rPr>
        <w:t xml:space="preserve"> </w:t>
      </w:r>
      <w:r w:rsidR="006F486A">
        <w:rPr>
          <w:sz w:val="22"/>
          <w:szCs w:val="22"/>
          <w:lang w:val="en-GB"/>
        </w:rPr>
        <w:t>may only be</w:t>
      </w:r>
      <w:r w:rsidR="007B06BD">
        <w:rPr>
          <w:sz w:val="22"/>
          <w:szCs w:val="22"/>
          <w:lang w:val="en-GB"/>
        </w:rPr>
        <w:t xml:space="preserve"> achieved</w:t>
      </w:r>
      <w:r w:rsidR="007B06BD" w:rsidRPr="007B06BD">
        <w:rPr>
          <w:sz w:val="22"/>
          <w:szCs w:val="22"/>
          <w:lang w:val="en-GB"/>
        </w:rPr>
        <w:t xml:space="preserve"> with </w:t>
      </w:r>
      <w:r w:rsidR="007B06BD">
        <w:rPr>
          <w:sz w:val="22"/>
          <w:szCs w:val="22"/>
          <w:lang w:val="en-GB"/>
        </w:rPr>
        <w:t>additional properties or</w:t>
      </w:r>
      <w:r w:rsidR="007B06BD" w:rsidRPr="007B06BD">
        <w:rPr>
          <w:sz w:val="22"/>
          <w:szCs w:val="22"/>
          <w:lang w:val="en-GB"/>
        </w:rPr>
        <w:t xml:space="preserve"> regulations (for example using rendering hints, men</w:t>
      </w:r>
      <w:r w:rsidR="00E6405E">
        <w:rPr>
          <w:sz w:val="22"/>
          <w:szCs w:val="22"/>
          <w:lang w:val="en-GB"/>
        </w:rPr>
        <w:softHyphen/>
      </w:r>
      <w:r w:rsidR="007B06BD" w:rsidRPr="007B06BD">
        <w:rPr>
          <w:sz w:val="22"/>
          <w:szCs w:val="22"/>
          <w:lang w:val="en-GB"/>
        </w:rPr>
        <w:t xml:space="preserve">tioned in </w:t>
      </w:r>
      <w:r w:rsidR="00B24383">
        <w:rPr>
          <w:sz w:val="22"/>
          <w:szCs w:val="22"/>
          <w:lang w:val="en-GB"/>
        </w:rPr>
        <w:t>s</w:t>
      </w:r>
      <w:r w:rsidR="007B06BD" w:rsidRPr="007B06BD">
        <w:rPr>
          <w:sz w:val="22"/>
          <w:szCs w:val="22"/>
          <w:lang w:val="en-GB"/>
        </w:rPr>
        <w:t xml:space="preserve">ection </w:t>
      </w:r>
      <w:r w:rsidR="00B24383">
        <w:rPr>
          <w:sz w:val="22"/>
          <w:szCs w:val="22"/>
          <w:lang w:val="en-GB"/>
        </w:rPr>
        <w:fldChar w:fldCharType="begin"/>
      </w:r>
      <w:r w:rsidR="00B24383">
        <w:rPr>
          <w:sz w:val="22"/>
          <w:szCs w:val="22"/>
          <w:lang w:val="en-GB"/>
        </w:rPr>
        <w:instrText xml:space="preserve"> REF _Ref61210642 \r \h </w:instrText>
      </w:r>
      <w:r w:rsidR="00B24383">
        <w:rPr>
          <w:sz w:val="22"/>
          <w:szCs w:val="22"/>
          <w:lang w:val="en-GB"/>
        </w:rPr>
      </w:r>
      <w:r w:rsidR="00B24383">
        <w:rPr>
          <w:sz w:val="22"/>
          <w:szCs w:val="22"/>
          <w:lang w:val="en-GB"/>
        </w:rPr>
        <w:fldChar w:fldCharType="separate"/>
      </w:r>
      <w:r w:rsidR="004D595C">
        <w:rPr>
          <w:sz w:val="22"/>
          <w:szCs w:val="22"/>
          <w:lang w:val="en-GB"/>
        </w:rPr>
        <w:t>4.2.2</w:t>
      </w:r>
      <w:r w:rsidR="00B24383">
        <w:rPr>
          <w:sz w:val="22"/>
          <w:szCs w:val="22"/>
          <w:lang w:val="en-GB"/>
        </w:rPr>
        <w:fldChar w:fldCharType="end"/>
      </w:r>
      <w:r w:rsidR="007B06BD" w:rsidRPr="007B06BD">
        <w:rPr>
          <w:sz w:val="22"/>
          <w:szCs w:val="22"/>
          <w:lang w:val="en-GB"/>
        </w:rPr>
        <w:t>).</w:t>
      </w:r>
      <w:r w:rsidR="007B06BD">
        <w:rPr>
          <w:sz w:val="22"/>
          <w:szCs w:val="22"/>
          <w:lang w:val="en-GB"/>
        </w:rPr>
        <w:t xml:space="preserve"> </w:t>
      </w:r>
      <w:r w:rsidR="00A770F3">
        <w:rPr>
          <w:sz w:val="22"/>
          <w:szCs w:val="22"/>
          <w:lang w:val="en-GB"/>
        </w:rPr>
        <w:t>Additionally, in projects</w:t>
      </w:r>
      <w:r w:rsidR="00A770F3" w:rsidRPr="00A770F3">
        <w:rPr>
          <w:sz w:val="22"/>
          <w:szCs w:val="22"/>
          <w:lang w:val="en-GB"/>
        </w:rPr>
        <w:t xml:space="preserve"> </w:t>
      </w:r>
      <w:r w:rsidR="00A770F3">
        <w:rPr>
          <w:sz w:val="22"/>
          <w:szCs w:val="22"/>
          <w:lang w:val="en-GB"/>
        </w:rPr>
        <w:t>with very large and complex scenes the</w:t>
      </w:r>
      <w:r w:rsidR="00A770F3" w:rsidRPr="00A770F3">
        <w:rPr>
          <w:sz w:val="22"/>
          <w:szCs w:val="22"/>
          <w:lang w:val="en-GB"/>
        </w:rPr>
        <w:t xml:space="preserve"> mapp</w:t>
      </w:r>
      <w:r w:rsidR="00A770F3">
        <w:rPr>
          <w:sz w:val="22"/>
          <w:szCs w:val="22"/>
          <w:lang w:val="en-GB"/>
        </w:rPr>
        <w:t>ing of the scene using a</w:t>
      </w:r>
      <w:r w:rsidR="00A770F3" w:rsidRPr="00A770F3">
        <w:rPr>
          <w:sz w:val="22"/>
          <w:szCs w:val="22"/>
          <w:lang w:val="en-GB"/>
        </w:rPr>
        <w:t xml:space="preserve"> </w:t>
      </w:r>
      <w:r w:rsidR="006F486A">
        <w:rPr>
          <w:sz w:val="22"/>
          <w:szCs w:val="22"/>
          <w:lang w:val="en-GB"/>
        </w:rPr>
        <w:t xml:space="preserve"> single </w:t>
      </w:r>
      <w:r w:rsidR="00A770F3" w:rsidRPr="00A770F3">
        <w:rPr>
          <w:sz w:val="22"/>
          <w:szCs w:val="22"/>
          <w:lang w:val="en-GB"/>
        </w:rPr>
        <w:t xml:space="preserve">scene graph, </w:t>
      </w:r>
      <w:r w:rsidR="00A770F3">
        <w:rPr>
          <w:sz w:val="22"/>
          <w:szCs w:val="22"/>
          <w:lang w:val="en-GB"/>
        </w:rPr>
        <w:t>w</w:t>
      </w:r>
      <w:r w:rsidR="00A770F3" w:rsidRPr="00A770F3">
        <w:rPr>
          <w:sz w:val="22"/>
          <w:szCs w:val="22"/>
          <w:lang w:val="en-GB"/>
        </w:rPr>
        <w:t xml:space="preserve">ill likely result in either a root node with a </w:t>
      </w:r>
      <w:r w:rsidR="00A770F3">
        <w:rPr>
          <w:sz w:val="22"/>
          <w:szCs w:val="22"/>
          <w:lang w:val="en-GB"/>
        </w:rPr>
        <w:t xml:space="preserve">very </w:t>
      </w:r>
      <w:r w:rsidR="00A770F3" w:rsidRPr="00A770F3">
        <w:rPr>
          <w:sz w:val="22"/>
          <w:szCs w:val="22"/>
          <w:lang w:val="en-GB"/>
        </w:rPr>
        <w:t xml:space="preserve">large number of </w:t>
      </w:r>
      <w:r w:rsidR="00A770F3">
        <w:rPr>
          <w:sz w:val="22"/>
          <w:szCs w:val="22"/>
          <w:lang w:val="en-GB"/>
        </w:rPr>
        <w:t xml:space="preserve">single </w:t>
      </w:r>
      <w:r w:rsidR="00A770F3" w:rsidRPr="00A770F3">
        <w:rPr>
          <w:sz w:val="22"/>
          <w:szCs w:val="22"/>
          <w:lang w:val="en-GB"/>
        </w:rPr>
        <w:t xml:space="preserve">child nodes or </w:t>
      </w:r>
      <w:r w:rsidR="00A770F3">
        <w:rPr>
          <w:sz w:val="22"/>
          <w:szCs w:val="22"/>
          <w:lang w:val="en-GB"/>
        </w:rPr>
        <w:t>into a</w:t>
      </w:r>
      <w:r w:rsidR="00A770F3" w:rsidRPr="00A770F3">
        <w:rPr>
          <w:sz w:val="22"/>
          <w:szCs w:val="22"/>
          <w:lang w:val="en-GB"/>
        </w:rPr>
        <w:t xml:space="preserve"> graph with </w:t>
      </w:r>
      <w:r w:rsidR="00A770F3">
        <w:rPr>
          <w:sz w:val="22"/>
          <w:szCs w:val="22"/>
          <w:lang w:val="en-GB"/>
        </w:rPr>
        <w:t xml:space="preserve">an </w:t>
      </w:r>
      <w:r w:rsidR="00A770F3" w:rsidRPr="00A770F3">
        <w:rPr>
          <w:sz w:val="22"/>
          <w:szCs w:val="22"/>
          <w:lang w:val="en-GB"/>
        </w:rPr>
        <w:t>unmanageable</w:t>
      </w:r>
      <w:r w:rsidR="00A770F3">
        <w:rPr>
          <w:sz w:val="22"/>
          <w:szCs w:val="22"/>
          <w:lang w:val="en-GB"/>
        </w:rPr>
        <w:t xml:space="preserve"> </w:t>
      </w:r>
      <w:r w:rsidR="009F3EFE">
        <w:rPr>
          <w:sz w:val="22"/>
          <w:szCs w:val="22"/>
          <w:lang w:val="en-GB"/>
        </w:rPr>
        <w:t>number</w:t>
      </w:r>
      <w:r w:rsidR="00A770F3" w:rsidRPr="00A770F3">
        <w:rPr>
          <w:sz w:val="22"/>
          <w:szCs w:val="22"/>
          <w:lang w:val="en-GB"/>
        </w:rPr>
        <w:t xml:space="preserve"> </w:t>
      </w:r>
      <w:r w:rsidR="00A770F3">
        <w:rPr>
          <w:sz w:val="22"/>
          <w:szCs w:val="22"/>
          <w:lang w:val="en-GB"/>
        </w:rPr>
        <w:t xml:space="preserve">of </w:t>
      </w:r>
      <w:r w:rsidR="00A770F3" w:rsidRPr="00A770F3">
        <w:rPr>
          <w:sz w:val="22"/>
          <w:szCs w:val="22"/>
          <w:lang w:val="en-GB"/>
        </w:rPr>
        <w:t>branches</w:t>
      </w:r>
      <w:r w:rsidR="005F5BA8">
        <w:rPr>
          <w:sz w:val="22"/>
          <w:szCs w:val="22"/>
          <w:lang w:val="en-GB"/>
        </w:rPr>
        <w:t xml:space="preserve"> </w:t>
      </w:r>
      <w:sdt>
        <w:sdtPr>
          <w:rPr>
            <w:sz w:val="22"/>
            <w:szCs w:val="22"/>
            <w:lang w:val="en-GB"/>
          </w:rPr>
          <w:alias w:val="To edit, see citavi.com/edit"/>
          <w:tag w:val="CitaviPlaceholder#3e8df665-4f36-4188-ac75-9290910f1730"/>
          <w:id w:val="554352823"/>
          <w:placeholder>
            <w:docPart w:val="DefaultPlaceholder_-1854013440"/>
          </w:placeholder>
        </w:sdtPr>
        <w:sdtContent>
          <w:r w:rsidR="005F5BA8">
            <w:rPr>
              <w:noProof/>
              <w:sz w:val="22"/>
              <w:szCs w:val="22"/>
              <w:lang w:val="en-GB"/>
            </w:rPr>
            <w:fldChar w:fldCharType="begin"/>
          </w:r>
          <w:r w:rsidR="00601532">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TZjNTY1LTk3YWQtNDBlMi05NWEzLWVlZjgwZDdhZGI0MC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zNlOGRmNjY1LTRmMzYtNDE4OC1hYzc1LTkyOTA5MTBmMTczMCIsIlRleHQiOiJbMzJdIiwiV0FJVmVyc2lvbiI6IjYuNy4wLjAifQ==}</w:instrText>
          </w:r>
          <w:r w:rsidR="005F5BA8">
            <w:rPr>
              <w:noProof/>
              <w:sz w:val="22"/>
              <w:szCs w:val="22"/>
              <w:lang w:val="en-GB"/>
            </w:rPr>
            <w:fldChar w:fldCharType="separate"/>
          </w:r>
          <w:r w:rsidR="00601532">
            <w:rPr>
              <w:noProof/>
              <w:sz w:val="22"/>
              <w:szCs w:val="22"/>
              <w:lang w:val="en-GB"/>
            </w:rPr>
            <w:t>[32]</w:t>
          </w:r>
          <w:r w:rsidR="005F5BA8">
            <w:rPr>
              <w:noProof/>
              <w:sz w:val="22"/>
              <w:szCs w:val="22"/>
              <w:lang w:val="en-GB"/>
            </w:rPr>
            <w:fldChar w:fldCharType="end"/>
          </w:r>
        </w:sdtContent>
      </w:sdt>
      <w:r w:rsidR="00A770F3">
        <w:rPr>
          <w:sz w:val="22"/>
          <w:szCs w:val="22"/>
          <w:lang w:val="en-GB"/>
        </w:rPr>
        <w:t>.</w:t>
      </w:r>
      <w:r w:rsidR="006F486A">
        <w:rPr>
          <w:sz w:val="22"/>
          <w:szCs w:val="22"/>
          <w:lang w:val="en-GB"/>
        </w:rPr>
        <w:t xml:space="preserve"> </w:t>
      </w:r>
    </w:p>
    <w:p w14:paraId="2C092426" w14:textId="19FD6649" w:rsidR="005F5BA8" w:rsidRDefault="009F3EFE" w:rsidP="00434122">
      <w:pPr>
        <w:spacing w:line="276" w:lineRule="auto"/>
        <w:rPr>
          <w:sz w:val="22"/>
          <w:szCs w:val="22"/>
          <w:lang w:val="en-GB"/>
        </w:rPr>
      </w:pPr>
      <w:r>
        <w:rPr>
          <w:sz w:val="22"/>
          <w:szCs w:val="22"/>
          <w:lang w:val="en-GB"/>
        </w:rPr>
        <w:t>In conclusion, the decision</w:t>
      </w:r>
      <w:r w:rsidR="00C86357">
        <w:rPr>
          <w:sz w:val="22"/>
          <w:szCs w:val="22"/>
          <w:lang w:val="en-GB"/>
        </w:rPr>
        <w:t xml:space="preserve"> about</w:t>
      </w:r>
      <w:r>
        <w:rPr>
          <w:sz w:val="22"/>
          <w:szCs w:val="22"/>
          <w:lang w:val="en-GB"/>
        </w:rPr>
        <w:t xml:space="preserve"> w</w:t>
      </w:r>
      <w:r w:rsidR="007B06BD" w:rsidRPr="007B06BD">
        <w:rPr>
          <w:sz w:val="22"/>
          <w:szCs w:val="22"/>
          <w:lang w:val="en-GB"/>
        </w:rPr>
        <w:t xml:space="preserve">hether OpenSceneGraph </w:t>
      </w:r>
      <w:r w:rsidR="00A770F3">
        <w:rPr>
          <w:sz w:val="22"/>
          <w:szCs w:val="22"/>
          <w:lang w:val="en-GB"/>
        </w:rPr>
        <w:t>should be used in</w:t>
      </w:r>
      <w:r>
        <w:rPr>
          <w:sz w:val="22"/>
          <w:szCs w:val="22"/>
          <w:lang w:val="en-GB"/>
        </w:rPr>
        <w:t xml:space="preserve"> a</w:t>
      </w:r>
      <w:r w:rsidR="00C86357">
        <w:rPr>
          <w:sz w:val="22"/>
          <w:szCs w:val="22"/>
          <w:lang w:val="en-GB"/>
        </w:rPr>
        <w:t xml:space="preserve"> software</w:t>
      </w:r>
      <w:r w:rsidR="00A770F3">
        <w:rPr>
          <w:sz w:val="22"/>
          <w:szCs w:val="22"/>
          <w:lang w:val="en-GB"/>
        </w:rPr>
        <w:t xml:space="preserve"> </w:t>
      </w:r>
      <w:r w:rsidR="00C86357">
        <w:rPr>
          <w:sz w:val="22"/>
          <w:szCs w:val="22"/>
          <w:lang w:val="en-GB"/>
        </w:rPr>
        <w:t>system</w:t>
      </w:r>
      <w:r w:rsidR="007B06BD" w:rsidRPr="007B06BD">
        <w:rPr>
          <w:sz w:val="22"/>
          <w:szCs w:val="22"/>
          <w:lang w:val="en-GB"/>
        </w:rPr>
        <w:t xml:space="preserve"> prob</w:t>
      </w:r>
      <w:r w:rsidR="00E6405E">
        <w:rPr>
          <w:sz w:val="22"/>
          <w:szCs w:val="22"/>
          <w:lang w:val="en-GB"/>
        </w:rPr>
        <w:softHyphen/>
      </w:r>
      <w:r w:rsidR="007B06BD" w:rsidRPr="007B06BD">
        <w:rPr>
          <w:sz w:val="22"/>
          <w:szCs w:val="22"/>
          <w:lang w:val="en-GB"/>
        </w:rPr>
        <w:t>ably depends on the type of application</w:t>
      </w:r>
      <w:r w:rsidR="00A770F3">
        <w:rPr>
          <w:sz w:val="22"/>
          <w:szCs w:val="22"/>
          <w:lang w:val="en-GB"/>
        </w:rPr>
        <w:t xml:space="preserve"> that should be developed</w:t>
      </w:r>
      <w:r w:rsidR="007B06BD" w:rsidRPr="007B06BD">
        <w:rPr>
          <w:sz w:val="22"/>
          <w:szCs w:val="22"/>
          <w:lang w:val="en-GB"/>
        </w:rPr>
        <w:t xml:space="preserve">. In applications that cover a limited field that can be controlled by a scene graph, such as the Playground </w:t>
      </w:r>
      <w:r w:rsidR="00A770F3" w:rsidRPr="007B06BD">
        <w:rPr>
          <w:sz w:val="22"/>
          <w:szCs w:val="22"/>
          <w:lang w:val="en-GB"/>
        </w:rPr>
        <w:t>project,</w:t>
      </w:r>
      <w:r w:rsidR="007B06BD" w:rsidRPr="007B06BD">
        <w:rPr>
          <w:sz w:val="22"/>
          <w:szCs w:val="22"/>
          <w:lang w:val="en-GB"/>
        </w:rPr>
        <w:t xml:space="preserve"> which was developed within the scope of this work, the use of OpenSceneGraph has</w:t>
      </w:r>
      <w:r>
        <w:rPr>
          <w:sz w:val="22"/>
          <w:szCs w:val="22"/>
          <w:lang w:val="en-GB"/>
        </w:rPr>
        <w:t xml:space="preserve"> certainly</w:t>
      </w:r>
      <w:r w:rsidR="007B06BD" w:rsidRPr="007B06BD">
        <w:rPr>
          <w:sz w:val="22"/>
          <w:szCs w:val="22"/>
          <w:lang w:val="en-GB"/>
        </w:rPr>
        <w:t xml:space="preserve"> great advantages.</w:t>
      </w:r>
      <w:r w:rsidR="006F486A">
        <w:rPr>
          <w:sz w:val="22"/>
          <w:szCs w:val="22"/>
          <w:lang w:val="en-GB"/>
        </w:rPr>
        <w:t xml:space="preserve"> </w:t>
      </w:r>
      <w:r w:rsidR="006F486A" w:rsidRPr="006F486A">
        <w:rPr>
          <w:sz w:val="22"/>
          <w:szCs w:val="22"/>
          <w:lang w:val="en-GB"/>
        </w:rPr>
        <w:t>In applications that require multiple complex scenes, the use of OpenSceneGraph may be more of an obstacle for devel</w:t>
      </w:r>
      <w:r w:rsidR="00E6405E">
        <w:rPr>
          <w:sz w:val="22"/>
          <w:szCs w:val="22"/>
          <w:lang w:val="en-GB"/>
        </w:rPr>
        <w:softHyphen/>
      </w:r>
      <w:r w:rsidR="006F486A" w:rsidRPr="006F486A">
        <w:rPr>
          <w:sz w:val="22"/>
          <w:szCs w:val="22"/>
          <w:lang w:val="en-GB"/>
        </w:rPr>
        <w:t>opers than it brings advantages.</w:t>
      </w:r>
      <w:r w:rsidR="005F5BA8">
        <w:rPr>
          <w:sz w:val="22"/>
          <w:szCs w:val="22"/>
          <w:lang w:val="en-GB"/>
        </w:rPr>
        <w:br w:type="page"/>
      </w:r>
    </w:p>
    <w:sdt>
      <w:sdtPr>
        <w:tag w:val="CitaviBibliography"/>
        <w:id w:val="-561246078"/>
        <w:placeholder>
          <w:docPart w:val="DefaultPlaceholder_-1854013440"/>
        </w:placeholder>
      </w:sdtPr>
      <w:sdtContent>
        <w:p w14:paraId="31D731C6" w14:textId="77777777" w:rsidR="00601532" w:rsidRPr="00601532" w:rsidRDefault="007761A3" w:rsidP="00601532">
          <w:pPr>
            <w:pStyle w:val="CitaviBibliographyHeading"/>
            <w:rPr>
              <w:rStyle w:val="berschrift1Zchn"/>
            </w:rPr>
          </w:pPr>
          <w:r>
            <w:fldChar w:fldCharType="begin"/>
          </w:r>
          <w:r>
            <w:instrText>ADDIN CitaviBibliography</w:instrText>
          </w:r>
          <w:r>
            <w:fldChar w:fldCharType="separate"/>
          </w:r>
          <w:bookmarkStart w:id="54" w:name="_Toc61177897"/>
          <w:r w:rsidR="00601532" w:rsidRPr="00601532">
            <w:rPr>
              <w:rStyle w:val="berschrift1Zchn"/>
            </w:rPr>
            <w:t>References</w:t>
          </w:r>
          <w:bookmarkEnd w:id="54"/>
        </w:p>
        <w:p w14:paraId="51D533EA" w14:textId="77777777" w:rsidR="00601532" w:rsidRDefault="00601532" w:rsidP="00601532">
          <w:pPr>
            <w:pStyle w:val="CitaviBibliographyEntry"/>
          </w:pPr>
          <w:r>
            <w:t>[1]</w:t>
          </w:r>
          <w:r>
            <w:tab/>
          </w:r>
          <w:bookmarkStart w:id="55" w:name="_CTVL0019c182b83660b4ca5b4fa0e06d0a8e52c"/>
          <w:r>
            <w:t>OpenSceneGraph,</w:t>
          </w:r>
          <w:bookmarkEnd w:id="55"/>
          <w:r>
            <w:t xml:space="preserve"> </w:t>
          </w:r>
          <w:r w:rsidRPr="00601532">
            <w:rPr>
              <w:i/>
            </w:rPr>
            <w:t xml:space="preserve">The OpenSceneGraph Project Website. </w:t>
          </w:r>
          <w:r w:rsidRPr="00601532">
            <w:t>[Online]. Available: http://​www.openscenegraph.org​/​ (accessed: Dec. 22 2020).</w:t>
          </w:r>
        </w:p>
        <w:p w14:paraId="2FB22978" w14:textId="0E60513B" w:rsidR="00601532" w:rsidRDefault="00601532" w:rsidP="00601532">
          <w:pPr>
            <w:pStyle w:val="CitaviBibliographyEntry"/>
          </w:pPr>
          <w:r>
            <w:t>[2]</w:t>
          </w:r>
          <w:r>
            <w:tab/>
          </w:r>
          <w:bookmarkStart w:id="56" w:name="_CTVL001bd592ac00736475784a63e86a9d87d76"/>
          <w:r>
            <w:t>R. Wang and X. Qian,</w:t>
          </w:r>
          <w:bookmarkEnd w:id="56"/>
          <w:r>
            <w:t xml:space="preserve"> </w:t>
          </w:r>
          <w:r w:rsidRPr="00601532">
            <w:rPr>
              <w:i/>
            </w:rPr>
            <w:t>Openscenegraph 3.0 Beginner's Guide, Chapter 1, Section: The Birth and development of OSG</w:t>
          </w:r>
          <w:r w:rsidRPr="00601532">
            <w:t>. Birmingham, Mumbai: Gardners Books, 2010. [Online]. Available: http://​search.ebscohost.com​/​login.aspx​?​direct=​true&amp;​scope=​site&amp;​db=​nlebk&amp;​db=​nlabk&amp;​AN=​350535</w:t>
          </w:r>
        </w:p>
        <w:p w14:paraId="49EC8AA7" w14:textId="77777777" w:rsidR="00601532" w:rsidRDefault="00601532" w:rsidP="00601532">
          <w:pPr>
            <w:pStyle w:val="CitaviBibliographyEntry"/>
          </w:pPr>
          <w:r>
            <w:t>[3]</w:t>
          </w:r>
          <w:r>
            <w:tab/>
          </w:r>
          <w:bookmarkStart w:id="57" w:name="_CTVL00143ac730565be492096b0aa336e367c7e"/>
          <w:r>
            <w:t>R. Wang and X. Qian,</w:t>
          </w:r>
          <w:bookmarkEnd w:id="57"/>
          <w:r>
            <w:t xml:space="preserve"> </w:t>
          </w:r>
          <w:r w:rsidRPr="00601532">
            <w:rPr>
              <w:i/>
            </w:rPr>
            <w:t>Openscenegraph 3.0 Beginner's Guide, Chapter 1, Section: A quick overview of rendering middleware</w:t>
          </w:r>
          <w:r w:rsidRPr="00601532">
            <w:t>. Birmingham, Mumbai: Gardners Books, 2010. [Online]. Available: http://​search.ebscohost.com​/​login.aspx​?​direct=​true&amp;​scope=​site&amp;​db=​nlebk&amp;​db=​nlabk&amp;​AN=​350535</w:t>
          </w:r>
        </w:p>
        <w:p w14:paraId="14CF0195" w14:textId="79055626" w:rsidR="00601532" w:rsidRDefault="00601532" w:rsidP="00601532">
          <w:pPr>
            <w:pStyle w:val="CitaviBibliographyEntry"/>
          </w:pPr>
          <w:r>
            <w:t>[4]</w:t>
          </w:r>
          <w:r>
            <w:tab/>
          </w:r>
          <w:bookmarkStart w:id="58" w:name="_CTVL00141eb3a0f0b084735a2faeb2853671f2d"/>
          <w:r>
            <w:t>OpenSceneGraph,</w:t>
          </w:r>
          <w:bookmarkEnd w:id="58"/>
          <w:r>
            <w:t xml:space="preserve"> </w:t>
          </w:r>
          <w:r w:rsidRPr="00601532">
            <w:rPr>
              <w:i/>
            </w:rPr>
            <w:t xml:space="preserve">Features. </w:t>
          </w:r>
          <w:r w:rsidRPr="00601532">
            <w:t>[Online]. Available: http://​www.openscenegraph.org​/​index.php/​about/​features (accessed: Dec. 22 2020).</w:t>
          </w:r>
        </w:p>
        <w:p w14:paraId="6F0FDA7E" w14:textId="77777777" w:rsidR="00601532" w:rsidRDefault="00601532" w:rsidP="00601532">
          <w:pPr>
            <w:pStyle w:val="CitaviBibliographyEntry"/>
          </w:pPr>
          <w:r>
            <w:t>[5]</w:t>
          </w:r>
          <w:r>
            <w:tab/>
          </w:r>
          <w:bookmarkStart w:id="59" w:name="_CTVL001fd6a0878a0b04e04a27fde2d9239c7a7"/>
          <w:r>
            <w:t>R. Wang and X. Qian,</w:t>
          </w:r>
          <w:bookmarkEnd w:id="59"/>
          <w:r>
            <w:t xml:space="preserve"> </w:t>
          </w:r>
          <w:r w:rsidRPr="00601532">
            <w:rPr>
              <w:i/>
            </w:rPr>
            <w:t>Openscenegraph 3.0 Beginner's Guide, Chapter 1, Section: Scene graphs</w:t>
          </w:r>
          <w:r w:rsidRPr="00601532">
            <w:t>. Birmingham, Mumbai: Gardners Books, 2010. [Online]. Available: http://​search.ebscohost.com​/​login.aspx​?​direct=​true&amp;​scope=​site&amp;​db=​nlebk&amp;​db=​nlabk&amp;​AN=​350535</w:t>
          </w:r>
        </w:p>
        <w:p w14:paraId="57B4BEF6" w14:textId="5711ED20" w:rsidR="00601532" w:rsidRDefault="00601532" w:rsidP="00601532">
          <w:pPr>
            <w:pStyle w:val="CitaviBibliographyEntry"/>
          </w:pPr>
          <w:r>
            <w:t>[6]</w:t>
          </w:r>
          <w:r>
            <w:tab/>
          </w:r>
          <w:bookmarkStart w:id="60" w:name="_CTVL00181ecf58ad20c4c628180e99d620343cd"/>
          <w:r>
            <w:t>Quinn Radich and Michael Satran,</w:t>
          </w:r>
          <w:bookmarkEnd w:id="60"/>
          <w:r>
            <w:t xml:space="preserve"> </w:t>
          </w:r>
          <w:r w:rsidRPr="00601532">
            <w:rPr>
              <w:i/>
            </w:rPr>
            <w:t xml:space="preserve">Retained Mode Versus Immediate Mode. </w:t>
          </w:r>
          <w:r w:rsidRPr="00601532">
            <w:t>[Online]. Available: https://​docs.microsoft.com​/​en-​us/​windows/​win32/​learnwin32/​retained-​mode-​versus-​immediate-​mode</w:t>
          </w:r>
        </w:p>
        <w:p w14:paraId="54A1C38F" w14:textId="7C0BC1A6" w:rsidR="00601532" w:rsidRDefault="00601532" w:rsidP="00601532">
          <w:pPr>
            <w:pStyle w:val="CitaviBibliographyEntry"/>
          </w:pPr>
          <w:r>
            <w:t>[7]</w:t>
          </w:r>
          <w:r>
            <w:tab/>
          </w:r>
          <w:bookmarkStart w:id="61" w:name="_CTVL0013103a759093741e29f492247d82291fe"/>
          <w:r>
            <w:t>R. Wang and X. Qian,</w:t>
          </w:r>
          <w:bookmarkEnd w:id="61"/>
          <w:r>
            <w:t xml:space="preserve"> </w:t>
          </w:r>
          <w:r w:rsidRPr="00601532">
            <w:rPr>
              <w:i/>
            </w:rPr>
            <w:t>Openscenegraph 3.0 Beginner's Guide, Chapter 6, Section: Encapsulationg the OpenGL state machine</w:t>
          </w:r>
          <w:r w:rsidRPr="00601532">
            <w:t>. Birmingham, Mumbai: Gardners Books, 2010. [Online]. Available: http://​search.ebscohost.com​/​login.aspx​?​direct=​true&amp;​scope=​site&amp;​db=​nlebk&amp;​db=​nlabk&amp;​AN=​350535</w:t>
          </w:r>
        </w:p>
        <w:p w14:paraId="22CBF74B" w14:textId="77777777" w:rsidR="00601532" w:rsidRDefault="00601532" w:rsidP="00601532">
          <w:pPr>
            <w:pStyle w:val="CitaviBibliographyEntry"/>
          </w:pPr>
          <w:r>
            <w:t>[8]</w:t>
          </w:r>
          <w:r>
            <w:tab/>
          </w:r>
          <w:bookmarkStart w:id="62" w:name="_CTVL0011bbfec1029d24a4797f41051d624f4a3"/>
          <w:r>
            <w:t>R. Wang and X. Qian,</w:t>
          </w:r>
          <w:bookmarkEnd w:id="62"/>
          <w:r>
            <w:t xml:space="preserve"> </w:t>
          </w:r>
          <w:r w:rsidRPr="00601532">
            <w:rPr>
              <w:i/>
            </w:rPr>
            <w:t>Openscenegraph 3.0 Beginner's Guide, Chapter 1, Section: Have a quick taste</w:t>
          </w:r>
          <w:r w:rsidRPr="00601532">
            <w:t>. Birmingham, Mumbai: Gardners Books, 2010. [Online]. Available: http://​search.ebscohost.com​/​login.aspx​?​direct=​true&amp;​scope=​site&amp;​db=​nlebk&amp;​db=​nlabk&amp;​AN=​350535</w:t>
          </w:r>
        </w:p>
        <w:p w14:paraId="0350A8F6" w14:textId="26CC2D91" w:rsidR="00601532" w:rsidRDefault="00601532" w:rsidP="00601532">
          <w:pPr>
            <w:pStyle w:val="CitaviBibliographyEntry"/>
          </w:pPr>
          <w:r>
            <w:t>[9]</w:t>
          </w:r>
          <w:r>
            <w:tab/>
          </w:r>
          <w:bookmarkStart w:id="63" w:name="_CTVL0014197824c459445c7ad9814bddbfbee9c"/>
          <w:r>
            <w:t>R. Wang and X. Qian,</w:t>
          </w:r>
          <w:bookmarkEnd w:id="63"/>
          <w:r>
            <w:t xml:space="preserve"> </w:t>
          </w:r>
          <w:r w:rsidRPr="00601532">
            <w:rPr>
              <w:i/>
            </w:rPr>
            <w:t>Openscenegraph 3.0 Beginner's Guide, Chapter 1, Section: Components</w:t>
          </w:r>
          <w:r w:rsidRPr="00601532">
            <w:t>. Birmingham, Mumbai: Gardners Books, 2010. [Online]. Available: http://​search.ebscohost.com​/​login.aspx​?​direct=​true&amp;​scope=​site&amp;​db=​nlebk&amp;​db=​nlabk&amp;​AN=​350535</w:t>
          </w:r>
        </w:p>
        <w:p w14:paraId="49AB5265" w14:textId="77777777" w:rsidR="00601532" w:rsidRDefault="00601532" w:rsidP="00601532">
          <w:pPr>
            <w:pStyle w:val="CitaviBibliographyEntry"/>
          </w:pPr>
          <w:r>
            <w:t>[10]</w:t>
          </w:r>
          <w:r>
            <w:tab/>
          </w:r>
          <w:bookmarkStart w:id="64" w:name="_CTVL0015c99f98dd8a3427a9dfb03895ca2b459"/>
          <w:r>
            <w:t>OpenSceneGraph,</w:t>
          </w:r>
          <w:bookmarkEnd w:id="64"/>
          <w:r>
            <w:t xml:space="preserve"> </w:t>
          </w:r>
          <w:r w:rsidRPr="00601532">
            <w:rPr>
              <w:i/>
            </w:rPr>
            <w:t xml:space="preserve">Github Repository: OpenSceneGraph. </w:t>
          </w:r>
          <w:r w:rsidRPr="00601532">
            <w:t>[Online]. Available: https://​github.com​/​openscenegraph/​OpenSceneGraph/​ (accessed: Dec. 23 2020).</w:t>
          </w:r>
        </w:p>
        <w:p w14:paraId="732806E1" w14:textId="5D286A08" w:rsidR="00601532" w:rsidRDefault="00601532" w:rsidP="00601532">
          <w:pPr>
            <w:pStyle w:val="CitaviBibliographyEntry"/>
          </w:pPr>
          <w:r>
            <w:t>[11]</w:t>
          </w:r>
          <w:r>
            <w:tab/>
          </w:r>
          <w:bookmarkStart w:id="65" w:name="_CTVL001d4c643cc2ec44bfcb2cd49ee476ef711"/>
          <w:r>
            <w:t>OBJEXX Engineering,</w:t>
          </w:r>
          <w:bookmarkEnd w:id="65"/>
          <w:r>
            <w:t xml:space="preserve"> </w:t>
          </w:r>
          <w:r w:rsidRPr="00601532">
            <w:rPr>
              <w:i/>
            </w:rPr>
            <w:t xml:space="preserve">OpenSceneGraph. </w:t>
          </w:r>
          <w:r w:rsidRPr="00601532">
            <w:t>[Online]. Available: https://​objexx.com​/​OpenSceneGraph.html</w:t>
          </w:r>
        </w:p>
        <w:p w14:paraId="787F2BAC" w14:textId="77777777" w:rsidR="00601532" w:rsidRDefault="00601532" w:rsidP="00601532">
          <w:pPr>
            <w:pStyle w:val="CitaviBibliographyEntry"/>
          </w:pPr>
          <w:r>
            <w:t>[12]</w:t>
          </w:r>
          <w:r>
            <w:tab/>
          </w:r>
          <w:bookmarkStart w:id="66" w:name="_CTVL00189717284cbd644d59524169a2b9e3a96"/>
          <w:r>
            <w:t>OpenSceneGraph,</w:t>
          </w:r>
          <w:bookmarkEnd w:id="66"/>
          <w:r>
            <w:t xml:space="preserve"> </w:t>
          </w:r>
          <w:r w:rsidRPr="00601532">
            <w:rPr>
              <w:i/>
            </w:rPr>
            <w:t xml:space="preserve">Stable Releases. </w:t>
          </w:r>
          <w:r w:rsidRPr="00601532">
            <w:t>[Online]. Available: http://​www.openscenegraph.org​/​index.php/​download-​section/​stable-​releases</w:t>
          </w:r>
        </w:p>
        <w:p w14:paraId="4638E4CC" w14:textId="77777777" w:rsidR="00601532" w:rsidRDefault="00601532" w:rsidP="00601532">
          <w:pPr>
            <w:pStyle w:val="CitaviBibliographyEntry"/>
          </w:pPr>
          <w:r>
            <w:t>[13]</w:t>
          </w:r>
          <w:r>
            <w:tab/>
          </w:r>
          <w:bookmarkStart w:id="67" w:name="_CTVL00165b0963a9cfe4fbcb4ddd1e67c39a0f3"/>
          <w:r>
            <w:t>R. Wang and X. Qian,</w:t>
          </w:r>
          <w:bookmarkEnd w:id="67"/>
          <w:r>
            <w:t xml:space="preserve"> </w:t>
          </w:r>
          <w:r w:rsidRPr="00601532">
            <w:rPr>
              <w:i/>
            </w:rPr>
            <w:t>Openscenegraph 3.0 Beginner's Guide, Chapter 5, Section: The Group interface</w:t>
          </w:r>
          <w:r w:rsidRPr="00601532">
            <w:t>. Birmingham, Mumbai: Gardners Books, 2010. [Online]. Available: http://​search.ebscohost.com​/​login.aspx​?​direct=​true&amp;​scope=​site&amp;​db=​nlebk&amp;​db=​nlabk&amp;​AN=​350535</w:t>
          </w:r>
        </w:p>
        <w:p w14:paraId="49A0AA8C" w14:textId="77777777" w:rsidR="00601532" w:rsidRDefault="00601532" w:rsidP="00601532">
          <w:pPr>
            <w:pStyle w:val="CitaviBibliographyEntry"/>
          </w:pPr>
          <w:r>
            <w:t>[14]</w:t>
          </w:r>
          <w:r>
            <w:tab/>
          </w:r>
          <w:bookmarkStart w:id="68" w:name="_CTVL0010504dc8cae164c46834796a64220a519"/>
          <w:r>
            <w:t>OpenSceneGraph,</w:t>
          </w:r>
          <w:bookmarkEnd w:id="68"/>
          <w:r>
            <w:t xml:space="preserve"> </w:t>
          </w:r>
          <w:r w:rsidRPr="00601532">
            <w:rPr>
              <w:i/>
            </w:rPr>
            <w:t xml:space="preserve">Reference Guide - osg::Group Class Reference. </w:t>
          </w:r>
          <w:r w:rsidRPr="00601532">
            <w:t>[Online]. Available: https://​codedocs.xyz​/​openscenegraph/​OpenSceneGraph/​a02438.html (accessed: Dec. 23 2020).</w:t>
          </w:r>
        </w:p>
        <w:p w14:paraId="51D2C57C" w14:textId="1884617C" w:rsidR="00601532" w:rsidRDefault="00601532" w:rsidP="00601532">
          <w:pPr>
            <w:pStyle w:val="CitaviBibliographyEntry"/>
          </w:pPr>
          <w:r>
            <w:t>[15]</w:t>
          </w:r>
          <w:r>
            <w:tab/>
          </w:r>
          <w:bookmarkStart w:id="69" w:name="_CTVL00103f70f2862e2452794484c9974b80689"/>
          <w:r>
            <w:t>R. Wang and X. Qian,</w:t>
          </w:r>
          <w:bookmarkEnd w:id="69"/>
          <w:r>
            <w:t xml:space="preserve"> </w:t>
          </w:r>
          <w:r w:rsidRPr="00601532">
            <w:rPr>
              <w:i/>
            </w:rPr>
            <w:t>Openscenegraph 3.0 Beginner's Guide, Chapter 5, Section: Transformation nodes</w:t>
          </w:r>
          <w:r w:rsidRPr="00601532">
            <w:t>. Birmingham, Mumbai: Gardners Books, 2010. [Online]. Available: http://​search.ebscohost.com​/​login.aspx​?​direct=​true&amp;​scope=​site&amp;​db=​nlebk&amp;​db=​nlabk&amp;​AN=​350535</w:t>
          </w:r>
        </w:p>
        <w:p w14:paraId="5AF1C05E" w14:textId="74D23650" w:rsidR="00601532" w:rsidRDefault="00601532" w:rsidP="00601532">
          <w:pPr>
            <w:pStyle w:val="CitaviBibliographyEntry"/>
          </w:pPr>
          <w:r>
            <w:t>[16]</w:t>
          </w:r>
          <w:r>
            <w:tab/>
          </w:r>
          <w:bookmarkStart w:id="70" w:name="_CTVL001e6ceb9fc042a4b3fbace516fc5547450"/>
          <w:r>
            <w:t>R. Wang and X. Qian,</w:t>
          </w:r>
          <w:bookmarkEnd w:id="70"/>
          <w:r>
            <w:t xml:space="preserve"> </w:t>
          </w:r>
          <w:r w:rsidRPr="00601532">
            <w:rPr>
              <w:i/>
            </w:rPr>
            <w:t>Openscenegraph 3.0 Beginner's Guide, Chapter 5, Section: The MatrixTransform class</w:t>
          </w:r>
          <w:r w:rsidRPr="00601532">
            <w:t xml:space="preserve">. Birmingham, Mumbai: Gardners Books, 2010. [Online]. Available: </w:t>
          </w:r>
          <w:r w:rsidRPr="00601532">
            <w:lastRenderedPageBreak/>
            <w:t>http://​search.ebscohost.com​/​login.aspx​?​direct=​true&amp;​scope=​site&amp;​db=​nlebk&amp;​db=​nlabk&amp;​AN=​350535</w:t>
          </w:r>
        </w:p>
        <w:p w14:paraId="50048E3F" w14:textId="77777777" w:rsidR="00601532" w:rsidRDefault="00601532" w:rsidP="00601532">
          <w:pPr>
            <w:pStyle w:val="CitaviBibliographyEntry"/>
          </w:pPr>
          <w:r>
            <w:t>[17]</w:t>
          </w:r>
          <w:r>
            <w:tab/>
          </w:r>
          <w:bookmarkStart w:id="71" w:name="_CTVL001c9793864c8694afd969b1a50d71b77f9"/>
          <w:r>
            <w:t>R. Wang and X. Qian,</w:t>
          </w:r>
          <w:bookmarkEnd w:id="71"/>
          <w:r>
            <w:t xml:space="preserve"> </w:t>
          </w:r>
          <w:r w:rsidRPr="00601532">
            <w:rPr>
              <w:i/>
            </w:rPr>
            <w:t>Openscenegraph 3.0 Beginner's Guide, Chapter 5, Section: Switch nodes</w:t>
          </w:r>
          <w:r w:rsidRPr="00601532">
            <w:t>. Birmingham, Mumbai: Gardners Books, 2010. [Online]. Available: http://​search.ebscohost.com​/​login.aspx​?​direct=​true&amp;​scope=​site&amp;​db=​nlebk&amp;​db=​nlabk&amp;​AN=​350535</w:t>
          </w:r>
        </w:p>
        <w:p w14:paraId="2F6562A5" w14:textId="5E6108EA" w:rsidR="00601532" w:rsidRDefault="00601532" w:rsidP="00601532">
          <w:pPr>
            <w:pStyle w:val="CitaviBibliographyEntry"/>
          </w:pPr>
          <w:r>
            <w:t>[18]</w:t>
          </w:r>
          <w:r>
            <w:tab/>
          </w:r>
          <w:bookmarkStart w:id="72" w:name="_CTVL001f764a90d71d340189f9df74e5796ddc4"/>
          <w:r>
            <w:t>R. Wang and X. Qian,</w:t>
          </w:r>
          <w:bookmarkEnd w:id="72"/>
          <w:r>
            <w:t xml:space="preserve"> </w:t>
          </w:r>
          <w:r w:rsidRPr="00601532">
            <w:rPr>
              <w:i/>
            </w:rPr>
            <w:t>Openscenegraph 3.0 Beginner's Guide, Chapter 5, Section: Level-of-detail-nodes</w:t>
          </w:r>
          <w:r w:rsidRPr="00601532">
            <w:t>. Birmingham, Mumbai: Gardners Books, 2010. [Online]. Available: http://​search.ebscohost.com​/​login.aspx​?​direct=​true&amp;​scope=​site&amp;​db=​nlebk&amp;​db=​nlabk&amp;​AN=​350535</w:t>
          </w:r>
        </w:p>
        <w:p w14:paraId="255798BD" w14:textId="77777777" w:rsidR="00601532" w:rsidRDefault="00601532" w:rsidP="00601532">
          <w:pPr>
            <w:pStyle w:val="CitaviBibliographyEntry"/>
          </w:pPr>
          <w:r>
            <w:t>[19]</w:t>
          </w:r>
          <w:r>
            <w:tab/>
          </w:r>
          <w:bookmarkStart w:id="73" w:name="_CTVL0012ba54abfb04f4a2f932badf966d2dfaa"/>
          <w:r>
            <w:t>R. Wang and X. Qian,</w:t>
          </w:r>
          <w:bookmarkEnd w:id="73"/>
          <w:r>
            <w:t xml:space="preserve"> </w:t>
          </w:r>
          <w:r w:rsidRPr="00601532">
            <w:rPr>
              <w:i/>
            </w:rPr>
            <w:t>Openscenegraph 3.0 Beginner's Guide, Chapter 4, Section: Geode and Drawable classes</w:t>
          </w:r>
          <w:r w:rsidRPr="00601532">
            <w:t>. Birmingham, Mumbai: Gardners Books, 2010. [Online]. Available: http://​search.ebscohost.com​/​login.aspx​?​direct=​true&amp;​scope=​site&amp;​db=​nlebk&amp;​db=​nlabk&amp;​AN=​350535</w:t>
          </w:r>
        </w:p>
        <w:p w14:paraId="7EB7707F" w14:textId="77777777" w:rsidR="00601532" w:rsidRDefault="00601532" w:rsidP="00601532">
          <w:pPr>
            <w:pStyle w:val="CitaviBibliographyEntry"/>
          </w:pPr>
          <w:r>
            <w:t>[20]</w:t>
          </w:r>
          <w:r>
            <w:tab/>
          </w:r>
          <w:bookmarkStart w:id="74" w:name="_CTVL0016ce0483e0a89409ab5466e3685aacb78"/>
          <w:r>
            <w:t>R. Wang and X. Qian,</w:t>
          </w:r>
          <w:bookmarkEnd w:id="74"/>
          <w:r>
            <w:t xml:space="preserve"> </w:t>
          </w:r>
          <w:r w:rsidRPr="00601532">
            <w:rPr>
              <w:i/>
            </w:rPr>
            <w:t>Openscenegraph 3.0 Beginner's Guide, Chapter 4, Section: Rendering basic shapes</w:t>
          </w:r>
          <w:r w:rsidRPr="00601532">
            <w:t>. Birmingham, Mumbai: Gardners Books, 2010. [Online]. Available: http://​search.ebscohost.com​/​login.aspx​?​direct=​true&amp;​scope=​site&amp;​db=​nlebk&amp;​db=​nlabk&amp;​AN=​350535</w:t>
          </w:r>
        </w:p>
        <w:p w14:paraId="01346EA5" w14:textId="77777777" w:rsidR="00601532" w:rsidRDefault="00601532" w:rsidP="00601532">
          <w:pPr>
            <w:pStyle w:val="CitaviBibliographyEntry"/>
          </w:pPr>
          <w:r>
            <w:t>[21]</w:t>
          </w:r>
          <w:r>
            <w:tab/>
          </w:r>
          <w:bookmarkStart w:id="75" w:name="_CTVL00125ca2a31a160420aaee4fe4d64e2d111"/>
          <w:r>
            <w:t>R. Wang and X. Qian,</w:t>
          </w:r>
          <w:bookmarkEnd w:id="75"/>
          <w:r>
            <w:t xml:space="preserve"> </w:t>
          </w:r>
          <w:r w:rsidRPr="00601532">
            <w:rPr>
              <w:i/>
            </w:rPr>
            <w:t>Openscenegraph 3.0 Beginner's Guide, Chapter 5, Section: Traversing the scene graph</w:t>
          </w:r>
          <w:r w:rsidRPr="00601532">
            <w:t>. Birmingham, Mumbai: Gardners Books, 2010. [Online]. Available: http://​search.ebscohost.com​/​login.aspx​?​direct=​true&amp;​scope=​site&amp;​db=​nlebk&amp;​db=​nlabk&amp;​AN=​350535</w:t>
          </w:r>
        </w:p>
        <w:p w14:paraId="74AA4FE3" w14:textId="4DDE7B33" w:rsidR="00601532" w:rsidRDefault="00601532" w:rsidP="00601532">
          <w:pPr>
            <w:pStyle w:val="CitaviBibliographyEntry"/>
          </w:pPr>
          <w:r>
            <w:t>[22]</w:t>
          </w:r>
          <w:r>
            <w:tab/>
          </w:r>
          <w:bookmarkStart w:id="76" w:name="_CTVL00155ae7d76b0804950af61db1be83f2c5c"/>
          <w:r>
            <w:t>R. Wang and X. Qian,</w:t>
          </w:r>
          <w:bookmarkEnd w:id="76"/>
          <w:r>
            <w:t xml:space="preserve"> </w:t>
          </w:r>
          <w:r w:rsidRPr="00601532">
            <w:rPr>
              <w:i/>
            </w:rPr>
            <w:t>Openscenegraph 3.0 Beginner's Guide, Chapter 3, Section: Understanding memory management</w:t>
          </w:r>
          <w:r w:rsidRPr="00601532">
            <w:t>. Birmingham, Mumbai: Gardners Books, 2010. [Online]. Available: http://​search.ebscohost.com​/​login.aspx​?​direct=​true&amp;​scope=​site&amp;​db=​nlebk&amp;​db=​nlabk&amp;​AN=​350535</w:t>
          </w:r>
        </w:p>
        <w:p w14:paraId="6245D608" w14:textId="77777777" w:rsidR="00601532" w:rsidRDefault="00601532" w:rsidP="00601532">
          <w:pPr>
            <w:pStyle w:val="CitaviBibliographyEntry"/>
          </w:pPr>
          <w:r>
            <w:t>[23]</w:t>
          </w:r>
          <w:r>
            <w:tab/>
          </w:r>
          <w:bookmarkStart w:id="77" w:name="_CTVL001bc6d84d0a9e2428ca5a131a7450e7c32"/>
          <w:r>
            <w:t>R. Wang and X. Qian,</w:t>
          </w:r>
          <w:bookmarkEnd w:id="77"/>
          <w:r>
            <w:t xml:space="preserve"> </w:t>
          </w:r>
          <w:r w:rsidRPr="00601532">
            <w:rPr>
              <w:i/>
            </w:rPr>
            <w:t>Openscenegraph 3.0 Beginner's Guide, Chapter 3, Section: ref_ptr&lt;&gt; and Referenced classes</w:t>
          </w:r>
          <w:r w:rsidRPr="00601532">
            <w:t>. Birmingham, Mumbai: Gardners Books, 2010. [Online]. Available: http://​search.ebscohost.com​/​login.aspx​?​direct=​true&amp;​scope=​site&amp;​db=​nlebk&amp;​db=​nlabk&amp;​AN=​350535</w:t>
          </w:r>
        </w:p>
        <w:p w14:paraId="143F3CFC" w14:textId="77777777" w:rsidR="00601532" w:rsidRDefault="00601532" w:rsidP="00601532">
          <w:pPr>
            <w:pStyle w:val="CitaviBibliographyEntry"/>
          </w:pPr>
          <w:r>
            <w:t>[24]</w:t>
          </w:r>
          <w:r>
            <w:tab/>
          </w:r>
          <w:bookmarkStart w:id="78" w:name="_CTVL00140cc81927cf04ca58952619f8214e82c"/>
          <w:r>
            <w:t>R. Wang and X. Qian,</w:t>
          </w:r>
          <w:bookmarkEnd w:id="78"/>
          <w:r>
            <w:t xml:space="preserve"> </w:t>
          </w:r>
          <w:r w:rsidRPr="00601532">
            <w:rPr>
              <w:i/>
            </w:rPr>
            <w:t>Openscenegraph 3.0 Beginner's Guide, Chapter 6, Section: Attributes and modes</w:t>
          </w:r>
          <w:r w:rsidRPr="00601532">
            <w:t>. Birmingham, Mumbai: Gardners Books, 2010. [Online]. Available: http://​search.ebscohost.com​/​login.aspx​?​direct=​true&amp;​scope=​site&amp;​db=​nlebk&amp;​db=​nlabk&amp;​AN=​350535</w:t>
          </w:r>
        </w:p>
        <w:p w14:paraId="7CB4B5FF" w14:textId="77777777" w:rsidR="00601532" w:rsidRDefault="00601532" w:rsidP="00601532">
          <w:pPr>
            <w:pStyle w:val="CitaviBibliographyEntry"/>
          </w:pPr>
          <w:r>
            <w:t>[25]</w:t>
          </w:r>
          <w:r>
            <w:tab/>
          </w:r>
          <w:bookmarkStart w:id="79" w:name="_CTVL001f4371db92ff841b29d2001fc62d8087d"/>
          <w:r>
            <w:t>R. Wang and X. Qian,</w:t>
          </w:r>
          <w:bookmarkEnd w:id="79"/>
          <w:r>
            <w:t xml:space="preserve"> </w:t>
          </w:r>
          <w:r w:rsidRPr="00601532">
            <w:rPr>
              <w:i/>
            </w:rPr>
            <w:t>Openscenegraph 3.0 Beginner's Guide, Chapter 6, Section: Inheriting render states</w:t>
          </w:r>
          <w:r w:rsidRPr="00601532">
            <w:t>. Birmingham, Mumbai: Gardners Books, 2010. [Online]. Available: http://​search.ebscohost.com​/​login.aspx​?​direct=​true&amp;​scope=​site&amp;​db=​nlebk&amp;​db=​nlabk&amp;​AN=​350535</w:t>
          </w:r>
        </w:p>
        <w:p w14:paraId="7771F6FA" w14:textId="2919BA27" w:rsidR="00601532" w:rsidRDefault="00601532" w:rsidP="00601532">
          <w:pPr>
            <w:pStyle w:val="CitaviBibliographyEntry"/>
          </w:pPr>
          <w:r>
            <w:t>[26]</w:t>
          </w:r>
          <w:r>
            <w:tab/>
          </w:r>
          <w:bookmarkStart w:id="80" w:name="_CTVL001b1a928fe0b1c483187e2b3f39dc1e667"/>
          <w:r>
            <w:t>R. Wang and X. Qian,</w:t>
          </w:r>
          <w:bookmarkEnd w:id="80"/>
          <w:r>
            <w:t xml:space="preserve"> </w:t>
          </w:r>
          <w:r w:rsidRPr="00601532">
            <w:rPr>
              <w:i/>
            </w:rPr>
            <w:t>Openscenegraph 3.0 Beginner's Guide, Chapter 6, Section: Understanding graphics shaders</w:t>
          </w:r>
          <w:r w:rsidRPr="00601532">
            <w:t>. Birmingham, Mumbai: Gardners Books, 2010. [Online]. Available: http://​search.ebscohost.com​/​login.aspx​?​direct=​true&amp;​scope=​site&amp;​db=​nlebk&amp;​db=​nlabk&amp;​AN=​350535</w:t>
          </w:r>
        </w:p>
        <w:p w14:paraId="4736C595" w14:textId="400B1AEF" w:rsidR="00601532" w:rsidRDefault="00601532" w:rsidP="00601532">
          <w:pPr>
            <w:pStyle w:val="CitaviBibliographyEntry"/>
          </w:pPr>
          <w:r>
            <w:t>[27]</w:t>
          </w:r>
          <w:r>
            <w:tab/>
          </w:r>
          <w:bookmarkStart w:id="81" w:name="_CTVL0019ed0bc14cc5a42bd957f00284feb1591"/>
          <w:r>
            <w:t>R. Wang and X. Qian,</w:t>
          </w:r>
          <w:bookmarkEnd w:id="81"/>
          <w:r>
            <w:t xml:space="preserve"> </w:t>
          </w:r>
          <w:r w:rsidRPr="00601532">
            <w:rPr>
              <w:i/>
            </w:rPr>
            <w:t>Openscenegraph 3.0 Beginner's Guide, Chapter 6, Section: Using uniforms</w:t>
          </w:r>
          <w:r w:rsidRPr="00601532">
            <w:t>. Birmingham, Mumbai: Gardners Books, 2010. [Online]. Available: http://​search.ebscohost.com​/​login.aspx​?​direct=​true&amp;​scope=​site&amp;​db=​nlebk&amp;​db=​nlabk&amp;​AN=​350535</w:t>
          </w:r>
        </w:p>
        <w:p w14:paraId="0D02BFD7" w14:textId="77777777" w:rsidR="00601532" w:rsidRDefault="00601532" w:rsidP="00601532">
          <w:pPr>
            <w:pStyle w:val="CitaviBibliographyEntry"/>
          </w:pPr>
          <w:r>
            <w:t>[28]</w:t>
          </w:r>
          <w:r>
            <w:tab/>
          </w:r>
          <w:bookmarkStart w:id="82" w:name="_CTVL001270ed0d541f24a099a9335129450adc3"/>
          <w:r>
            <w:t>Alexey Galitsyn,</w:t>
          </w:r>
          <w:bookmarkEnd w:id="82"/>
          <w:r>
            <w:t xml:space="preserve"> </w:t>
          </w:r>
          <w:r w:rsidRPr="00601532">
            <w:rPr>
              <w:i/>
            </w:rPr>
            <w:t xml:space="preserve">Github Repository: imgui-osg. </w:t>
          </w:r>
          <w:r w:rsidRPr="00601532">
            <w:t>[Online]. Available: https://​github.com​/​Tordan/​imgui-​osg (accessed: Dec. 23 2020).</w:t>
          </w:r>
        </w:p>
        <w:p w14:paraId="4476EDB0" w14:textId="77777777" w:rsidR="00601532" w:rsidRDefault="00601532" w:rsidP="00601532">
          <w:pPr>
            <w:pStyle w:val="CitaviBibliographyEntry"/>
          </w:pPr>
          <w:r>
            <w:t>[29]</w:t>
          </w:r>
          <w:r>
            <w:tab/>
          </w:r>
          <w:bookmarkStart w:id="83" w:name="_CTVL0014cdd9a70f26248e2ba260e218c0a3d26"/>
          <w:r>
            <w:t>R. Wang and X. Qian,</w:t>
          </w:r>
          <w:bookmarkEnd w:id="83"/>
          <w:r>
            <w:t xml:space="preserve"> </w:t>
          </w:r>
          <w:r w:rsidRPr="00601532">
            <w:rPr>
              <w:i/>
            </w:rPr>
            <w:t>Openscenegraph 3.0 Beginner's Guide, Chapter 5, Section: Visiting scene graph structures</w:t>
          </w:r>
          <w:r w:rsidRPr="00601532">
            <w:t>. Birmingham, Mumbai: Gardners Books, 2010. [Online]. Available: http://​search.ebscohost.com​/​login.aspx​?​direct=​true&amp;​scope=​site&amp;​db=​nlebk&amp;​db=​nlabk&amp;​AN=​350535</w:t>
          </w:r>
        </w:p>
        <w:p w14:paraId="60768B67" w14:textId="166C7242" w:rsidR="00601532" w:rsidRDefault="00601532" w:rsidP="00601532">
          <w:pPr>
            <w:pStyle w:val="CitaviBibliographyEntry"/>
          </w:pPr>
          <w:r>
            <w:lastRenderedPageBreak/>
            <w:t>[30]</w:t>
          </w:r>
          <w:r>
            <w:tab/>
          </w:r>
          <w:bookmarkStart w:id="84" w:name="_CTVL0015aed551599ca4e61a73f35bfbef627ba"/>
          <w:r>
            <w:t>OpenSceneGraph,</w:t>
          </w:r>
          <w:bookmarkEnd w:id="84"/>
          <w:r>
            <w:t xml:space="preserve"> </w:t>
          </w:r>
          <w:r w:rsidRPr="00601532">
            <w:rPr>
              <w:i/>
            </w:rPr>
            <w:t xml:space="preserve">Use Cases - FlightGear. </w:t>
          </w:r>
          <w:r w:rsidRPr="00601532">
            <w:t>[Online]. Available: http://​www.openscenegraph.org​/​index.php/​gallery/​use-​cases/​81-​flightgear</w:t>
          </w:r>
        </w:p>
        <w:p w14:paraId="2737B8C6" w14:textId="77777777" w:rsidR="00601532" w:rsidRDefault="00601532" w:rsidP="00601532">
          <w:pPr>
            <w:pStyle w:val="CitaviBibliographyEntry"/>
          </w:pPr>
          <w:r>
            <w:t>[31]</w:t>
          </w:r>
          <w:r>
            <w:tab/>
          </w:r>
          <w:bookmarkStart w:id="85" w:name="_CTVL001a76e1d20c1294d8aa870937e51fce389"/>
          <w:r>
            <w:t>Wikipedia - The Free Encyclopedia,</w:t>
          </w:r>
          <w:bookmarkEnd w:id="85"/>
          <w:r>
            <w:t xml:space="preserve"> </w:t>
          </w:r>
          <w:r w:rsidRPr="00601532">
            <w:rPr>
              <w:i/>
            </w:rPr>
            <w:t>AAA (video game industry)</w:t>
          </w:r>
          <w:r w:rsidRPr="00601532">
            <w:t>.</w:t>
          </w:r>
        </w:p>
        <w:p w14:paraId="6E290190" w14:textId="0A062309" w:rsidR="00601532" w:rsidRDefault="00601532" w:rsidP="00601532">
          <w:pPr>
            <w:pStyle w:val="CitaviBibliographyEntry"/>
          </w:pPr>
          <w:r>
            <w:t>[32]</w:t>
          </w:r>
          <w:r>
            <w:tab/>
          </w:r>
          <w:bookmarkStart w:id="86" w:name="_CTVL001a032833388e84491805962624a7c1bfb"/>
          <w:r>
            <w:t>Tom Forsyth,</w:t>
          </w:r>
          <w:bookmarkEnd w:id="86"/>
          <w:r>
            <w:t xml:space="preserve"> </w:t>
          </w:r>
          <w:r w:rsidRPr="00601532">
            <w:rPr>
              <w:i/>
            </w:rPr>
            <w:t xml:space="preserve">Scene Graphs - just say no. </w:t>
          </w:r>
          <w:r w:rsidRPr="00601532">
            <w:t>[Online]. Available: http://​tomforsyth1000.github.io​/​blog.wiki.html​#%5B%5BScene%20Graphs%20-%20just%20say%20no%5D%5D (accessed: Dec. 22 2020).</w:t>
          </w:r>
        </w:p>
        <w:p w14:paraId="79B774D6" w14:textId="087ACAA6" w:rsidR="007761A3" w:rsidRDefault="00601532" w:rsidP="00601532">
          <w:pPr>
            <w:pStyle w:val="CitaviBibliographyEntry"/>
          </w:pPr>
          <w:r>
            <w:t>[33]</w:t>
          </w:r>
          <w:r>
            <w:tab/>
          </w:r>
          <w:bookmarkStart w:id="87" w:name="_CTVL001de3d359b8cea4479abd144692e9cde07"/>
          <w:r>
            <w:t>R. Wang and X. Qian,</w:t>
          </w:r>
          <w:bookmarkEnd w:id="87"/>
          <w:r>
            <w:t xml:space="preserve"> </w:t>
          </w:r>
          <w:r w:rsidRPr="00601532">
            <w:rPr>
              <w:i/>
            </w:rPr>
            <w:t>Openscenegraph 3.0 Beginner's Guide, Chapter 6, Section: Time for action - implementing a cartoon cow</w:t>
          </w:r>
          <w:r w:rsidRPr="00601532">
            <w:t>. Birmingham, Mumbai: Gardners Books, 2010. [Online]. Available: http://​search.ebscohost.com​/​login.aspx​?​direct=​true&amp;​scope=​site&amp;​db=​nlebk&amp;​db=​nlabk&amp;​AN=​350535</w:t>
          </w:r>
          <w:r w:rsidR="007761A3">
            <w:fldChar w:fldCharType="end"/>
          </w:r>
        </w:p>
      </w:sdtContent>
    </w:sdt>
    <w:p w14:paraId="18FE7339" w14:textId="6089C112" w:rsidR="005F5BA8" w:rsidRDefault="005F5BA8">
      <w:pPr>
        <w:spacing w:after="0"/>
        <w:jc w:val="left"/>
        <w:rPr>
          <w:lang w:val="en-GB"/>
        </w:rPr>
      </w:pPr>
      <w:r>
        <w:rPr>
          <w:lang w:val="en-GB"/>
        </w:rPr>
        <w:br w:type="page"/>
      </w:r>
    </w:p>
    <w:p w14:paraId="41D7AA3D" w14:textId="5505C708" w:rsidR="005F5BA8" w:rsidRDefault="005F5BA8" w:rsidP="00AC1341">
      <w:pPr>
        <w:pStyle w:val="berschrift1"/>
        <w:numPr>
          <w:ilvl w:val="0"/>
          <w:numId w:val="0"/>
        </w:numPr>
        <w:ind w:left="432" w:hanging="432"/>
        <w:rPr>
          <w:lang w:val="en-GB"/>
        </w:rPr>
      </w:pPr>
      <w:bookmarkStart w:id="88" w:name="_Toc61177898"/>
      <w:r>
        <w:rPr>
          <w:lang w:val="en-GB"/>
        </w:rPr>
        <w:lastRenderedPageBreak/>
        <w:t>Appendix</w:t>
      </w:r>
      <w:r w:rsidR="004553C2">
        <w:rPr>
          <w:lang w:val="en-GB"/>
        </w:rPr>
        <w:t xml:space="preserve"> I</w:t>
      </w:r>
      <w:r w:rsidR="00A95E18">
        <w:rPr>
          <w:lang w:val="en-GB"/>
        </w:rPr>
        <w:t>:</w:t>
      </w:r>
      <w:r w:rsidR="004553C2">
        <w:rPr>
          <w:lang w:val="en-GB"/>
        </w:rPr>
        <w:t xml:space="preserve"> Image of all OpenSceneGraph Libraries</w:t>
      </w:r>
      <w:bookmarkEnd w:id="88"/>
    </w:p>
    <w:p w14:paraId="66CCCE29" w14:textId="77777777" w:rsidR="00C12E79" w:rsidRDefault="00C12E79" w:rsidP="00C12E79">
      <w:pPr>
        <w:keepNext/>
        <w:spacing w:after="0"/>
        <w:jc w:val="center"/>
      </w:pPr>
      <w:r>
        <w:rPr>
          <w:noProof/>
        </w:rPr>
        <w:drawing>
          <wp:inline distT="0" distB="0" distL="0" distR="0" wp14:anchorId="7CD1BAA5" wp14:editId="107DB495">
            <wp:extent cx="6116320" cy="2421890"/>
            <wp:effectExtent l="0" t="0" r="0" b="0"/>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llListOfLibraries.png"/>
                    <pic:cNvPicPr/>
                  </pic:nvPicPr>
                  <pic:blipFill>
                    <a:blip r:embed="rId21">
                      <a:extLst>
                        <a:ext uri="{28A0092B-C50C-407E-A947-70E740481C1C}">
                          <a14:useLocalDpi xmlns:a14="http://schemas.microsoft.com/office/drawing/2010/main" val="0"/>
                        </a:ext>
                      </a:extLst>
                    </a:blip>
                    <a:stretch>
                      <a:fillRect/>
                    </a:stretch>
                  </pic:blipFill>
                  <pic:spPr>
                    <a:xfrm>
                      <a:off x="0" y="0"/>
                      <a:ext cx="6116320" cy="2421890"/>
                    </a:xfrm>
                    <a:prstGeom prst="rect">
                      <a:avLst/>
                    </a:prstGeom>
                  </pic:spPr>
                </pic:pic>
              </a:graphicData>
            </a:graphic>
          </wp:inline>
        </w:drawing>
      </w:r>
    </w:p>
    <w:p w14:paraId="1CDBC137" w14:textId="0624CD97" w:rsidR="00E3478C" w:rsidRPr="00E3478C" w:rsidRDefault="00C12E79" w:rsidP="00C12E79">
      <w:pPr>
        <w:pStyle w:val="Beschriftung"/>
        <w:jc w:val="center"/>
        <w:rPr>
          <w:sz w:val="20"/>
          <w:szCs w:val="20"/>
          <w:lang w:val="en-GB"/>
        </w:rPr>
      </w:pPr>
      <w:bookmarkStart w:id="89" w:name="_Toc61176410"/>
      <w:bookmarkStart w:id="90" w:name="_Ref61209581"/>
      <w:bookmarkStart w:id="91" w:name="_Ref61209589"/>
      <w:r w:rsidRPr="00E3478C">
        <w:rPr>
          <w:sz w:val="20"/>
          <w:szCs w:val="20"/>
          <w:lang w:val="en-GB"/>
        </w:rPr>
        <w:t xml:space="preserve">Figure </w:t>
      </w:r>
      <w:r w:rsidRPr="00C12E79">
        <w:rPr>
          <w:sz w:val="20"/>
          <w:szCs w:val="20"/>
        </w:rPr>
        <w:fldChar w:fldCharType="begin"/>
      </w:r>
      <w:r w:rsidRPr="00E3478C">
        <w:rPr>
          <w:sz w:val="20"/>
          <w:szCs w:val="20"/>
          <w:lang w:val="en-GB"/>
        </w:rPr>
        <w:instrText xml:space="preserve"> SEQ Figure \* ARABIC </w:instrText>
      </w:r>
      <w:r w:rsidRPr="00C12E79">
        <w:rPr>
          <w:sz w:val="20"/>
          <w:szCs w:val="20"/>
        </w:rPr>
        <w:fldChar w:fldCharType="separate"/>
      </w:r>
      <w:r w:rsidR="004D595C">
        <w:rPr>
          <w:noProof/>
          <w:sz w:val="20"/>
          <w:szCs w:val="20"/>
          <w:lang w:val="en-GB"/>
        </w:rPr>
        <w:t>5</w:t>
      </w:r>
      <w:r w:rsidRPr="00C12E79">
        <w:rPr>
          <w:sz w:val="20"/>
          <w:szCs w:val="20"/>
        </w:rPr>
        <w:fldChar w:fldCharType="end"/>
      </w:r>
      <w:bookmarkEnd w:id="91"/>
      <w:r w:rsidRPr="00E3478C">
        <w:rPr>
          <w:sz w:val="20"/>
          <w:szCs w:val="20"/>
          <w:lang w:val="en-GB"/>
        </w:rPr>
        <w:t>: List of al libraries provided by OpenSceneGraph (Version 3.6.5)</w:t>
      </w:r>
      <w:bookmarkEnd w:id="89"/>
      <w:bookmarkEnd w:id="90"/>
    </w:p>
    <w:p w14:paraId="6B9960A9" w14:textId="77777777" w:rsidR="00E3478C" w:rsidRPr="00E3478C" w:rsidRDefault="00E3478C">
      <w:pPr>
        <w:spacing w:after="0"/>
        <w:jc w:val="left"/>
        <w:rPr>
          <w:i/>
          <w:iCs/>
          <w:color w:val="44546A" w:themeColor="text2"/>
          <w:sz w:val="20"/>
          <w:szCs w:val="20"/>
          <w:lang w:val="en-GB"/>
        </w:rPr>
      </w:pPr>
      <w:r w:rsidRPr="00E3478C">
        <w:rPr>
          <w:sz w:val="20"/>
          <w:szCs w:val="20"/>
          <w:lang w:val="en-GB"/>
        </w:rPr>
        <w:br w:type="page"/>
      </w:r>
    </w:p>
    <w:p w14:paraId="08EE5F33" w14:textId="77442061" w:rsidR="004553C2" w:rsidRDefault="004553C2" w:rsidP="00AC1341">
      <w:pPr>
        <w:pStyle w:val="berschrift1"/>
        <w:numPr>
          <w:ilvl w:val="0"/>
          <w:numId w:val="0"/>
        </w:numPr>
        <w:ind w:left="432" w:hanging="432"/>
        <w:rPr>
          <w:lang w:val="en-GB"/>
        </w:rPr>
      </w:pPr>
      <w:bookmarkStart w:id="92" w:name="_Ref61126265"/>
      <w:bookmarkStart w:id="93" w:name="_Toc61177899"/>
      <w:r>
        <w:rPr>
          <w:lang w:val="en-GB"/>
        </w:rPr>
        <w:lastRenderedPageBreak/>
        <w:t>Appendix II</w:t>
      </w:r>
      <w:r w:rsidR="00A95E18">
        <w:rPr>
          <w:lang w:val="en-GB"/>
        </w:rPr>
        <w:t xml:space="preserve">: </w:t>
      </w:r>
      <w:r>
        <w:rPr>
          <w:lang w:val="en-GB"/>
        </w:rPr>
        <w:t>Screenshot</w:t>
      </w:r>
      <w:r w:rsidR="00627C5D">
        <w:rPr>
          <w:lang w:val="en-GB"/>
        </w:rPr>
        <w:t xml:space="preserve"> of the </w:t>
      </w:r>
      <w:r w:rsidR="00A95E18">
        <w:rPr>
          <w:lang w:val="en-GB"/>
        </w:rPr>
        <w:t>“Hello World” Project</w:t>
      </w:r>
      <w:bookmarkEnd w:id="92"/>
      <w:bookmarkEnd w:id="93"/>
    </w:p>
    <w:p w14:paraId="51F94733" w14:textId="77777777" w:rsidR="00E3478C" w:rsidRDefault="00CD6E93" w:rsidP="00E3478C">
      <w:pPr>
        <w:keepNext/>
        <w:spacing w:after="0"/>
        <w:jc w:val="left"/>
      </w:pPr>
      <w:r>
        <w:rPr>
          <w:noProof/>
        </w:rPr>
        <w:drawing>
          <wp:inline distT="0" distB="0" distL="0" distR="0" wp14:anchorId="022D71B5" wp14:editId="7F83A149">
            <wp:extent cx="6116320" cy="32956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209"/>
                    <a:stretch/>
                  </pic:blipFill>
                  <pic:spPr bwMode="auto">
                    <a:xfrm>
                      <a:off x="0" y="0"/>
                      <a:ext cx="6116320" cy="3295650"/>
                    </a:xfrm>
                    <a:prstGeom prst="rect">
                      <a:avLst/>
                    </a:prstGeom>
                    <a:ln>
                      <a:noFill/>
                    </a:ln>
                    <a:extLst>
                      <a:ext uri="{53640926-AAD7-44D8-BBD7-CCE9431645EC}">
                        <a14:shadowObscured xmlns:a14="http://schemas.microsoft.com/office/drawing/2010/main"/>
                      </a:ext>
                    </a:extLst>
                  </pic:spPr>
                </pic:pic>
              </a:graphicData>
            </a:graphic>
          </wp:inline>
        </w:drawing>
      </w:r>
    </w:p>
    <w:p w14:paraId="0A4FB782" w14:textId="1E2DCC7C" w:rsidR="00CD6E93" w:rsidRPr="00E3478C" w:rsidRDefault="00E3478C" w:rsidP="00E3478C">
      <w:pPr>
        <w:pStyle w:val="Beschriftung"/>
        <w:jc w:val="center"/>
        <w:rPr>
          <w:sz w:val="20"/>
          <w:szCs w:val="20"/>
          <w:lang w:val="en-GB"/>
        </w:rPr>
      </w:pPr>
      <w:bookmarkStart w:id="94" w:name="_Toc61176411"/>
      <w:r w:rsidRPr="00E3478C">
        <w:rPr>
          <w:sz w:val="20"/>
          <w:szCs w:val="20"/>
          <w:lang w:val="en-GB"/>
        </w:rPr>
        <w:t xml:space="preserve">Figure </w:t>
      </w:r>
      <w:r w:rsidRPr="00E3478C">
        <w:rPr>
          <w:sz w:val="20"/>
          <w:szCs w:val="20"/>
        </w:rPr>
        <w:fldChar w:fldCharType="begin"/>
      </w:r>
      <w:r w:rsidRPr="00E3478C">
        <w:rPr>
          <w:sz w:val="20"/>
          <w:szCs w:val="20"/>
          <w:lang w:val="en-GB"/>
        </w:rPr>
        <w:instrText xml:space="preserve"> SEQ Figure \* ARABIC </w:instrText>
      </w:r>
      <w:r w:rsidRPr="00E3478C">
        <w:rPr>
          <w:sz w:val="20"/>
          <w:szCs w:val="20"/>
        </w:rPr>
        <w:fldChar w:fldCharType="separate"/>
      </w:r>
      <w:r w:rsidR="004D595C">
        <w:rPr>
          <w:noProof/>
          <w:sz w:val="20"/>
          <w:szCs w:val="20"/>
          <w:lang w:val="en-GB"/>
        </w:rPr>
        <w:t>6</w:t>
      </w:r>
      <w:r w:rsidRPr="00E3478C">
        <w:rPr>
          <w:sz w:val="20"/>
          <w:szCs w:val="20"/>
        </w:rPr>
        <w:fldChar w:fldCharType="end"/>
      </w:r>
      <w:r w:rsidRPr="00E3478C">
        <w:rPr>
          <w:sz w:val="20"/>
          <w:szCs w:val="20"/>
          <w:lang w:val="en-GB"/>
        </w:rPr>
        <w:t>: Screenshot of the "Hello World" Project</w:t>
      </w:r>
      <w:bookmarkEnd w:id="94"/>
    </w:p>
    <w:p w14:paraId="6889A4F5" w14:textId="77777777" w:rsidR="00CD6E93" w:rsidRDefault="00CD6E93">
      <w:pPr>
        <w:spacing w:after="0"/>
        <w:jc w:val="left"/>
        <w:rPr>
          <w:lang w:val="en-GB"/>
        </w:rPr>
      </w:pPr>
      <w:r>
        <w:rPr>
          <w:lang w:val="en-GB"/>
        </w:rPr>
        <w:br w:type="page"/>
      </w:r>
    </w:p>
    <w:p w14:paraId="57926D3A" w14:textId="0C43C82B" w:rsidR="00627C5D" w:rsidRDefault="00627C5D" w:rsidP="00AC1341">
      <w:pPr>
        <w:pStyle w:val="berschrift1"/>
        <w:numPr>
          <w:ilvl w:val="0"/>
          <w:numId w:val="0"/>
        </w:numPr>
        <w:ind w:left="432" w:hanging="432"/>
        <w:rPr>
          <w:lang w:val="en-GB"/>
        </w:rPr>
      </w:pPr>
      <w:bookmarkStart w:id="95" w:name="_Toc61177900"/>
      <w:r>
        <w:rPr>
          <w:lang w:val="en-GB"/>
        </w:rPr>
        <w:lastRenderedPageBreak/>
        <w:t>Appendix III</w:t>
      </w:r>
      <w:r w:rsidR="00A95E18">
        <w:rPr>
          <w:lang w:val="en-GB"/>
        </w:rPr>
        <w:t>:</w:t>
      </w:r>
      <w:r>
        <w:rPr>
          <w:lang w:val="en-GB"/>
        </w:rPr>
        <w:t xml:space="preserve"> Screenshots of the Playground Project</w:t>
      </w:r>
      <w:bookmarkEnd w:id="95"/>
    </w:p>
    <w:p w14:paraId="02AE2A24"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124DD4CF" wp14:editId="30E6DB6B">
            <wp:extent cx="6105600" cy="3514770"/>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05600" cy="3514770"/>
                    </a:xfrm>
                    <a:prstGeom prst="rect">
                      <a:avLst/>
                    </a:prstGeom>
                    <a:noFill/>
                    <a:ln>
                      <a:noFill/>
                    </a:ln>
                  </pic:spPr>
                </pic:pic>
              </a:graphicData>
            </a:graphic>
          </wp:inline>
        </w:drawing>
      </w:r>
    </w:p>
    <w:p w14:paraId="04C6BECD" w14:textId="2F522646" w:rsidR="007761A3" w:rsidRPr="005D134C" w:rsidRDefault="00B61086" w:rsidP="00B61086">
      <w:pPr>
        <w:pStyle w:val="Beschriftung"/>
        <w:jc w:val="center"/>
        <w:rPr>
          <w:sz w:val="22"/>
          <w:szCs w:val="22"/>
        </w:rPr>
      </w:pPr>
      <w:bookmarkStart w:id="96" w:name="_Toc61176412"/>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7</w:t>
      </w:r>
      <w:r w:rsidRPr="005D134C">
        <w:rPr>
          <w:sz w:val="22"/>
          <w:szCs w:val="22"/>
        </w:rPr>
        <w:fldChar w:fldCharType="end"/>
      </w:r>
      <w:r w:rsidRPr="005D134C">
        <w:rPr>
          <w:sz w:val="22"/>
          <w:szCs w:val="22"/>
        </w:rPr>
        <w:t>: Closed editor</w:t>
      </w:r>
      <w:bookmarkEnd w:id="96"/>
    </w:p>
    <w:p w14:paraId="5E76B50A" w14:textId="77777777" w:rsidR="005D134C" w:rsidRPr="005D134C" w:rsidRDefault="005D134C" w:rsidP="005D134C">
      <w:pPr>
        <w:rPr>
          <w:sz w:val="22"/>
          <w:szCs w:val="22"/>
        </w:rPr>
      </w:pPr>
    </w:p>
    <w:p w14:paraId="521F4E55"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7CEB9573" wp14:editId="55B1E275">
            <wp:extent cx="6105600" cy="351711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5600" cy="3517115"/>
                    </a:xfrm>
                    <a:prstGeom prst="rect">
                      <a:avLst/>
                    </a:prstGeom>
                    <a:noFill/>
                    <a:ln>
                      <a:noFill/>
                    </a:ln>
                  </pic:spPr>
                </pic:pic>
              </a:graphicData>
            </a:graphic>
          </wp:inline>
        </w:drawing>
      </w:r>
    </w:p>
    <w:p w14:paraId="3A8E97C1" w14:textId="5C0F089A" w:rsidR="00B61086" w:rsidRPr="005D134C" w:rsidRDefault="00B61086" w:rsidP="00B61086">
      <w:pPr>
        <w:pStyle w:val="Beschriftung"/>
        <w:jc w:val="center"/>
        <w:rPr>
          <w:sz w:val="22"/>
          <w:szCs w:val="22"/>
          <w:lang w:val="en-GB"/>
        </w:rPr>
      </w:pPr>
      <w:bookmarkStart w:id="97" w:name="_Toc61176413"/>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8</w:t>
      </w:r>
      <w:r w:rsidRPr="005D134C">
        <w:rPr>
          <w:sz w:val="22"/>
          <w:szCs w:val="22"/>
        </w:rPr>
        <w:fldChar w:fldCharType="end"/>
      </w:r>
      <w:r w:rsidRPr="005D134C">
        <w:rPr>
          <w:sz w:val="22"/>
          <w:szCs w:val="22"/>
        </w:rPr>
        <w:t>: Opened editor</w:t>
      </w:r>
      <w:bookmarkEnd w:id="97"/>
    </w:p>
    <w:p w14:paraId="6B6CC2C0" w14:textId="77777777" w:rsidR="00B61086" w:rsidRPr="005D134C" w:rsidRDefault="00B61086" w:rsidP="00B61086">
      <w:pPr>
        <w:keepNext/>
        <w:jc w:val="center"/>
        <w:rPr>
          <w:sz w:val="22"/>
          <w:szCs w:val="22"/>
        </w:rPr>
      </w:pPr>
      <w:r w:rsidRPr="005D134C">
        <w:rPr>
          <w:noProof/>
          <w:sz w:val="22"/>
          <w:szCs w:val="22"/>
          <w:lang w:val="en-GB"/>
        </w:rPr>
        <w:lastRenderedPageBreak/>
        <w:drawing>
          <wp:inline distT="0" distB="0" distL="0" distR="0" wp14:anchorId="11DC1F80" wp14:editId="2F88C554">
            <wp:extent cx="6105600" cy="36310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5600" cy="3631080"/>
                    </a:xfrm>
                    <a:prstGeom prst="rect">
                      <a:avLst/>
                    </a:prstGeom>
                    <a:noFill/>
                    <a:ln>
                      <a:noFill/>
                    </a:ln>
                  </pic:spPr>
                </pic:pic>
              </a:graphicData>
            </a:graphic>
          </wp:inline>
        </w:drawing>
      </w:r>
    </w:p>
    <w:p w14:paraId="4616F47A" w14:textId="02146F94" w:rsidR="00B61086" w:rsidRPr="005D134C" w:rsidRDefault="00B61086" w:rsidP="00B61086">
      <w:pPr>
        <w:pStyle w:val="Beschriftung"/>
        <w:jc w:val="center"/>
        <w:rPr>
          <w:sz w:val="22"/>
          <w:szCs w:val="22"/>
        </w:rPr>
      </w:pPr>
      <w:bookmarkStart w:id="98" w:name="_Toc61176414"/>
      <w:bookmarkStart w:id="99" w:name="_Ref61210084"/>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9</w:t>
      </w:r>
      <w:r w:rsidRPr="005D134C">
        <w:rPr>
          <w:sz w:val="22"/>
          <w:szCs w:val="22"/>
        </w:rPr>
        <w:fldChar w:fldCharType="end"/>
      </w:r>
      <w:bookmarkEnd w:id="99"/>
      <w:r w:rsidRPr="005D134C">
        <w:rPr>
          <w:sz w:val="22"/>
          <w:szCs w:val="22"/>
        </w:rPr>
        <w:t>: Opened tree view</w:t>
      </w:r>
      <w:bookmarkEnd w:id="98"/>
    </w:p>
    <w:p w14:paraId="7035E4C9" w14:textId="77777777" w:rsidR="005D134C" w:rsidRPr="005D134C" w:rsidRDefault="005D134C" w:rsidP="005D134C">
      <w:pPr>
        <w:rPr>
          <w:sz w:val="22"/>
          <w:szCs w:val="22"/>
        </w:rPr>
      </w:pPr>
    </w:p>
    <w:p w14:paraId="15622D58" w14:textId="77777777" w:rsidR="00B61086" w:rsidRPr="005D134C" w:rsidRDefault="00B61086" w:rsidP="00B61086">
      <w:pPr>
        <w:keepNext/>
        <w:jc w:val="center"/>
        <w:rPr>
          <w:sz w:val="22"/>
          <w:szCs w:val="22"/>
        </w:rPr>
      </w:pPr>
      <w:r w:rsidRPr="005D134C">
        <w:rPr>
          <w:noProof/>
          <w:sz w:val="22"/>
          <w:szCs w:val="22"/>
        </w:rPr>
        <w:drawing>
          <wp:inline distT="0" distB="0" distL="0" distR="0" wp14:anchorId="12A3817E" wp14:editId="3C360895">
            <wp:extent cx="6105600" cy="3633363"/>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600" cy="3633363"/>
                    </a:xfrm>
                    <a:prstGeom prst="rect">
                      <a:avLst/>
                    </a:prstGeom>
                    <a:noFill/>
                    <a:ln>
                      <a:noFill/>
                    </a:ln>
                  </pic:spPr>
                </pic:pic>
              </a:graphicData>
            </a:graphic>
          </wp:inline>
        </w:drawing>
      </w:r>
    </w:p>
    <w:p w14:paraId="2063167A" w14:textId="09CAFA91" w:rsidR="00B61086" w:rsidRPr="005D134C" w:rsidRDefault="00B61086" w:rsidP="00B61086">
      <w:pPr>
        <w:pStyle w:val="Beschriftung"/>
        <w:jc w:val="center"/>
        <w:rPr>
          <w:sz w:val="22"/>
          <w:szCs w:val="22"/>
        </w:rPr>
      </w:pPr>
      <w:bookmarkStart w:id="100" w:name="_Toc61176415"/>
      <w:bookmarkStart w:id="101" w:name="_Ref61210096"/>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10</w:t>
      </w:r>
      <w:r w:rsidRPr="005D134C">
        <w:rPr>
          <w:sz w:val="22"/>
          <w:szCs w:val="22"/>
        </w:rPr>
        <w:fldChar w:fldCharType="end"/>
      </w:r>
      <w:bookmarkEnd w:id="101"/>
      <w:r w:rsidRPr="005D134C">
        <w:rPr>
          <w:sz w:val="22"/>
          <w:szCs w:val="22"/>
        </w:rPr>
        <w:t>: Group node selected</w:t>
      </w:r>
      <w:bookmarkEnd w:id="100"/>
    </w:p>
    <w:p w14:paraId="62B0CF27" w14:textId="77777777" w:rsidR="00B61086" w:rsidRPr="005D134C" w:rsidRDefault="00B61086" w:rsidP="00B61086">
      <w:pPr>
        <w:keepNext/>
        <w:jc w:val="center"/>
        <w:rPr>
          <w:sz w:val="22"/>
          <w:szCs w:val="22"/>
        </w:rPr>
      </w:pPr>
      <w:r w:rsidRPr="005D134C">
        <w:rPr>
          <w:noProof/>
          <w:sz w:val="22"/>
          <w:szCs w:val="22"/>
        </w:rPr>
        <w:lastRenderedPageBreak/>
        <w:drawing>
          <wp:inline distT="0" distB="0" distL="0" distR="0" wp14:anchorId="5913F4F4" wp14:editId="3CB8BEE9">
            <wp:extent cx="6105600" cy="3633362"/>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5600" cy="3633362"/>
                    </a:xfrm>
                    <a:prstGeom prst="rect">
                      <a:avLst/>
                    </a:prstGeom>
                    <a:noFill/>
                    <a:ln>
                      <a:noFill/>
                    </a:ln>
                  </pic:spPr>
                </pic:pic>
              </a:graphicData>
            </a:graphic>
          </wp:inline>
        </w:drawing>
      </w:r>
    </w:p>
    <w:p w14:paraId="6A810488" w14:textId="031D9C34" w:rsidR="00B61086" w:rsidRPr="005D134C" w:rsidRDefault="00B61086" w:rsidP="00B61086">
      <w:pPr>
        <w:pStyle w:val="Beschriftung"/>
        <w:jc w:val="center"/>
        <w:rPr>
          <w:sz w:val="22"/>
          <w:szCs w:val="22"/>
        </w:rPr>
      </w:pPr>
      <w:bookmarkStart w:id="102" w:name="_Toc61176416"/>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11</w:t>
      </w:r>
      <w:r w:rsidRPr="005D134C">
        <w:rPr>
          <w:sz w:val="22"/>
          <w:szCs w:val="22"/>
        </w:rPr>
        <w:fldChar w:fldCharType="end"/>
      </w:r>
      <w:r w:rsidRPr="005D134C">
        <w:rPr>
          <w:sz w:val="22"/>
          <w:szCs w:val="22"/>
        </w:rPr>
        <w:t>: Geode node selected</w:t>
      </w:r>
      <w:bookmarkEnd w:id="102"/>
    </w:p>
    <w:p w14:paraId="5835C560" w14:textId="77777777" w:rsidR="005D134C" w:rsidRPr="005D134C" w:rsidRDefault="005D134C" w:rsidP="005D134C">
      <w:pPr>
        <w:rPr>
          <w:sz w:val="22"/>
          <w:szCs w:val="22"/>
        </w:rPr>
      </w:pPr>
    </w:p>
    <w:p w14:paraId="135CDDCD" w14:textId="77777777" w:rsidR="005D134C" w:rsidRPr="005D134C" w:rsidRDefault="00B61086" w:rsidP="005D134C">
      <w:pPr>
        <w:keepNext/>
        <w:rPr>
          <w:sz w:val="22"/>
          <w:szCs w:val="22"/>
        </w:rPr>
      </w:pPr>
      <w:r w:rsidRPr="005D134C">
        <w:rPr>
          <w:noProof/>
          <w:sz w:val="22"/>
          <w:szCs w:val="22"/>
        </w:rPr>
        <w:drawing>
          <wp:inline distT="0" distB="0" distL="0" distR="0" wp14:anchorId="55E8BB2F" wp14:editId="0E0395ED">
            <wp:extent cx="6105525" cy="35147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103964D5" w14:textId="2B59D543" w:rsidR="00B61086" w:rsidRPr="005D134C" w:rsidRDefault="005D134C" w:rsidP="005D134C">
      <w:pPr>
        <w:pStyle w:val="Beschriftung"/>
        <w:jc w:val="center"/>
        <w:rPr>
          <w:sz w:val="22"/>
          <w:szCs w:val="22"/>
        </w:rPr>
      </w:pPr>
      <w:bookmarkStart w:id="103" w:name="_Toc61176417"/>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4D595C">
        <w:rPr>
          <w:noProof/>
          <w:sz w:val="22"/>
          <w:szCs w:val="22"/>
        </w:rPr>
        <w:t>12</w:t>
      </w:r>
      <w:r w:rsidRPr="005D134C">
        <w:rPr>
          <w:sz w:val="22"/>
          <w:szCs w:val="22"/>
        </w:rPr>
        <w:fldChar w:fldCharType="end"/>
      </w:r>
      <w:r w:rsidRPr="005D134C">
        <w:rPr>
          <w:sz w:val="22"/>
          <w:szCs w:val="22"/>
        </w:rPr>
        <w:t>: Sphere added</w:t>
      </w:r>
      <w:bookmarkEnd w:id="103"/>
    </w:p>
    <w:p w14:paraId="65CF710E"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5DD94E4A" wp14:editId="35AF241C">
            <wp:extent cx="6105525" cy="35147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7CF8BE60" w14:textId="49E928C1" w:rsidR="005D134C" w:rsidRPr="005D134C" w:rsidRDefault="005D134C" w:rsidP="005D134C">
      <w:pPr>
        <w:pStyle w:val="Beschriftung"/>
        <w:jc w:val="center"/>
        <w:rPr>
          <w:sz w:val="22"/>
          <w:szCs w:val="22"/>
          <w:lang w:val="en-GB"/>
        </w:rPr>
      </w:pPr>
      <w:bookmarkStart w:id="104" w:name="_Toc61176418"/>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3</w:t>
      </w:r>
      <w:r w:rsidRPr="005D134C">
        <w:rPr>
          <w:sz w:val="22"/>
          <w:szCs w:val="22"/>
        </w:rPr>
        <w:fldChar w:fldCharType="end"/>
      </w:r>
      <w:r w:rsidRPr="005D134C">
        <w:rPr>
          <w:sz w:val="22"/>
          <w:szCs w:val="22"/>
          <w:lang w:val="en-GB"/>
        </w:rPr>
        <w:t>: "Add Node from File" option opened</w:t>
      </w:r>
      <w:bookmarkEnd w:id="104"/>
    </w:p>
    <w:p w14:paraId="4888D2AC" w14:textId="77777777" w:rsidR="005D134C" w:rsidRPr="005D134C" w:rsidRDefault="005D134C" w:rsidP="005D134C">
      <w:pPr>
        <w:rPr>
          <w:sz w:val="22"/>
          <w:szCs w:val="22"/>
          <w:lang w:val="en-GB"/>
        </w:rPr>
      </w:pPr>
    </w:p>
    <w:p w14:paraId="72B8151D" w14:textId="77777777" w:rsidR="005D134C" w:rsidRPr="005D134C" w:rsidRDefault="005D134C" w:rsidP="005D134C">
      <w:pPr>
        <w:keepNext/>
        <w:rPr>
          <w:sz w:val="22"/>
          <w:szCs w:val="22"/>
        </w:rPr>
      </w:pPr>
      <w:r w:rsidRPr="005D134C">
        <w:rPr>
          <w:noProof/>
          <w:sz w:val="22"/>
          <w:szCs w:val="22"/>
        </w:rPr>
        <w:drawing>
          <wp:inline distT="0" distB="0" distL="0" distR="0" wp14:anchorId="0C8460C1" wp14:editId="15836F5F">
            <wp:extent cx="6105525" cy="35147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3446E806" w14:textId="4948B0BC" w:rsidR="005D134C" w:rsidRPr="005D134C" w:rsidRDefault="005D134C" w:rsidP="005D134C">
      <w:pPr>
        <w:pStyle w:val="Beschriftung"/>
        <w:jc w:val="center"/>
        <w:rPr>
          <w:sz w:val="22"/>
          <w:szCs w:val="22"/>
          <w:lang w:val="en-GB"/>
        </w:rPr>
      </w:pPr>
      <w:bookmarkStart w:id="105" w:name="_Toc61176419"/>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4</w:t>
      </w:r>
      <w:r w:rsidRPr="005D134C">
        <w:rPr>
          <w:sz w:val="22"/>
          <w:szCs w:val="22"/>
        </w:rPr>
        <w:fldChar w:fldCharType="end"/>
      </w:r>
      <w:r w:rsidRPr="005D134C">
        <w:rPr>
          <w:sz w:val="22"/>
          <w:szCs w:val="22"/>
          <w:lang w:val="en-GB"/>
        </w:rPr>
        <w:t xml:space="preserve">: </w:t>
      </w:r>
      <w:r w:rsidR="00106C53">
        <w:rPr>
          <w:sz w:val="22"/>
          <w:szCs w:val="22"/>
          <w:lang w:val="en-GB"/>
        </w:rPr>
        <w:t xml:space="preserve">Nodes from </w:t>
      </w:r>
      <w:r w:rsidRPr="005D134C">
        <w:rPr>
          <w:sz w:val="22"/>
          <w:szCs w:val="22"/>
          <w:lang w:val="en-GB"/>
        </w:rPr>
        <w:t>cessna.osg file added to the scene graph</w:t>
      </w:r>
      <w:bookmarkEnd w:id="105"/>
    </w:p>
    <w:p w14:paraId="4215164F"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2D17A743" wp14:editId="1C985D15">
            <wp:extent cx="6105525" cy="351472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0AB12DE6" w14:textId="70A709D0" w:rsidR="005D134C" w:rsidRPr="005D134C" w:rsidRDefault="005D134C" w:rsidP="005D134C">
      <w:pPr>
        <w:pStyle w:val="Beschriftung"/>
        <w:jc w:val="center"/>
        <w:rPr>
          <w:sz w:val="22"/>
          <w:szCs w:val="22"/>
          <w:lang w:val="en-GB"/>
        </w:rPr>
      </w:pPr>
      <w:bookmarkStart w:id="106" w:name="_Toc61176420"/>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5</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w:t>
      </w:r>
      <w:bookmarkEnd w:id="106"/>
    </w:p>
    <w:p w14:paraId="31E11278" w14:textId="77777777" w:rsidR="005D134C" w:rsidRPr="005D134C" w:rsidRDefault="005D134C" w:rsidP="005D134C">
      <w:pPr>
        <w:rPr>
          <w:sz w:val="22"/>
          <w:szCs w:val="22"/>
          <w:lang w:val="en-GB"/>
        </w:rPr>
      </w:pPr>
    </w:p>
    <w:p w14:paraId="125D3646" w14:textId="77777777" w:rsidR="005D134C" w:rsidRPr="005D134C" w:rsidRDefault="005D134C" w:rsidP="005D134C">
      <w:pPr>
        <w:keepNext/>
        <w:rPr>
          <w:sz w:val="22"/>
          <w:szCs w:val="22"/>
        </w:rPr>
      </w:pPr>
      <w:r w:rsidRPr="005D134C">
        <w:rPr>
          <w:noProof/>
          <w:sz w:val="22"/>
          <w:szCs w:val="22"/>
        </w:rPr>
        <w:drawing>
          <wp:inline distT="0" distB="0" distL="0" distR="0" wp14:anchorId="7354FBF6" wp14:editId="477F4AD8">
            <wp:extent cx="6105525" cy="351472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2B74B88C" w14:textId="351720B6" w:rsidR="005D134C" w:rsidRPr="005D134C" w:rsidRDefault="005D134C" w:rsidP="005D134C">
      <w:pPr>
        <w:pStyle w:val="Beschriftung"/>
        <w:jc w:val="center"/>
        <w:rPr>
          <w:sz w:val="22"/>
          <w:szCs w:val="22"/>
          <w:lang w:val="en-GB"/>
        </w:rPr>
      </w:pPr>
      <w:bookmarkStart w:id="107" w:name="_Toc61176421"/>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6</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 while cessna.osg group is toggled to off</w:t>
      </w:r>
      <w:bookmarkEnd w:id="107"/>
    </w:p>
    <w:p w14:paraId="5C34100C"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09A47A91" wp14:editId="6316FC17">
            <wp:extent cx="6105525" cy="36290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6EDB5206" w14:textId="17AB5AB4" w:rsidR="005D134C" w:rsidRDefault="005D134C" w:rsidP="005D134C">
      <w:pPr>
        <w:pStyle w:val="Beschriftung"/>
        <w:jc w:val="center"/>
        <w:rPr>
          <w:sz w:val="22"/>
          <w:szCs w:val="22"/>
          <w:lang w:val="en-GB"/>
        </w:rPr>
      </w:pPr>
      <w:bookmarkStart w:id="108" w:name="_Toc61176422"/>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7</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to</w:t>
      </w:r>
      <w:r w:rsidRPr="005D134C">
        <w:rPr>
          <w:sz w:val="22"/>
          <w:szCs w:val="22"/>
          <w:lang w:val="en-GB"/>
        </w:rPr>
        <w:t xml:space="preserve"> 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08"/>
    </w:p>
    <w:p w14:paraId="70CAF233" w14:textId="77777777" w:rsidR="005D134C" w:rsidRPr="005D134C" w:rsidRDefault="005D134C" w:rsidP="005D134C">
      <w:pPr>
        <w:rPr>
          <w:lang w:val="en-GB"/>
        </w:rPr>
      </w:pPr>
    </w:p>
    <w:p w14:paraId="46DDD333" w14:textId="77777777" w:rsidR="005D134C" w:rsidRPr="005D134C" w:rsidRDefault="005D134C" w:rsidP="005D134C">
      <w:pPr>
        <w:keepNext/>
        <w:rPr>
          <w:sz w:val="22"/>
          <w:szCs w:val="22"/>
        </w:rPr>
      </w:pPr>
      <w:r w:rsidRPr="005D134C">
        <w:rPr>
          <w:noProof/>
          <w:sz w:val="22"/>
          <w:szCs w:val="22"/>
          <w:lang w:val="en-GB"/>
        </w:rPr>
        <w:drawing>
          <wp:inline distT="0" distB="0" distL="0" distR="0" wp14:anchorId="5B3AF52E" wp14:editId="6C9B6EE0">
            <wp:extent cx="6105525" cy="3629025"/>
            <wp:effectExtent l="0" t="0" r="9525"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44DA62C2" w14:textId="2F649090" w:rsidR="005D134C" w:rsidRPr="005D134C" w:rsidRDefault="005D134C" w:rsidP="005D134C">
      <w:pPr>
        <w:pStyle w:val="Beschriftung"/>
        <w:jc w:val="center"/>
        <w:rPr>
          <w:sz w:val="22"/>
          <w:szCs w:val="22"/>
          <w:lang w:val="en-GB"/>
        </w:rPr>
      </w:pPr>
      <w:bookmarkStart w:id="109" w:name="_Toc61176423"/>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8</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 xml:space="preserve">to </w:t>
      </w:r>
      <w:r w:rsidRPr="005D134C">
        <w:rPr>
          <w:sz w:val="22"/>
          <w:szCs w:val="22"/>
          <w:lang w:val="en-GB"/>
        </w:rPr>
        <w:t xml:space="preserve">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09"/>
    </w:p>
    <w:p w14:paraId="68A51C22"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474E3BFC" wp14:editId="33CB94C2">
            <wp:extent cx="6105525" cy="3629025"/>
            <wp:effectExtent l="0" t="0" r="952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2B807DA5" w14:textId="0E0215F0" w:rsidR="005D134C" w:rsidRDefault="005D134C" w:rsidP="005D134C">
      <w:pPr>
        <w:pStyle w:val="Beschriftung"/>
        <w:jc w:val="center"/>
        <w:rPr>
          <w:sz w:val="22"/>
          <w:szCs w:val="22"/>
          <w:lang w:val="en-GB"/>
        </w:rPr>
      </w:pPr>
      <w:bookmarkStart w:id="110" w:name="_Toc61176424"/>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19</w:t>
      </w:r>
      <w:r w:rsidRPr="005D134C">
        <w:rPr>
          <w:sz w:val="22"/>
          <w:szCs w:val="22"/>
        </w:rPr>
        <w:fldChar w:fldCharType="end"/>
      </w:r>
      <w:r w:rsidRPr="005D134C">
        <w:rPr>
          <w:sz w:val="22"/>
          <w:szCs w:val="22"/>
          <w:lang w:val="en-GB"/>
        </w:rPr>
        <w:t xml:space="preserve">: </w:t>
      </w:r>
      <w:r w:rsidR="00106C53">
        <w:rPr>
          <w:sz w:val="22"/>
          <w:szCs w:val="22"/>
          <w:lang w:val="en-GB"/>
        </w:rPr>
        <w:t>G</w:t>
      </w:r>
      <w:r w:rsidRPr="005D134C">
        <w:rPr>
          <w:sz w:val="22"/>
          <w:szCs w:val="22"/>
          <w:lang w:val="en-GB"/>
        </w:rPr>
        <w:t>roup node</w:t>
      </w:r>
      <w:r w:rsidR="00106C53">
        <w:rPr>
          <w:sz w:val="22"/>
          <w:szCs w:val="22"/>
          <w:lang w:val="en-GB"/>
        </w:rPr>
        <w:t xml:space="preserve"> from added cessna.osg file</w:t>
      </w:r>
      <w:r w:rsidRPr="005D134C">
        <w:rPr>
          <w:sz w:val="22"/>
          <w:szCs w:val="22"/>
          <w:lang w:val="en-GB"/>
        </w:rPr>
        <w:t xml:space="preserve"> selected and "Adjust State" option opened</w:t>
      </w:r>
      <w:bookmarkEnd w:id="110"/>
    </w:p>
    <w:p w14:paraId="733376FD" w14:textId="77777777" w:rsidR="005D134C" w:rsidRPr="005D134C" w:rsidRDefault="005D134C" w:rsidP="005D134C">
      <w:pPr>
        <w:rPr>
          <w:lang w:val="en-GB"/>
        </w:rPr>
      </w:pPr>
    </w:p>
    <w:p w14:paraId="18B70078" w14:textId="77777777" w:rsidR="005D134C" w:rsidRPr="005D134C" w:rsidRDefault="005D134C" w:rsidP="005D134C">
      <w:pPr>
        <w:keepNext/>
        <w:rPr>
          <w:sz w:val="22"/>
          <w:szCs w:val="22"/>
        </w:rPr>
      </w:pPr>
      <w:r w:rsidRPr="005D134C">
        <w:rPr>
          <w:noProof/>
          <w:sz w:val="22"/>
          <w:szCs w:val="22"/>
          <w:lang w:val="en-GB"/>
        </w:rPr>
        <w:drawing>
          <wp:inline distT="0" distB="0" distL="0" distR="0" wp14:anchorId="2935CE50" wp14:editId="6D1237C4">
            <wp:extent cx="6105525" cy="3629025"/>
            <wp:effectExtent l="0" t="0" r="9525" b="952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07E82350" w14:textId="790E511F" w:rsidR="005D134C" w:rsidRPr="005D134C" w:rsidRDefault="005D134C" w:rsidP="005D134C">
      <w:pPr>
        <w:pStyle w:val="Beschriftung"/>
        <w:jc w:val="center"/>
        <w:rPr>
          <w:sz w:val="22"/>
          <w:szCs w:val="22"/>
          <w:lang w:val="en-GB"/>
        </w:rPr>
      </w:pPr>
      <w:bookmarkStart w:id="111" w:name="_Toc61176425"/>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4D595C">
        <w:rPr>
          <w:noProof/>
          <w:sz w:val="22"/>
          <w:szCs w:val="22"/>
          <w:lang w:val="en-GB"/>
        </w:rPr>
        <w:t>20</w:t>
      </w:r>
      <w:r w:rsidRPr="005D134C">
        <w:rPr>
          <w:sz w:val="22"/>
          <w:szCs w:val="22"/>
        </w:rPr>
        <w:fldChar w:fldCharType="end"/>
      </w:r>
      <w:r w:rsidRPr="005D134C">
        <w:rPr>
          <w:sz w:val="22"/>
          <w:szCs w:val="22"/>
          <w:lang w:val="en-GB"/>
        </w:rPr>
        <w:t>: Added toon shader from</w:t>
      </w:r>
      <w:r w:rsidR="00106C53">
        <w:rPr>
          <w:sz w:val="22"/>
          <w:szCs w:val="22"/>
          <w:lang w:val="en-GB"/>
        </w:rPr>
        <w:t xml:space="preserve"> </w:t>
      </w:r>
      <w:sdt>
        <w:sdtPr>
          <w:rPr>
            <w:sz w:val="22"/>
            <w:szCs w:val="22"/>
            <w:lang w:val="en-GB"/>
          </w:rPr>
          <w:alias w:val="To edit, see citavi.com/edit"/>
          <w:tag w:val="CitaviPlaceholder#26f9bf58-552d-4fe5-bc46-cc3f64b3187d"/>
          <w:id w:val="823318554"/>
          <w:placeholder>
            <w:docPart w:val="DefaultPlaceholder_-1854013440"/>
          </w:placeholder>
        </w:sdtPr>
        <w:sdtContent>
          <w:r w:rsidR="00106C53">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xMTlhLWY3ODYtNDI3OS04NThiLTgzZWY3ZDBlZjhmNyIsIlJhbmdlTGVuZ3RoIjo0LCJSZWZlcmVuY2VJZCI6ImRlM2QzNTliLThjZWEtNDQ3OS1hYmQxLTQ0NjkyZTljZG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S0wMS0xMFQxMTo1NzoyNyIsIk1vZGlmaWVkQnkiOiJfQmlya25lciIsIklkIjoiYzY1YWFjYzEtZmM3MS00NjJiLTg1NmItMWUwYzY3MmQyNTJmIiwiTW9kaWZpZWRPbiI6IjIwMjEtMDEtMTBUMTE6N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S0wMS0xMFQxMTo1NzoyNyIsIk1vZGlmaWVkQnkiOiJfQmlya25lciIsIklkIjoiMDJiMmIxNmEtMDU3NC00YjdkLTg5MzktY2I2NGU3ZmQ3ZjBjIiwiTW9kaWZpZWRPbiI6IjIwMjEtMDEtMTBUMTE6N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jZmOWJmNTgtNTUyZC00ZmU1LWJjNDYtY2MzZjY0YjMxODdkIiwiVGV4dCI6IlszM10iLCJXQUlWZXJzaW9uIjoiNi43LjAuMCJ9}</w:instrText>
          </w:r>
          <w:r w:rsidR="00106C53">
            <w:rPr>
              <w:noProof/>
              <w:sz w:val="22"/>
              <w:szCs w:val="22"/>
              <w:lang w:val="en-GB"/>
            </w:rPr>
            <w:fldChar w:fldCharType="separate"/>
          </w:r>
          <w:r w:rsidR="00601532">
            <w:rPr>
              <w:noProof/>
              <w:sz w:val="22"/>
              <w:szCs w:val="22"/>
              <w:lang w:val="en-GB"/>
            </w:rPr>
            <w:t>[33]</w:t>
          </w:r>
          <w:r w:rsidR="00106C53">
            <w:rPr>
              <w:noProof/>
              <w:sz w:val="22"/>
              <w:szCs w:val="22"/>
              <w:lang w:val="en-GB"/>
            </w:rPr>
            <w:fldChar w:fldCharType="end"/>
          </w:r>
        </w:sdtContent>
      </w:sdt>
      <w:r w:rsidRPr="005D134C">
        <w:rPr>
          <w:sz w:val="22"/>
          <w:szCs w:val="22"/>
          <w:lang w:val="en-GB"/>
        </w:rPr>
        <w:t xml:space="preserve"> with uniforms</w:t>
      </w:r>
      <w:r w:rsidRPr="005D134C">
        <w:rPr>
          <w:noProof/>
          <w:sz w:val="22"/>
          <w:szCs w:val="22"/>
          <w:lang w:val="en-GB"/>
        </w:rPr>
        <w:t xml:space="preserve"> displayed in the editor</w:t>
      </w:r>
      <w:bookmarkEnd w:id="111"/>
    </w:p>
    <w:sectPr w:rsidR="005D134C" w:rsidRPr="005D134C" w:rsidSect="00434122">
      <w:footerReference w:type="default" r:id="rId37"/>
      <w:pgSz w:w="11900" w:h="16840"/>
      <w:pgMar w:top="1021" w:right="1134" w:bottom="1021" w:left="1134"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99BE7" w14:textId="77777777" w:rsidR="00C73C0A" w:rsidRDefault="00C73C0A">
      <w:pPr>
        <w:spacing w:after="0"/>
      </w:pPr>
      <w:r>
        <w:separator/>
      </w:r>
    </w:p>
  </w:endnote>
  <w:endnote w:type="continuationSeparator" w:id="0">
    <w:p w14:paraId="0CCF791F" w14:textId="77777777" w:rsidR="00C73C0A" w:rsidRDefault="00C73C0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242C" w14:textId="45D85A5F" w:rsidR="00BE4382" w:rsidRDefault="00BE4382">
    <w:pPr>
      <w:pStyle w:val="Fuzeile"/>
      <w:jc w:val="right"/>
    </w:pPr>
  </w:p>
  <w:p w14:paraId="576DA42D" w14:textId="77777777" w:rsidR="00BE4382" w:rsidRDefault="00BE438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4E2E0" w14:textId="0EC9833C" w:rsidR="00BE4382" w:rsidRDefault="00BE4382" w:rsidP="005E1012">
    <w:pPr>
      <w:pStyle w:val="Fuzeile"/>
    </w:pPr>
  </w:p>
  <w:p w14:paraId="59B0A3B5" w14:textId="77777777" w:rsidR="00BE4382" w:rsidRDefault="00BE438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09572"/>
      <w:docPartObj>
        <w:docPartGallery w:val="Page Numbers (Bottom of Page)"/>
        <w:docPartUnique/>
      </w:docPartObj>
    </w:sdtPr>
    <w:sdtEndPr>
      <w:rPr>
        <w:rFonts w:ascii="Linux Libertine O" w:hAnsi="Linux Libertine O" w:cs="Linux Libertine O"/>
      </w:rPr>
    </w:sdtEndPr>
    <w:sdtContent>
      <w:p w14:paraId="2176ED0E" w14:textId="77777777" w:rsidR="00BE4382" w:rsidRPr="004553C2" w:rsidRDefault="00BE4382">
        <w:pPr>
          <w:pStyle w:val="Fuzeile"/>
          <w:jc w:val="right"/>
          <w:rPr>
            <w:rFonts w:ascii="Linux Libertine O" w:hAnsi="Linux Libertine O" w:cs="Linux Libertine O"/>
          </w:rPr>
        </w:pPr>
        <w:r w:rsidRPr="004553C2">
          <w:rPr>
            <w:rFonts w:ascii="Linux Libertine O" w:hAnsi="Linux Libertine O" w:cs="Linux Libertine O"/>
          </w:rPr>
          <w:fldChar w:fldCharType="begin"/>
        </w:r>
        <w:r w:rsidRPr="004553C2">
          <w:rPr>
            <w:rFonts w:ascii="Linux Libertine O" w:hAnsi="Linux Libertine O" w:cs="Linux Libertine O"/>
          </w:rPr>
          <w:instrText>PAGE   \* MERGEFORMAT</w:instrText>
        </w:r>
        <w:r w:rsidRPr="004553C2">
          <w:rPr>
            <w:rFonts w:ascii="Linux Libertine O" w:hAnsi="Linux Libertine O" w:cs="Linux Libertine O"/>
          </w:rPr>
          <w:fldChar w:fldCharType="separate"/>
        </w:r>
        <w:r w:rsidRPr="004553C2">
          <w:rPr>
            <w:rFonts w:ascii="Linux Libertine O" w:hAnsi="Linux Libertine O" w:cs="Linux Libertine O"/>
            <w:noProof/>
          </w:rPr>
          <w:t>23</w:t>
        </w:r>
        <w:r w:rsidRPr="004553C2">
          <w:rPr>
            <w:rFonts w:ascii="Linux Libertine O" w:hAnsi="Linux Libertine O" w:cs="Linux Libertine O"/>
          </w:rPr>
          <w:fldChar w:fldCharType="end"/>
        </w:r>
      </w:p>
    </w:sdtContent>
  </w:sdt>
  <w:p w14:paraId="6A710302" w14:textId="77777777" w:rsidR="00BE4382" w:rsidRDefault="00BE43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C2857" w14:textId="77777777" w:rsidR="00C73C0A" w:rsidRDefault="00C73C0A">
      <w:pPr>
        <w:spacing w:after="0"/>
      </w:pPr>
      <w:r>
        <w:separator/>
      </w:r>
    </w:p>
  </w:footnote>
  <w:footnote w:type="continuationSeparator" w:id="0">
    <w:p w14:paraId="6D0FF4A4" w14:textId="77777777" w:rsidR="00C73C0A" w:rsidRDefault="00C73C0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29D6" w14:textId="611A6FA4" w:rsidR="00BE4382" w:rsidRPr="004553C2" w:rsidRDefault="00BE4382">
    <w:pPr>
      <w:pStyle w:val="Kopfzeile"/>
      <w:rPr>
        <w:rFonts w:ascii="Linux Libertine O" w:hAnsi="Linux Libertine O" w:cs="Linux Libertine O"/>
      </w:rPr>
    </w:pPr>
    <w:r w:rsidRPr="004553C2">
      <w:rPr>
        <w:rFonts w:ascii="Linux Libertine O" w:hAnsi="Linux Libertine O" w:cs="Linux Libertine O"/>
      </w:rPr>
      <w:t>Alexander Birkner</w:t>
    </w:r>
    <w:r w:rsidRPr="004553C2">
      <w:rPr>
        <w:rFonts w:ascii="Linux Libertine O" w:hAnsi="Linux Libertine O" w:cs="Linux Libertine O"/>
      </w:rPr>
      <w:tab/>
    </w:r>
    <w:r w:rsidRPr="004553C2">
      <w:rPr>
        <w:rFonts w:ascii="Linux Libertine O" w:hAnsi="Linux Libertine O" w:cs="Linux Libertine 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282"/>
    <w:multiLevelType w:val="multilevel"/>
    <w:tmpl w:val="D832A0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C0705"/>
    <w:multiLevelType w:val="multilevel"/>
    <w:tmpl w:val="D82CAF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036777"/>
    <w:multiLevelType w:val="multilevel"/>
    <w:tmpl w:val="045A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323BB"/>
    <w:multiLevelType w:val="multilevel"/>
    <w:tmpl w:val="504831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5C4450"/>
    <w:multiLevelType w:val="hybridMultilevel"/>
    <w:tmpl w:val="C6BE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0915D4"/>
    <w:multiLevelType w:val="multilevel"/>
    <w:tmpl w:val="3132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D35AE4"/>
    <w:multiLevelType w:val="hybridMultilevel"/>
    <w:tmpl w:val="1996CFAC"/>
    <w:lvl w:ilvl="0" w:tplc="EE4EA4F6">
      <w:start w:val="1"/>
      <w:numFmt w:val="decimal"/>
      <w:lvlText w:val="%1."/>
      <w:lvlJc w:val="left"/>
      <w:pPr>
        <w:ind w:left="726" w:hanging="366"/>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0D7E67"/>
    <w:multiLevelType w:val="multilevel"/>
    <w:tmpl w:val="ED06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C66720"/>
    <w:multiLevelType w:val="hybridMultilevel"/>
    <w:tmpl w:val="0D1C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3083EF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E6558"/>
    <w:multiLevelType w:val="hybridMultilevel"/>
    <w:tmpl w:val="8ED4D894"/>
    <w:lvl w:ilvl="0" w:tplc="637C05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F15B4D"/>
    <w:multiLevelType w:val="hybridMultilevel"/>
    <w:tmpl w:val="E7E4C5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A10C95"/>
    <w:multiLevelType w:val="hybridMultilevel"/>
    <w:tmpl w:val="B9AA2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F06C53"/>
    <w:multiLevelType w:val="multilevel"/>
    <w:tmpl w:val="D97C216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60B2602"/>
    <w:multiLevelType w:val="hybridMultilevel"/>
    <w:tmpl w:val="A7D08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117EE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B8138F"/>
    <w:multiLevelType w:val="hybridMultilevel"/>
    <w:tmpl w:val="ED78B2CA"/>
    <w:lvl w:ilvl="0" w:tplc="E446FD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252431"/>
    <w:multiLevelType w:val="hybridMultilevel"/>
    <w:tmpl w:val="511E4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02FDE"/>
    <w:multiLevelType w:val="multilevel"/>
    <w:tmpl w:val="65F846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E1449F"/>
    <w:multiLevelType w:val="multilevel"/>
    <w:tmpl w:val="923EE1C0"/>
    <w:lvl w:ilvl="0">
      <w:start w:val="1"/>
      <w:numFmt w:val="decimal"/>
      <w:lvlText w:val="%1"/>
      <w:lvlJc w:val="left"/>
      <w:pPr>
        <w:ind w:left="3835"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3FE3687"/>
    <w:multiLevelType w:val="hybridMultilevel"/>
    <w:tmpl w:val="49081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6"/>
  </w:num>
  <w:num w:numId="4">
    <w:abstractNumId w:val="0"/>
  </w:num>
  <w:num w:numId="5">
    <w:abstractNumId w:val="5"/>
  </w:num>
  <w:num w:numId="6">
    <w:abstractNumId w:val="7"/>
  </w:num>
  <w:num w:numId="7">
    <w:abstractNumId w:val="10"/>
  </w:num>
  <w:num w:numId="8">
    <w:abstractNumId w:val="16"/>
  </w:num>
  <w:num w:numId="9">
    <w:abstractNumId w:val="15"/>
  </w:num>
  <w:num w:numId="10">
    <w:abstractNumId w:val="9"/>
  </w:num>
  <w:num w:numId="11">
    <w:abstractNumId w:val="1"/>
  </w:num>
  <w:num w:numId="12">
    <w:abstractNumId w:val="19"/>
  </w:num>
  <w:num w:numId="13">
    <w:abstractNumId w:val="20"/>
  </w:num>
  <w:num w:numId="14">
    <w:abstractNumId w:val="14"/>
  </w:num>
  <w:num w:numId="15">
    <w:abstractNumId w:val="11"/>
  </w:num>
  <w:num w:numId="16">
    <w:abstractNumId w:val="4"/>
  </w:num>
  <w:num w:numId="17">
    <w:abstractNumId w:val="17"/>
  </w:num>
  <w:num w:numId="18">
    <w:abstractNumId w:val="3"/>
  </w:num>
  <w:num w:numId="19">
    <w:abstractNumId w:val="18"/>
  </w:num>
  <w:num w:numId="20">
    <w:abstractNumId w:val="2"/>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F0E"/>
    <w:rsid w:val="000014E3"/>
    <w:rsid w:val="00006DEB"/>
    <w:rsid w:val="000116DC"/>
    <w:rsid w:val="00015E81"/>
    <w:rsid w:val="00017CDA"/>
    <w:rsid w:val="00020A9E"/>
    <w:rsid w:val="000235C5"/>
    <w:rsid w:val="00025453"/>
    <w:rsid w:val="00025C93"/>
    <w:rsid w:val="00030C03"/>
    <w:rsid w:val="0003180F"/>
    <w:rsid w:val="0003433A"/>
    <w:rsid w:val="00047244"/>
    <w:rsid w:val="00053019"/>
    <w:rsid w:val="00061C74"/>
    <w:rsid w:val="0006371D"/>
    <w:rsid w:val="000656E2"/>
    <w:rsid w:val="00076883"/>
    <w:rsid w:val="000816D5"/>
    <w:rsid w:val="00082A81"/>
    <w:rsid w:val="000857B3"/>
    <w:rsid w:val="00093655"/>
    <w:rsid w:val="00093A9A"/>
    <w:rsid w:val="000945DA"/>
    <w:rsid w:val="000A0414"/>
    <w:rsid w:val="000A2DE7"/>
    <w:rsid w:val="000A36C4"/>
    <w:rsid w:val="000A3B89"/>
    <w:rsid w:val="000A4E3D"/>
    <w:rsid w:val="000A4FD0"/>
    <w:rsid w:val="000A5EB5"/>
    <w:rsid w:val="000A7D22"/>
    <w:rsid w:val="000B0D25"/>
    <w:rsid w:val="000B1DCA"/>
    <w:rsid w:val="000B52C5"/>
    <w:rsid w:val="000B6E2A"/>
    <w:rsid w:val="000B7223"/>
    <w:rsid w:val="000C33FB"/>
    <w:rsid w:val="000C7E05"/>
    <w:rsid w:val="000E321D"/>
    <w:rsid w:val="000E3A3C"/>
    <w:rsid w:val="000F180D"/>
    <w:rsid w:val="000F659E"/>
    <w:rsid w:val="00106C53"/>
    <w:rsid w:val="00107D77"/>
    <w:rsid w:val="00111572"/>
    <w:rsid w:val="00121386"/>
    <w:rsid w:val="001259DC"/>
    <w:rsid w:val="001321F3"/>
    <w:rsid w:val="00141873"/>
    <w:rsid w:val="0014321C"/>
    <w:rsid w:val="00144CF6"/>
    <w:rsid w:val="00147138"/>
    <w:rsid w:val="00147D0D"/>
    <w:rsid w:val="00150AA2"/>
    <w:rsid w:val="00151C55"/>
    <w:rsid w:val="00153A29"/>
    <w:rsid w:val="0015400A"/>
    <w:rsid w:val="001545C9"/>
    <w:rsid w:val="00154C67"/>
    <w:rsid w:val="00155137"/>
    <w:rsid w:val="00157214"/>
    <w:rsid w:val="00157371"/>
    <w:rsid w:val="001600C2"/>
    <w:rsid w:val="00161BB1"/>
    <w:rsid w:val="001622C2"/>
    <w:rsid w:val="001628DE"/>
    <w:rsid w:val="00166BAD"/>
    <w:rsid w:val="00174B2C"/>
    <w:rsid w:val="00175CC8"/>
    <w:rsid w:val="00176A38"/>
    <w:rsid w:val="00184602"/>
    <w:rsid w:val="0018581D"/>
    <w:rsid w:val="00185F6F"/>
    <w:rsid w:val="00187843"/>
    <w:rsid w:val="001A0241"/>
    <w:rsid w:val="001A228C"/>
    <w:rsid w:val="001A2AEA"/>
    <w:rsid w:val="001A2B9A"/>
    <w:rsid w:val="001A37E1"/>
    <w:rsid w:val="001A5190"/>
    <w:rsid w:val="001A55B7"/>
    <w:rsid w:val="001A5BF7"/>
    <w:rsid w:val="001A6255"/>
    <w:rsid w:val="001A7E30"/>
    <w:rsid w:val="001B28F0"/>
    <w:rsid w:val="001C40EA"/>
    <w:rsid w:val="001C7348"/>
    <w:rsid w:val="001D2781"/>
    <w:rsid w:val="001D2FAC"/>
    <w:rsid w:val="001D6ABD"/>
    <w:rsid w:val="001E0FC3"/>
    <w:rsid w:val="001E2BE8"/>
    <w:rsid w:val="001E5507"/>
    <w:rsid w:val="001E6771"/>
    <w:rsid w:val="001F2DF0"/>
    <w:rsid w:val="001F66F2"/>
    <w:rsid w:val="00200B5E"/>
    <w:rsid w:val="002013F7"/>
    <w:rsid w:val="00201794"/>
    <w:rsid w:val="0020400C"/>
    <w:rsid w:val="00207B46"/>
    <w:rsid w:val="00212F4F"/>
    <w:rsid w:val="002139E8"/>
    <w:rsid w:val="002166D2"/>
    <w:rsid w:val="0021777E"/>
    <w:rsid w:val="00217EBF"/>
    <w:rsid w:val="00220867"/>
    <w:rsid w:val="00221FBB"/>
    <w:rsid w:val="00223641"/>
    <w:rsid w:val="0024003E"/>
    <w:rsid w:val="00241A64"/>
    <w:rsid w:val="00243DE3"/>
    <w:rsid w:val="00243FDD"/>
    <w:rsid w:val="002465DE"/>
    <w:rsid w:val="00246E7F"/>
    <w:rsid w:val="002475FE"/>
    <w:rsid w:val="00247833"/>
    <w:rsid w:val="00251086"/>
    <w:rsid w:val="002518D4"/>
    <w:rsid w:val="0025224B"/>
    <w:rsid w:val="00256121"/>
    <w:rsid w:val="002614BE"/>
    <w:rsid w:val="002636EC"/>
    <w:rsid w:val="0027209F"/>
    <w:rsid w:val="00275A07"/>
    <w:rsid w:val="0027647B"/>
    <w:rsid w:val="00280C30"/>
    <w:rsid w:val="00282592"/>
    <w:rsid w:val="00284048"/>
    <w:rsid w:val="0028426C"/>
    <w:rsid w:val="00284B60"/>
    <w:rsid w:val="00292267"/>
    <w:rsid w:val="0029544C"/>
    <w:rsid w:val="002954BA"/>
    <w:rsid w:val="0029582B"/>
    <w:rsid w:val="0029643D"/>
    <w:rsid w:val="0029689C"/>
    <w:rsid w:val="002A28A1"/>
    <w:rsid w:val="002B2EAA"/>
    <w:rsid w:val="002B7675"/>
    <w:rsid w:val="002C05F0"/>
    <w:rsid w:val="002C0B68"/>
    <w:rsid w:val="002C34B5"/>
    <w:rsid w:val="002C423D"/>
    <w:rsid w:val="002C530C"/>
    <w:rsid w:val="002D0029"/>
    <w:rsid w:val="002D0683"/>
    <w:rsid w:val="002D0E6C"/>
    <w:rsid w:val="002D47D0"/>
    <w:rsid w:val="002D798A"/>
    <w:rsid w:val="002E4A22"/>
    <w:rsid w:val="002F02CC"/>
    <w:rsid w:val="002F4805"/>
    <w:rsid w:val="002F4A45"/>
    <w:rsid w:val="002F6110"/>
    <w:rsid w:val="00303F7A"/>
    <w:rsid w:val="003044A1"/>
    <w:rsid w:val="00304B2F"/>
    <w:rsid w:val="0030783C"/>
    <w:rsid w:val="003110F0"/>
    <w:rsid w:val="00312023"/>
    <w:rsid w:val="00312BB3"/>
    <w:rsid w:val="003144C5"/>
    <w:rsid w:val="00316121"/>
    <w:rsid w:val="00322401"/>
    <w:rsid w:val="00323BFA"/>
    <w:rsid w:val="0032450C"/>
    <w:rsid w:val="0033165A"/>
    <w:rsid w:val="00332DDE"/>
    <w:rsid w:val="00340C95"/>
    <w:rsid w:val="0034557A"/>
    <w:rsid w:val="003503FF"/>
    <w:rsid w:val="003622EB"/>
    <w:rsid w:val="00362D97"/>
    <w:rsid w:val="0037000A"/>
    <w:rsid w:val="0037576F"/>
    <w:rsid w:val="00380798"/>
    <w:rsid w:val="00381D60"/>
    <w:rsid w:val="00394AAF"/>
    <w:rsid w:val="00394B5E"/>
    <w:rsid w:val="003A57EF"/>
    <w:rsid w:val="003A66AF"/>
    <w:rsid w:val="003B3580"/>
    <w:rsid w:val="003B3581"/>
    <w:rsid w:val="003B3EB0"/>
    <w:rsid w:val="003B5AF8"/>
    <w:rsid w:val="003B72D8"/>
    <w:rsid w:val="003C177D"/>
    <w:rsid w:val="003C461D"/>
    <w:rsid w:val="003C4F97"/>
    <w:rsid w:val="003C5F8B"/>
    <w:rsid w:val="003D07CE"/>
    <w:rsid w:val="003D72C9"/>
    <w:rsid w:val="003E19DF"/>
    <w:rsid w:val="003E405F"/>
    <w:rsid w:val="003E488F"/>
    <w:rsid w:val="003F0901"/>
    <w:rsid w:val="003F15FC"/>
    <w:rsid w:val="003F3816"/>
    <w:rsid w:val="003F44E5"/>
    <w:rsid w:val="003F4EEB"/>
    <w:rsid w:val="003F76CF"/>
    <w:rsid w:val="00404011"/>
    <w:rsid w:val="0040664A"/>
    <w:rsid w:val="00421479"/>
    <w:rsid w:val="00422C10"/>
    <w:rsid w:val="004233C8"/>
    <w:rsid w:val="00424AE1"/>
    <w:rsid w:val="00426A7E"/>
    <w:rsid w:val="00434122"/>
    <w:rsid w:val="00446D76"/>
    <w:rsid w:val="00451D6A"/>
    <w:rsid w:val="004553C2"/>
    <w:rsid w:val="0045612D"/>
    <w:rsid w:val="00456B6F"/>
    <w:rsid w:val="004572CD"/>
    <w:rsid w:val="00457AEB"/>
    <w:rsid w:val="00466D86"/>
    <w:rsid w:val="00474A71"/>
    <w:rsid w:val="00474E5E"/>
    <w:rsid w:val="00476DB8"/>
    <w:rsid w:val="00482914"/>
    <w:rsid w:val="00483DAB"/>
    <w:rsid w:val="00490202"/>
    <w:rsid w:val="004927FB"/>
    <w:rsid w:val="00496311"/>
    <w:rsid w:val="004A2AAE"/>
    <w:rsid w:val="004A4A6B"/>
    <w:rsid w:val="004A6ECD"/>
    <w:rsid w:val="004B67AB"/>
    <w:rsid w:val="004B689D"/>
    <w:rsid w:val="004B6CFE"/>
    <w:rsid w:val="004C067A"/>
    <w:rsid w:val="004C50B7"/>
    <w:rsid w:val="004C78C1"/>
    <w:rsid w:val="004D221E"/>
    <w:rsid w:val="004D238D"/>
    <w:rsid w:val="004D2756"/>
    <w:rsid w:val="004D29FE"/>
    <w:rsid w:val="004D595C"/>
    <w:rsid w:val="004D5C25"/>
    <w:rsid w:val="004D792F"/>
    <w:rsid w:val="004E10DA"/>
    <w:rsid w:val="004E5779"/>
    <w:rsid w:val="004E6965"/>
    <w:rsid w:val="004E6B50"/>
    <w:rsid w:val="004F1DB4"/>
    <w:rsid w:val="004F7039"/>
    <w:rsid w:val="00501AAE"/>
    <w:rsid w:val="0050239A"/>
    <w:rsid w:val="0050419B"/>
    <w:rsid w:val="00506281"/>
    <w:rsid w:val="00510CA0"/>
    <w:rsid w:val="00511F18"/>
    <w:rsid w:val="00513222"/>
    <w:rsid w:val="00513B5F"/>
    <w:rsid w:val="00520F1D"/>
    <w:rsid w:val="005230A2"/>
    <w:rsid w:val="00527904"/>
    <w:rsid w:val="00531374"/>
    <w:rsid w:val="00531B9D"/>
    <w:rsid w:val="00532670"/>
    <w:rsid w:val="00532D84"/>
    <w:rsid w:val="0053693B"/>
    <w:rsid w:val="00536EFD"/>
    <w:rsid w:val="005412D6"/>
    <w:rsid w:val="00545C76"/>
    <w:rsid w:val="005474B7"/>
    <w:rsid w:val="005508AB"/>
    <w:rsid w:val="0056368A"/>
    <w:rsid w:val="00563951"/>
    <w:rsid w:val="0056450D"/>
    <w:rsid w:val="00575E60"/>
    <w:rsid w:val="00584F91"/>
    <w:rsid w:val="0059417C"/>
    <w:rsid w:val="005A02A1"/>
    <w:rsid w:val="005A3B43"/>
    <w:rsid w:val="005A4812"/>
    <w:rsid w:val="005B516E"/>
    <w:rsid w:val="005C3913"/>
    <w:rsid w:val="005C7517"/>
    <w:rsid w:val="005D134C"/>
    <w:rsid w:val="005D410B"/>
    <w:rsid w:val="005E1012"/>
    <w:rsid w:val="005E228F"/>
    <w:rsid w:val="005E32E8"/>
    <w:rsid w:val="005F0251"/>
    <w:rsid w:val="005F5BA8"/>
    <w:rsid w:val="005F770A"/>
    <w:rsid w:val="006012CD"/>
    <w:rsid w:val="00601532"/>
    <w:rsid w:val="00603E59"/>
    <w:rsid w:val="006043C7"/>
    <w:rsid w:val="006062FE"/>
    <w:rsid w:val="00610142"/>
    <w:rsid w:val="00610889"/>
    <w:rsid w:val="00615556"/>
    <w:rsid w:val="00624872"/>
    <w:rsid w:val="00625A90"/>
    <w:rsid w:val="00627C5D"/>
    <w:rsid w:val="006443DF"/>
    <w:rsid w:val="00647AF0"/>
    <w:rsid w:val="00650F70"/>
    <w:rsid w:val="00653451"/>
    <w:rsid w:val="00654899"/>
    <w:rsid w:val="006559A3"/>
    <w:rsid w:val="006630DC"/>
    <w:rsid w:val="00664F87"/>
    <w:rsid w:val="006721F7"/>
    <w:rsid w:val="006736E5"/>
    <w:rsid w:val="0068741E"/>
    <w:rsid w:val="00690C6B"/>
    <w:rsid w:val="00692625"/>
    <w:rsid w:val="00692FFE"/>
    <w:rsid w:val="00693773"/>
    <w:rsid w:val="00695BC0"/>
    <w:rsid w:val="00696AEE"/>
    <w:rsid w:val="006A2ECF"/>
    <w:rsid w:val="006A33FC"/>
    <w:rsid w:val="006A3721"/>
    <w:rsid w:val="006A41BD"/>
    <w:rsid w:val="006A6A6E"/>
    <w:rsid w:val="006A7014"/>
    <w:rsid w:val="006B1D3F"/>
    <w:rsid w:val="006B6A1E"/>
    <w:rsid w:val="006B712B"/>
    <w:rsid w:val="006B79E7"/>
    <w:rsid w:val="006D1F99"/>
    <w:rsid w:val="006D2BEB"/>
    <w:rsid w:val="006D4E7B"/>
    <w:rsid w:val="006D706A"/>
    <w:rsid w:val="006E12C8"/>
    <w:rsid w:val="006E3CDA"/>
    <w:rsid w:val="006E6C08"/>
    <w:rsid w:val="006F0014"/>
    <w:rsid w:val="006F0417"/>
    <w:rsid w:val="006F486A"/>
    <w:rsid w:val="006F60C5"/>
    <w:rsid w:val="00702C2D"/>
    <w:rsid w:val="00704A88"/>
    <w:rsid w:val="0070526F"/>
    <w:rsid w:val="0070611B"/>
    <w:rsid w:val="00706EC3"/>
    <w:rsid w:val="00710F56"/>
    <w:rsid w:val="007212CF"/>
    <w:rsid w:val="0073243C"/>
    <w:rsid w:val="00734B10"/>
    <w:rsid w:val="00741DA9"/>
    <w:rsid w:val="00743228"/>
    <w:rsid w:val="00743C05"/>
    <w:rsid w:val="00751323"/>
    <w:rsid w:val="00754C05"/>
    <w:rsid w:val="00756F03"/>
    <w:rsid w:val="0076076D"/>
    <w:rsid w:val="0076310C"/>
    <w:rsid w:val="00765450"/>
    <w:rsid w:val="0076568E"/>
    <w:rsid w:val="00766559"/>
    <w:rsid w:val="00770FC2"/>
    <w:rsid w:val="007710A4"/>
    <w:rsid w:val="00771F4F"/>
    <w:rsid w:val="0077283F"/>
    <w:rsid w:val="007761A3"/>
    <w:rsid w:val="00782F78"/>
    <w:rsid w:val="007837F8"/>
    <w:rsid w:val="00790065"/>
    <w:rsid w:val="00794990"/>
    <w:rsid w:val="00795885"/>
    <w:rsid w:val="007A6DAE"/>
    <w:rsid w:val="007B06BD"/>
    <w:rsid w:val="007C065B"/>
    <w:rsid w:val="007C663A"/>
    <w:rsid w:val="007C792A"/>
    <w:rsid w:val="007D2C2F"/>
    <w:rsid w:val="007D30A3"/>
    <w:rsid w:val="007E35D0"/>
    <w:rsid w:val="007E3C97"/>
    <w:rsid w:val="007E41E1"/>
    <w:rsid w:val="007E7757"/>
    <w:rsid w:val="007F17F6"/>
    <w:rsid w:val="007F2848"/>
    <w:rsid w:val="0080587E"/>
    <w:rsid w:val="00806CD9"/>
    <w:rsid w:val="008074BA"/>
    <w:rsid w:val="00817BCA"/>
    <w:rsid w:val="00820F09"/>
    <w:rsid w:val="008221FB"/>
    <w:rsid w:val="00824958"/>
    <w:rsid w:val="00827571"/>
    <w:rsid w:val="00831288"/>
    <w:rsid w:val="00835FB5"/>
    <w:rsid w:val="00840613"/>
    <w:rsid w:val="00842F99"/>
    <w:rsid w:val="008446B3"/>
    <w:rsid w:val="0084500A"/>
    <w:rsid w:val="00846C19"/>
    <w:rsid w:val="00846CD5"/>
    <w:rsid w:val="00852F8C"/>
    <w:rsid w:val="0085427B"/>
    <w:rsid w:val="00854DFC"/>
    <w:rsid w:val="008554B0"/>
    <w:rsid w:val="00857E5B"/>
    <w:rsid w:val="00860884"/>
    <w:rsid w:val="00870845"/>
    <w:rsid w:val="00872A73"/>
    <w:rsid w:val="00884F74"/>
    <w:rsid w:val="00886233"/>
    <w:rsid w:val="0088726A"/>
    <w:rsid w:val="00887938"/>
    <w:rsid w:val="00887A66"/>
    <w:rsid w:val="00890DD6"/>
    <w:rsid w:val="00891C56"/>
    <w:rsid w:val="008A72F0"/>
    <w:rsid w:val="008B3D14"/>
    <w:rsid w:val="008B7A75"/>
    <w:rsid w:val="008C6104"/>
    <w:rsid w:val="008D201A"/>
    <w:rsid w:val="008D239B"/>
    <w:rsid w:val="008D416F"/>
    <w:rsid w:val="008D54D6"/>
    <w:rsid w:val="008D5813"/>
    <w:rsid w:val="008D68F1"/>
    <w:rsid w:val="008E0FD4"/>
    <w:rsid w:val="008E2956"/>
    <w:rsid w:val="008E5506"/>
    <w:rsid w:val="008E7F4D"/>
    <w:rsid w:val="008E7FD2"/>
    <w:rsid w:val="008F582B"/>
    <w:rsid w:val="008F7D56"/>
    <w:rsid w:val="009018E1"/>
    <w:rsid w:val="00902956"/>
    <w:rsid w:val="00903ED8"/>
    <w:rsid w:val="0090439F"/>
    <w:rsid w:val="00906902"/>
    <w:rsid w:val="009073DA"/>
    <w:rsid w:val="009144A8"/>
    <w:rsid w:val="00915612"/>
    <w:rsid w:val="00922DA4"/>
    <w:rsid w:val="00923803"/>
    <w:rsid w:val="009251C3"/>
    <w:rsid w:val="00934B1E"/>
    <w:rsid w:val="00936163"/>
    <w:rsid w:val="009362ED"/>
    <w:rsid w:val="0093738D"/>
    <w:rsid w:val="00937411"/>
    <w:rsid w:val="009402BD"/>
    <w:rsid w:val="00943D99"/>
    <w:rsid w:val="00951318"/>
    <w:rsid w:val="00953BE3"/>
    <w:rsid w:val="00957FB6"/>
    <w:rsid w:val="00960C40"/>
    <w:rsid w:val="0096268C"/>
    <w:rsid w:val="00962BC8"/>
    <w:rsid w:val="00965007"/>
    <w:rsid w:val="00977F7F"/>
    <w:rsid w:val="0098213E"/>
    <w:rsid w:val="009834B2"/>
    <w:rsid w:val="00986B6A"/>
    <w:rsid w:val="00986EC1"/>
    <w:rsid w:val="009A281A"/>
    <w:rsid w:val="009A296A"/>
    <w:rsid w:val="009A4411"/>
    <w:rsid w:val="009A5949"/>
    <w:rsid w:val="009A7394"/>
    <w:rsid w:val="009B0032"/>
    <w:rsid w:val="009C0D1E"/>
    <w:rsid w:val="009C4CA2"/>
    <w:rsid w:val="009C50A2"/>
    <w:rsid w:val="009C5F57"/>
    <w:rsid w:val="009C74F2"/>
    <w:rsid w:val="009C78C2"/>
    <w:rsid w:val="009C7CCA"/>
    <w:rsid w:val="009C7F62"/>
    <w:rsid w:val="009D1B36"/>
    <w:rsid w:val="009D6255"/>
    <w:rsid w:val="009D7CFB"/>
    <w:rsid w:val="009F3E8E"/>
    <w:rsid w:val="009F3EFE"/>
    <w:rsid w:val="009F53EE"/>
    <w:rsid w:val="009F6A56"/>
    <w:rsid w:val="00A000F3"/>
    <w:rsid w:val="00A0163E"/>
    <w:rsid w:val="00A168CF"/>
    <w:rsid w:val="00A17051"/>
    <w:rsid w:val="00A25192"/>
    <w:rsid w:val="00A25C0E"/>
    <w:rsid w:val="00A268FE"/>
    <w:rsid w:val="00A2795F"/>
    <w:rsid w:val="00A305AD"/>
    <w:rsid w:val="00A31B9B"/>
    <w:rsid w:val="00A4203F"/>
    <w:rsid w:val="00A4439F"/>
    <w:rsid w:val="00A47C48"/>
    <w:rsid w:val="00A504CD"/>
    <w:rsid w:val="00A52027"/>
    <w:rsid w:val="00A52630"/>
    <w:rsid w:val="00A53EA2"/>
    <w:rsid w:val="00A54B4E"/>
    <w:rsid w:val="00A6075C"/>
    <w:rsid w:val="00A61000"/>
    <w:rsid w:val="00A61A1C"/>
    <w:rsid w:val="00A62994"/>
    <w:rsid w:val="00A62E41"/>
    <w:rsid w:val="00A6480C"/>
    <w:rsid w:val="00A6685B"/>
    <w:rsid w:val="00A74895"/>
    <w:rsid w:val="00A770F3"/>
    <w:rsid w:val="00A8045F"/>
    <w:rsid w:val="00A81D21"/>
    <w:rsid w:val="00A81DD3"/>
    <w:rsid w:val="00A824B6"/>
    <w:rsid w:val="00A853FC"/>
    <w:rsid w:val="00A8554C"/>
    <w:rsid w:val="00A859F8"/>
    <w:rsid w:val="00A85FA5"/>
    <w:rsid w:val="00A913F9"/>
    <w:rsid w:val="00A92C40"/>
    <w:rsid w:val="00A95E18"/>
    <w:rsid w:val="00AA1C5E"/>
    <w:rsid w:val="00AA4EBF"/>
    <w:rsid w:val="00AA53F3"/>
    <w:rsid w:val="00AA600F"/>
    <w:rsid w:val="00AB08A3"/>
    <w:rsid w:val="00AB4B8C"/>
    <w:rsid w:val="00AB611D"/>
    <w:rsid w:val="00AB63F1"/>
    <w:rsid w:val="00AC1341"/>
    <w:rsid w:val="00AC4289"/>
    <w:rsid w:val="00AD1EF0"/>
    <w:rsid w:val="00AD73F9"/>
    <w:rsid w:val="00AD7534"/>
    <w:rsid w:val="00AE4EFF"/>
    <w:rsid w:val="00AE6CA8"/>
    <w:rsid w:val="00AF184F"/>
    <w:rsid w:val="00AF50D2"/>
    <w:rsid w:val="00B051ED"/>
    <w:rsid w:val="00B063E0"/>
    <w:rsid w:val="00B063E3"/>
    <w:rsid w:val="00B0652D"/>
    <w:rsid w:val="00B1045B"/>
    <w:rsid w:val="00B13DC2"/>
    <w:rsid w:val="00B15F0E"/>
    <w:rsid w:val="00B176CB"/>
    <w:rsid w:val="00B22A68"/>
    <w:rsid w:val="00B24383"/>
    <w:rsid w:val="00B25D8C"/>
    <w:rsid w:val="00B35ECE"/>
    <w:rsid w:val="00B37E3B"/>
    <w:rsid w:val="00B46275"/>
    <w:rsid w:val="00B50FFB"/>
    <w:rsid w:val="00B5166B"/>
    <w:rsid w:val="00B526E9"/>
    <w:rsid w:val="00B54176"/>
    <w:rsid w:val="00B543AF"/>
    <w:rsid w:val="00B5745C"/>
    <w:rsid w:val="00B60889"/>
    <w:rsid w:val="00B61086"/>
    <w:rsid w:val="00B6301D"/>
    <w:rsid w:val="00B65228"/>
    <w:rsid w:val="00B65478"/>
    <w:rsid w:val="00B718AA"/>
    <w:rsid w:val="00B82823"/>
    <w:rsid w:val="00B84032"/>
    <w:rsid w:val="00B93303"/>
    <w:rsid w:val="00B93CD6"/>
    <w:rsid w:val="00B97941"/>
    <w:rsid w:val="00BA5FB7"/>
    <w:rsid w:val="00BA6529"/>
    <w:rsid w:val="00BB10C3"/>
    <w:rsid w:val="00BB1633"/>
    <w:rsid w:val="00BC1582"/>
    <w:rsid w:val="00BC1933"/>
    <w:rsid w:val="00BC20D6"/>
    <w:rsid w:val="00BC56EB"/>
    <w:rsid w:val="00BD59AD"/>
    <w:rsid w:val="00BD629B"/>
    <w:rsid w:val="00BD62AF"/>
    <w:rsid w:val="00BD6426"/>
    <w:rsid w:val="00BD70D4"/>
    <w:rsid w:val="00BE4382"/>
    <w:rsid w:val="00BE49ED"/>
    <w:rsid w:val="00BE4EBA"/>
    <w:rsid w:val="00BE7F02"/>
    <w:rsid w:val="00BF1D0B"/>
    <w:rsid w:val="00BF4200"/>
    <w:rsid w:val="00C11FAD"/>
    <w:rsid w:val="00C12048"/>
    <w:rsid w:val="00C12932"/>
    <w:rsid w:val="00C12E79"/>
    <w:rsid w:val="00C16F81"/>
    <w:rsid w:val="00C17F0E"/>
    <w:rsid w:val="00C236D4"/>
    <w:rsid w:val="00C25782"/>
    <w:rsid w:val="00C257DA"/>
    <w:rsid w:val="00C26448"/>
    <w:rsid w:val="00C27AF1"/>
    <w:rsid w:val="00C32146"/>
    <w:rsid w:val="00C369E3"/>
    <w:rsid w:val="00C405C5"/>
    <w:rsid w:val="00C4150F"/>
    <w:rsid w:val="00C43700"/>
    <w:rsid w:val="00C47829"/>
    <w:rsid w:val="00C54CE1"/>
    <w:rsid w:val="00C671CF"/>
    <w:rsid w:val="00C73C0A"/>
    <w:rsid w:val="00C805B3"/>
    <w:rsid w:val="00C822C9"/>
    <w:rsid w:val="00C844E6"/>
    <w:rsid w:val="00C84DD6"/>
    <w:rsid w:val="00C86357"/>
    <w:rsid w:val="00C87896"/>
    <w:rsid w:val="00C94D6F"/>
    <w:rsid w:val="00C94E56"/>
    <w:rsid w:val="00CA5892"/>
    <w:rsid w:val="00CA61A7"/>
    <w:rsid w:val="00CA657C"/>
    <w:rsid w:val="00CA6FA1"/>
    <w:rsid w:val="00CB08CE"/>
    <w:rsid w:val="00CB090B"/>
    <w:rsid w:val="00CB0E88"/>
    <w:rsid w:val="00CB2C71"/>
    <w:rsid w:val="00CB3293"/>
    <w:rsid w:val="00CB672C"/>
    <w:rsid w:val="00CB6AE8"/>
    <w:rsid w:val="00CC36B3"/>
    <w:rsid w:val="00CC46DF"/>
    <w:rsid w:val="00CC5B87"/>
    <w:rsid w:val="00CC605D"/>
    <w:rsid w:val="00CC6126"/>
    <w:rsid w:val="00CC74EE"/>
    <w:rsid w:val="00CD11A5"/>
    <w:rsid w:val="00CD13BE"/>
    <w:rsid w:val="00CD382B"/>
    <w:rsid w:val="00CD6C5B"/>
    <w:rsid w:val="00CD6E93"/>
    <w:rsid w:val="00CD761B"/>
    <w:rsid w:val="00CE37B5"/>
    <w:rsid w:val="00CE460A"/>
    <w:rsid w:val="00CE4F28"/>
    <w:rsid w:val="00CF1071"/>
    <w:rsid w:val="00CF2E3C"/>
    <w:rsid w:val="00CF773B"/>
    <w:rsid w:val="00D00FFD"/>
    <w:rsid w:val="00D015CC"/>
    <w:rsid w:val="00D0435F"/>
    <w:rsid w:val="00D07A84"/>
    <w:rsid w:val="00D11B6C"/>
    <w:rsid w:val="00D13632"/>
    <w:rsid w:val="00D13A61"/>
    <w:rsid w:val="00D1624B"/>
    <w:rsid w:val="00D169E7"/>
    <w:rsid w:val="00D20B24"/>
    <w:rsid w:val="00D247F1"/>
    <w:rsid w:val="00D2699C"/>
    <w:rsid w:val="00D30AC9"/>
    <w:rsid w:val="00D30C87"/>
    <w:rsid w:val="00D365F9"/>
    <w:rsid w:val="00D41322"/>
    <w:rsid w:val="00D43B09"/>
    <w:rsid w:val="00D502C7"/>
    <w:rsid w:val="00D540D4"/>
    <w:rsid w:val="00D56F2B"/>
    <w:rsid w:val="00D614B5"/>
    <w:rsid w:val="00D62781"/>
    <w:rsid w:val="00D62C51"/>
    <w:rsid w:val="00D64E40"/>
    <w:rsid w:val="00D725E0"/>
    <w:rsid w:val="00D945CC"/>
    <w:rsid w:val="00D9738C"/>
    <w:rsid w:val="00DA10B3"/>
    <w:rsid w:val="00DA2FF1"/>
    <w:rsid w:val="00DA4691"/>
    <w:rsid w:val="00DB4021"/>
    <w:rsid w:val="00DC02AE"/>
    <w:rsid w:val="00DC5C62"/>
    <w:rsid w:val="00DD46A6"/>
    <w:rsid w:val="00DE1FD6"/>
    <w:rsid w:val="00DE4E26"/>
    <w:rsid w:val="00DF0AA8"/>
    <w:rsid w:val="00DF0C7A"/>
    <w:rsid w:val="00DF4A69"/>
    <w:rsid w:val="00E00D80"/>
    <w:rsid w:val="00E01E55"/>
    <w:rsid w:val="00E02425"/>
    <w:rsid w:val="00E033FE"/>
    <w:rsid w:val="00E03E5E"/>
    <w:rsid w:val="00E07399"/>
    <w:rsid w:val="00E10E6E"/>
    <w:rsid w:val="00E13DEE"/>
    <w:rsid w:val="00E177C2"/>
    <w:rsid w:val="00E22EDB"/>
    <w:rsid w:val="00E3478C"/>
    <w:rsid w:val="00E517C1"/>
    <w:rsid w:val="00E51F97"/>
    <w:rsid w:val="00E5205D"/>
    <w:rsid w:val="00E63661"/>
    <w:rsid w:val="00E6405E"/>
    <w:rsid w:val="00E65D90"/>
    <w:rsid w:val="00E67850"/>
    <w:rsid w:val="00E749E3"/>
    <w:rsid w:val="00E814EA"/>
    <w:rsid w:val="00E82DC9"/>
    <w:rsid w:val="00E84F09"/>
    <w:rsid w:val="00E87D6A"/>
    <w:rsid w:val="00E91404"/>
    <w:rsid w:val="00E920CC"/>
    <w:rsid w:val="00E92510"/>
    <w:rsid w:val="00E92EA0"/>
    <w:rsid w:val="00E94CEB"/>
    <w:rsid w:val="00E9691D"/>
    <w:rsid w:val="00E97983"/>
    <w:rsid w:val="00EA4496"/>
    <w:rsid w:val="00EA7AEB"/>
    <w:rsid w:val="00EB02B9"/>
    <w:rsid w:val="00EB147C"/>
    <w:rsid w:val="00EB2785"/>
    <w:rsid w:val="00EB4D61"/>
    <w:rsid w:val="00EC1F7A"/>
    <w:rsid w:val="00EC2521"/>
    <w:rsid w:val="00EC5C9F"/>
    <w:rsid w:val="00ED08B0"/>
    <w:rsid w:val="00ED456F"/>
    <w:rsid w:val="00EE4395"/>
    <w:rsid w:val="00EE46DF"/>
    <w:rsid w:val="00EF0D7D"/>
    <w:rsid w:val="00EF67A2"/>
    <w:rsid w:val="00EF7BCD"/>
    <w:rsid w:val="00F019E5"/>
    <w:rsid w:val="00F01E19"/>
    <w:rsid w:val="00F046F4"/>
    <w:rsid w:val="00F046F9"/>
    <w:rsid w:val="00F06541"/>
    <w:rsid w:val="00F14E59"/>
    <w:rsid w:val="00F14F89"/>
    <w:rsid w:val="00F15A1D"/>
    <w:rsid w:val="00F15E0D"/>
    <w:rsid w:val="00F17D61"/>
    <w:rsid w:val="00F31141"/>
    <w:rsid w:val="00F3237B"/>
    <w:rsid w:val="00F3742C"/>
    <w:rsid w:val="00F41050"/>
    <w:rsid w:val="00F42FF0"/>
    <w:rsid w:val="00F43C84"/>
    <w:rsid w:val="00F602C8"/>
    <w:rsid w:val="00F61237"/>
    <w:rsid w:val="00F615AC"/>
    <w:rsid w:val="00F62C94"/>
    <w:rsid w:val="00F6372C"/>
    <w:rsid w:val="00F659A4"/>
    <w:rsid w:val="00F727B9"/>
    <w:rsid w:val="00F73DF2"/>
    <w:rsid w:val="00F776A7"/>
    <w:rsid w:val="00F77A7E"/>
    <w:rsid w:val="00F87698"/>
    <w:rsid w:val="00F87E8B"/>
    <w:rsid w:val="00F94013"/>
    <w:rsid w:val="00F95881"/>
    <w:rsid w:val="00F97A59"/>
    <w:rsid w:val="00FA3F4C"/>
    <w:rsid w:val="00FA59F2"/>
    <w:rsid w:val="00FB54D4"/>
    <w:rsid w:val="00FB7E41"/>
    <w:rsid w:val="00FC40F7"/>
    <w:rsid w:val="00FC47BA"/>
    <w:rsid w:val="00FD024D"/>
    <w:rsid w:val="00FD4158"/>
    <w:rsid w:val="00FE4EDB"/>
    <w:rsid w:val="00FF0660"/>
    <w:rsid w:val="00FF4BC7"/>
    <w:rsid w:val="00FF56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17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12E79"/>
    <w:pPr>
      <w:spacing w:after="120"/>
      <w:jc w:val="both"/>
    </w:pPr>
    <w:rPr>
      <w:rFonts w:ascii="Linux Libertine O" w:hAnsi="Linux Libertine O"/>
    </w:rPr>
  </w:style>
  <w:style w:type="paragraph" w:styleId="berschrift1">
    <w:name w:val="heading 1"/>
    <w:basedOn w:val="Standard"/>
    <w:next w:val="Standard"/>
    <w:link w:val="berschrift1Zchn"/>
    <w:autoRedefine/>
    <w:uiPriority w:val="9"/>
    <w:qFormat/>
    <w:rsid w:val="006012CD"/>
    <w:pPr>
      <w:keepNext/>
      <w:keepLines/>
      <w:numPr>
        <w:numId w:val="21"/>
      </w:numPr>
      <w:spacing w:before="240" w:line="360" w:lineRule="auto"/>
      <w:outlineLvl w:val="0"/>
    </w:pPr>
    <w:rPr>
      <w:rFonts w:eastAsiaTheme="majorEastAsia" w:cs="Linux Libertine O"/>
      <w:b/>
      <w:bCs/>
      <w:color w:val="000000" w:themeColor="text1"/>
      <w:sz w:val="36"/>
      <w:szCs w:val="32"/>
    </w:rPr>
  </w:style>
  <w:style w:type="paragraph" w:styleId="berschrift2">
    <w:name w:val="heading 2"/>
    <w:basedOn w:val="Standard"/>
    <w:next w:val="Standard"/>
    <w:link w:val="berschrift2Zchn"/>
    <w:autoRedefine/>
    <w:uiPriority w:val="9"/>
    <w:unhideWhenUsed/>
    <w:qFormat/>
    <w:rsid w:val="00AA1C5E"/>
    <w:pPr>
      <w:keepNext/>
      <w:keepLines/>
      <w:numPr>
        <w:ilvl w:val="1"/>
        <w:numId w:val="21"/>
      </w:numPr>
      <w:spacing w:before="240" w:after="180"/>
      <w:outlineLvl w:val="1"/>
    </w:pPr>
    <w:rPr>
      <w:rFonts w:eastAsiaTheme="majorEastAsia" w:cstheme="majorBidi"/>
      <w:b/>
      <w:bCs/>
      <w:color w:val="000000" w:themeColor="text1"/>
      <w:sz w:val="32"/>
      <w:szCs w:val="26"/>
    </w:rPr>
  </w:style>
  <w:style w:type="paragraph" w:styleId="berschrift3">
    <w:name w:val="heading 3"/>
    <w:basedOn w:val="Standard"/>
    <w:next w:val="Standard"/>
    <w:link w:val="berschrift3Zchn"/>
    <w:autoRedefine/>
    <w:uiPriority w:val="9"/>
    <w:unhideWhenUsed/>
    <w:qFormat/>
    <w:rsid w:val="00AA1C5E"/>
    <w:pPr>
      <w:keepNext/>
      <w:keepLines/>
      <w:numPr>
        <w:ilvl w:val="2"/>
        <w:numId w:val="21"/>
      </w:numPr>
      <w:spacing w:before="240" w:after="180"/>
      <w:outlineLvl w:val="2"/>
    </w:pPr>
    <w:rPr>
      <w:rFonts w:eastAsiaTheme="majorEastAsia" w:cstheme="majorBidi"/>
      <w:b/>
      <w:bCs/>
      <w:color w:val="000000" w:themeColor="text1"/>
      <w:sz w:val="28"/>
      <w:lang w:val="en-GB"/>
    </w:rPr>
  </w:style>
  <w:style w:type="paragraph" w:styleId="berschrift4">
    <w:name w:val="heading 4"/>
    <w:basedOn w:val="Standard"/>
    <w:next w:val="Standard"/>
    <w:link w:val="berschrift4Zchn"/>
    <w:autoRedefine/>
    <w:uiPriority w:val="9"/>
    <w:unhideWhenUsed/>
    <w:qFormat/>
    <w:rsid w:val="0029689C"/>
    <w:pPr>
      <w:keepNext/>
      <w:keepLines/>
      <w:numPr>
        <w:ilvl w:val="3"/>
        <w:numId w:val="21"/>
      </w:numPr>
      <w:outlineLvl w:val="3"/>
    </w:pPr>
    <w:rPr>
      <w:rFonts w:ascii="Arial" w:eastAsiaTheme="majorEastAsia" w:hAnsi="Arial" w:cstheme="majorBidi"/>
      <w:b/>
      <w:bCs/>
      <w:color w:val="000000" w:themeColor="text1"/>
    </w:rPr>
  </w:style>
  <w:style w:type="paragraph" w:styleId="berschrift5">
    <w:name w:val="heading 5"/>
    <w:basedOn w:val="Standard"/>
    <w:next w:val="Standard"/>
    <w:link w:val="berschrift5Zchn"/>
    <w:uiPriority w:val="9"/>
    <w:semiHidden/>
    <w:unhideWhenUsed/>
    <w:qFormat/>
    <w:rsid w:val="00AD1EF0"/>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D1EF0"/>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D1EF0"/>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D1EF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D1EF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12CD"/>
    <w:rPr>
      <w:rFonts w:ascii="Linux Libertine O" w:eastAsiaTheme="majorEastAsia" w:hAnsi="Linux Libertine O" w:cs="Linux Libertine O"/>
      <w:b/>
      <w:bCs/>
      <w:color w:val="000000" w:themeColor="text1"/>
      <w:sz w:val="36"/>
      <w:szCs w:val="32"/>
    </w:rPr>
  </w:style>
  <w:style w:type="character" w:customStyle="1" w:styleId="berschrift2Zchn">
    <w:name w:val="Überschrift 2 Zchn"/>
    <w:basedOn w:val="Absatz-Standardschriftart"/>
    <w:link w:val="berschrift2"/>
    <w:uiPriority w:val="9"/>
    <w:rsid w:val="00AA1C5E"/>
    <w:rPr>
      <w:rFonts w:ascii="Linux Libertine O" w:eastAsiaTheme="majorEastAsia" w:hAnsi="Linux Libertine O" w:cstheme="majorBidi"/>
      <w:b/>
      <w:bCs/>
      <w:color w:val="000000" w:themeColor="text1"/>
      <w:sz w:val="32"/>
      <w:szCs w:val="26"/>
    </w:rPr>
  </w:style>
  <w:style w:type="character" w:customStyle="1" w:styleId="berschrift3Zchn">
    <w:name w:val="Überschrift 3 Zchn"/>
    <w:basedOn w:val="Absatz-Standardschriftart"/>
    <w:link w:val="berschrift3"/>
    <w:uiPriority w:val="9"/>
    <w:rsid w:val="00AA1C5E"/>
    <w:rPr>
      <w:rFonts w:ascii="Linux Libertine O" w:eastAsiaTheme="majorEastAsia" w:hAnsi="Linux Libertine O" w:cstheme="majorBidi"/>
      <w:b/>
      <w:bCs/>
      <w:color w:val="000000" w:themeColor="text1"/>
      <w:sz w:val="28"/>
      <w:lang w:val="en-GB"/>
    </w:rPr>
  </w:style>
  <w:style w:type="paragraph" w:styleId="Inhaltsverzeichnisberschrift">
    <w:name w:val="TOC Heading"/>
    <w:basedOn w:val="berschrift1"/>
    <w:next w:val="Standard"/>
    <w:uiPriority w:val="39"/>
    <w:unhideWhenUsed/>
    <w:qFormat/>
    <w:rsid w:val="00EB02B9"/>
    <w:pPr>
      <w:spacing w:before="480" w:after="0" w:line="276" w:lineRule="auto"/>
      <w:jc w:val="left"/>
      <w:outlineLvl w:val="9"/>
    </w:pPr>
    <w:rPr>
      <w:rFonts w:asciiTheme="majorHAnsi" w:hAnsiTheme="majorHAnsi"/>
      <w:color w:val="2E74B5" w:themeColor="accent1" w:themeShade="BF"/>
      <w:sz w:val="28"/>
      <w:szCs w:val="28"/>
      <w:lang w:eastAsia="de-DE"/>
    </w:rPr>
  </w:style>
  <w:style w:type="paragraph" w:styleId="Verzeichnis1">
    <w:name w:val="toc 1"/>
    <w:basedOn w:val="Standard"/>
    <w:next w:val="Standard"/>
    <w:autoRedefine/>
    <w:uiPriority w:val="39"/>
    <w:unhideWhenUsed/>
    <w:rsid w:val="00B93CD6"/>
    <w:pPr>
      <w:spacing w:before="120" w:after="0"/>
      <w:jc w:val="left"/>
    </w:pPr>
    <w:rPr>
      <w:rFonts w:ascii="Linux Biolinum" w:hAnsi="Linux Biolinum"/>
      <w:b/>
      <w:bCs/>
      <w:sz w:val="28"/>
      <w:szCs w:val="22"/>
    </w:rPr>
  </w:style>
  <w:style w:type="paragraph" w:styleId="Verzeichnis2">
    <w:name w:val="toc 2"/>
    <w:basedOn w:val="Standard"/>
    <w:next w:val="Standard"/>
    <w:autoRedefine/>
    <w:uiPriority w:val="39"/>
    <w:unhideWhenUsed/>
    <w:rsid w:val="00C369E3"/>
    <w:pPr>
      <w:tabs>
        <w:tab w:val="left" w:pos="960"/>
        <w:tab w:val="right" w:leader="dot" w:pos="9848"/>
      </w:tabs>
      <w:spacing w:after="0"/>
      <w:jc w:val="left"/>
    </w:pPr>
    <w:rPr>
      <w:rFonts w:ascii="Linux Biolinum" w:hAnsi="Linux Biolinum"/>
      <w:b/>
      <w:bCs/>
      <w:szCs w:val="22"/>
    </w:rPr>
  </w:style>
  <w:style w:type="paragraph" w:styleId="Verzeichnis3">
    <w:name w:val="toc 3"/>
    <w:basedOn w:val="Standard"/>
    <w:next w:val="Standard"/>
    <w:autoRedefine/>
    <w:uiPriority w:val="39"/>
    <w:unhideWhenUsed/>
    <w:rsid w:val="00C369E3"/>
    <w:pPr>
      <w:spacing w:after="0"/>
      <w:jc w:val="left"/>
    </w:pPr>
    <w:rPr>
      <w:rFonts w:ascii="Linux Biolinum" w:hAnsi="Linux Biolinum"/>
      <w:szCs w:val="22"/>
    </w:rPr>
  </w:style>
  <w:style w:type="character" w:styleId="Hyperlink">
    <w:name w:val="Hyperlink"/>
    <w:basedOn w:val="Absatz-Standardschriftart"/>
    <w:uiPriority w:val="99"/>
    <w:unhideWhenUsed/>
    <w:rsid w:val="00EB02B9"/>
    <w:rPr>
      <w:color w:val="0563C1" w:themeColor="hyperlink"/>
      <w:u w:val="single"/>
    </w:rPr>
  </w:style>
  <w:style w:type="paragraph" w:styleId="Verzeichnis4">
    <w:name w:val="toc 4"/>
    <w:basedOn w:val="Standard"/>
    <w:next w:val="Standard"/>
    <w:autoRedefine/>
    <w:uiPriority w:val="39"/>
    <w:unhideWhenUsed/>
    <w:rsid w:val="00C369E3"/>
    <w:pPr>
      <w:spacing w:after="0"/>
      <w:jc w:val="left"/>
    </w:pPr>
    <w:rPr>
      <w:rFonts w:ascii="Linux Biolinum" w:hAnsi="Linux Biolinum"/>
      <w:szCs w:val="20"/>
    </w:rPr>
  </w:style>
  <w:style w:type="paragraph" w:styleId="Verzeichnis5">
    <w:name w:val="toc 5"/>
    <w:basedOn w:val="Standard"/>
    <w:next w:val="Standard"/>
    <w:autoRedefine/>
    <w:uiPriority w:val="39"/>
    <w:unhideWhenUsed/>
    <w:rsid w:val="00EB02B9"/>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EB02B9"/>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EB02B9"/>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EB02B9"/>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EB02B9"/>
    <w:pPr>
      <w:spacing w:after="0"/>
      <w:ind w:left="1920"/>
      <w:jc w:val="left"/>
    </w:pPr>
    <w:rPr>
      <w:rFonts w:asciiTheme="minorHAnsi" w:hAnsiTheme="minorHAnsi"/>
      <w:sz w:val="20"/>
      <w:szCs w:val="20"/>
    </w:rPr>
  </w:style>
  <w:style w:type="character" w:customStyle="1" w:styleId="berschrift4Zchn">
    <w:name w:val="Überschrift 4 Zchn"/>
    <w:basedOn w:val="Absatz-Standardschriftart"/>
    <w:link w:val="berschrift4"/>
    <w:uiPriority w:val="9"/>
    <w:rsid w:val="0029689C"/>
    <w:rPr>
      <w:rFonts w:ascii="Arial" w:eastAsiaTheme="majorEastAsia" w:hAnsi="Arial" w:cstheme="majorBidi"/>
      <w:b/>
      <w:bCs/>
      <w:color w:val="000000" w:themeColor="text1"/>
    </w:rPr>
  </w:style>
  <w:style w:type="paragraph" w:styleId="Kopfzeile">
    <w:name w:val="header"/>
    <w:basedOn w:val="Standard"/>
    <w:link w:val="Kopf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KopfzeileZchn">
    <w:name w:val="Kopfzeile Zchn"/>
    <w:basedOn w:val="Absatz-Standardschriftart"/>
    <w:link w:val="Kopfzeile"/>
    <w:uiPriority w:val="99"/>
    <w:rsid w:val="000A0414"/>
    <w:rPr>
      <w:rFonts w:ascii="Arial" w:hAnsi="Arial"/>
      <w:sz w:val="22"/>
      <w:szCs w:val="22"/>
    </w:rPr>
  </w:style>
  <w:style w:type="paragraph" w:styleId="Fuzeile">
    <w:name w:val="footer"/>
    <w:basedOn w:val="Standard"/>
    <w:link w:val="Fu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FuzeileZchn">
    <w:name w:val="Fußzeile Zchn"/>
    <w:basedOn w:val="Absatz-Standardschriftart"/>
    <w:link w:val="Fuzeile"/>
    <w:uiPriority w:val="99"/>
    <w:rsid w:val="000A0414"/>
    <w:rPr>
      <w:rFonts w:ascii="Arial" w:hAnsi="Arial"/>
      <w:sz w:val="22"/>
      <w:szCs w:val="22"/>
    </w:rPr>
  </w:style>
  <w:style w:type="paragraph" w:styleId="Listenabsatz">
    <w:name w:val="List Paragraph"/>
    <w:basedOn w:val="Standard"/>
    <w:uiPriority w:val="34"/>
    <w:qFormat/>
    <w:rsid w:val="0080587E"/>
    <w:pPr>
      <w:ind w:left="720"/>
      <w:contextualSpacing/>
    </w:pPr>
  </w:style>
  <w:style w:type="paragraph" w:styleId="Sprechblasentext">
    <w:name w:val="Balloon Text"/>
    <w:basedOn w:val="Standard"/>
    <w:link w:val="SprechblasentextZchn"/>
    <w:uiPriority w:val="99"/>
    <w:semiHidden/>
    <w:unhideWhenUsed/>
    <w:rsid w:val="006F0014"/>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014"/>
    <w:rPr>
      <w:rFonts w:ascii="Segoe UI" w:hAnsi="Segoe UI" w:cs="Segoe UI"/>
      <w:sz w:val="18"/>
      <w:szCs w:val="18"/>
    </w:rPr>
  </w:style>
  <w:style w:type="character" w:styleId="Kommentarzeichen">
    <w:name w:val="annotation reference"/>
    <w:basedOn w:val="Absatz-Standardschriftart"/>
    <w:uiPriority w:val="99"/>
    <w:semiHidden/>
    <w:unhideWhenUsed/>
    <w:rsid w:val="006F0014"/>
    <w:rPr>
      <w:sz w:val="16"/>
      <w:szCs w:val="16"/>
    </w:rPr>
  </w:style>
  <w:style w:type="paragraph" w:styleId="Kommentartext">
    <w:name w:val="annotation text"/>
    <w:basedOn w:val="Standard"/>
    <w:link w:val="KommentartextZchn"/>
    <w:uiPriority w:val="99"/>
    <w:semiHidden/>
    <w:unhideWhenUsed/>
    <w:rsid w:val="006F0014"/>
    <w:rPr>
      <w:sz w:val="20"/>
      <w:szCs w:val="20"/>
    </w:rPr>
  </w:style>
  <w:style w:type="character" w:customStyle="1" w:styleId="KommentartextZchn">
    <w:name w:val="Kommentartext Zchn"/>
    <w:basedOn w:val="Absatz-Standardschriftart"/>
    <w:link w:val="Kommentartext"/>
    <w:uiPriority w:val="99"/>
    <w:semiHidden/>
    <w:rsid w:val="006F0014"/>
    <w:rPr>
      <w:rFonts w:ascii="Linux Libertine O" w:hAnsi="Linux Libertine O"/>
      <w:sz w:val="20"/>
      <w:szCs w:val="20"/>
    </w:rPr>
  </w:style>
  <w:style w:type="paragraph" w:styleId="Kommentarthema">
    <w:name w:val="annotation subject"/>
    <w:basedOn w:val="Kommentartext"/>
    <w:next w:val="Kommentartext"/>
    <w:link w:val="KommentarthemaZchn"/>
    <w:uiPriority w:val="99"/>
    <w:semiHidden/>
    <w:unhideWhenUsed/>
    <w:rsid w:val="006F0014"/>
    <w:rPr>
      <w:b/>
      <w:bCs/>
    </w:rPr>
  </w:style>
  <w:style w:type="character" w:customStyle="1" w:styleId="KommentarthemaZchn">
    <w:name w:val="Kommentarthema Zchn"/>
    <w:basedOn w:val="KommentartextZchn"/>
    <w:link w:val="Kommentarthema"/>
    <w:uiPriority w:val="99"/>
    <w:semiHidden/>
    <w:rsid w:val="006F0014"/>
    <w:rPr>
      <w:rFonts w:ascii="Linux Libertine O" w:hAnsi="Linux Libertine O"/>
      <w:b/>
      <w:bCs/>
      <w:sz w:val="20"/>
      <w:szCs w:val="20"/>
    </w:rPr>
  </w:style>
  <w:style w:type="paragraph" w:styleId="Beschriftung">
    <w:name w:val="caption"/>
    <w:basedOn w:val="Standard"/>
    <w:next w:val="Standard"/>
    <w:uiPriority w:val="35"/>
    <w:unhideWhenUsed/>
    <w:qFormat/>
    <w:rsid w:val="00FC47BA"/>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9144A8"/>
    <w:pPr>
      <w:ind w:left="482" w:hanging="482"/>
      <w:jc w:val="left"/>
    </w:pPr>
    <w:rPr>
      <w:rFonts w:asciiTheme="minorHAnsi" w:hAnsiTheme="minorHAnsi" w:cstheme="minorHAnsi"/>
      <w:b/>
      <w:bCs/>
      <w:sz w:val="20"/>
      <w:szCs w:val="20"/>
    </w:rPr>
  </w:style>
  <w:style w:type="character" w:styleId="NichtaufgelsteErwhnung">
    <w:name w:val="Unresolved Mention"/>
    <w:basedOn w:val="Absatz-Standardschriftart"/>
    <w:uiPriority w:val="99"/>
    <w:unhideWhenUsed/>
    <w:rsid w:val="00C12932"/>
    <w:rPr>
      <w:color w:val="605E5C"/>
      <w:shd w:val="clear" w:color="auto" w:fill="E1DFDD"/>
    </w:rPr>
  </w:style>
  <w:style w:type="paragraph" w:styleId="berarbeitung">
    <w:name w:val="Revision"/>
    <w:hidden/>
    <w:uiPriority w:val="99"/>
    <w:semiHidden/>
    <w:rsid w:val="00706EC3"/>
    <w:rPr>
      <w:rFonts w:ascii="Linux Libertine O" w:hAnsi="Linux Libertine O"/>
    </w:rPr>
  </w:style>
  <w:style w:type="character" w:styleId="Zeilennummer">
    <w:name w:val="line number"/>
    <w:basedOn w:val="Absatz-Standardschriftart"/>
    <w:uiPriority w:val="99"/>
    <w:semiHidden/>
    <w:unhideWhenUsed/>
    <w:rsid w:val="0077283F"/>
  </w:style>
  <w:style w:type="table" w:styleId="Tabellenraster">
    <w:name w:val="Table Grid"/>
    <w:basedOn w:val="NormaleTabelle"/>
    <w:uiPriority w:val="39"/>
    <w:rsid w:val="00C54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
    <w:name w:val="inhaltsverzeichnis"/>
    <w:basedOn w:val="berschrift1"/>
    <w:link w:val="inhaltsverzeichnisZchn"/>
    <w:qFormat/>
    <w:rsid w:val="008E0FD4"/>
  </w:style>
  <w:style w:type="character" w:styleId="Fett">
    <w:name w:val="Strong"/>
    <w:basedOn w:val="Absatz-Standardschriftart"/>
    <w:uiPriority w:val="22"/>
    <w:qFormat/>
    <w:rsid w:val="00A52027"/>
    <w:rPr>
      <w:b/>
      <w:bCs/>
    </w:rPr>
  </w:style>
  <w:style w:type="character" w:customStyle="1" w:styleId="inhaltsverzeichnisZchn">
    <w:name w:val="inhaltsverzeichnis Zchn"/>
    <w:basedOn w:val="berschrift1Zchn"/>
    <w:link w:val="inhaltsverzeichnis"/>
    <w:rsid w:val="008E0FD4"/>
    <w:rPr>
      <w:rFonts w:ascii="Linux Biolinum" w:eastAsiaTheme="majorEastAsia" w:hAnsi="Linux Biolinum" w:cstheme="majorBidi"/>
      <w:b/>
      <w:bCs/>
      <w:color w:val="000000" w:themeColor="text1"/>
      <w:sz w:val="36"/>
      <w:szCs w:val="32"/>
    </w:rPr>
  </w:style>
  <w:style w:type="character" w:customStyle="1" w:styleId="reference-text">
    <w:name w:val="reference-text"/>
    <w:basedOn w:val="Absatz-Standardschriftart"/>
    <w:rsid w:val="00A52027"/>
  </w:style>
  <w:style w:type="character" w:styleId="Platzhaltertext">
    <w:name w:val="Placeholder Text"/>
    <w:basedOn w:val="Absatz-Standardschriftart"/>
    <w:uiPriority w:val="99"/>
    <w:semiHidden/>
    <w:rsid w:val="007761A3"/>
    <w:rPr>
      <w:color w:val="808080"/>
    </w:rPr>
  </w:style>
  <w:style w:type="paragraph" w:customStyle="1" w:styleId="CitaviBibliographyHeading">
    <w:name w:val="Citavi Bibliography Heading"/>
    <w:basedOn w:val="Standard"/>
    <w:link w:val="CitaviBibliographyHeadingZchn"/>
    <w:uiPriority w:val="99"/>
    <w:rsid w:val="007761A3"/>
    <w:rPr>
      <w:lang w:val="en-GB"/>
    </w:rPr>
  </w:style>
  <w:style w:type="character" w:customStyle="1" w:styleId="CitaviBibliographyHeadingZchn">
    <w:name w:val="Citavi Bibliography Heading Zchn"/>
    <w:basedOn w:val="Absatz-Standardschriftart"/>
    <w:link w:val="CitaviBibliographyHeading"/>
    <w:rsid w:val="007761A3"/>
    <w:rPr>
      <w:rFonts w:ascii="Linux Libertine O" w:hAnsi="Linux Libertine O"/>
      <w:lang w:val="en-GB"/>
    </w:rPr>
  </w:style>
  <w:style w:type="paragraph" w:customStyle="1" w:styleId="CitaviBibliographyEntry">
    <w:name w:val="Citavi Bibliography Entry"/>
    <w:basedOn w:val="Standard"/>
    <w:link w:val="CitaviBibliographyEntryZchn"/>
    <w:uiPriority w:val="99"/>
    <w:rsid w:val="007761A3"/>
    <w:pPr>
      <w:tabs>
        <w:tab w:val="left" w:pos="454"/>
      </w:tabs>
      <w:spacing w:after="0"/>
      <w:ind w:left="454" w:hanging="454"/>
      <w:jc w:val="left"/>
    </w:pPr>
    <w:rPr>
      <w:lang w:val="en-GB"/>
    </w:rPr>
  </w:style>
  <w:style w:type="character" w:customStyle="1" w:styleId="CitaviBibliographyEntryZchn">
    <w:name w:val="Citavi Bibliography Entry Zchn"/>
    <w:basedOn w:val="Absatz-Standardschriftart"/>
    <w:link w:val="CitaviBibliographyEntry"/>
    <w:uiPriority w:val="99"/>
    <w:rsid w:val="007761A3"/>
    <w:rPr>
      <w:rFonts w:ascii="Linux Libertine O" w:hAnsi="Linux Libertine O"/>
      <w:lang w:val="en-GB"/>
    </w:rPr>
  </w:style>
  <w:style w:type="paragraph" w:customStyle="1" w:styleId="CitaviChapterBibliographyHeading">
    <w:name w:val="Citavi Chapter Bibliography Heading"/>
    <w:basedOn w:val="berschrift2"/>
    <w:link w:val="CitaviChapterBibliographyHeadingZchn"/>
    <w:uiPriority w:val="99"/>
    <w:rsid w:val="00AD1EF0"/>
    <w:pPr>
      <w:jc w:val="left"/>
    </w:pPr>
  </w:style>
  <w:style w:type="character" w:customStyle="1" w:styleId="CitaviChapterBibliographyHeadingZchn">
    <w:name w:val="Citavi Chapter Bibliography Heading Zchn"/>
    <w:basedOn w:val="Absatz-Standardschriftart"/>
    <w:link w:val="CitaviChapterBibliographyHeading"/>
    <w:uiPriority w:val="99"/>
    <w:rsid w:val="00AD1EF0"/>
    <w:rPr>
      <w:rFonts w:ascii="Arial" w:eastAsiaTheme="majorEastAsia" w:hAnsi="Arial" w:cstheme="majorBidi"/>
      <w:b/>
      <w:bCs/>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AD1EF0"/>
    <w:pPr>
      <w:outlineLvl w:val="9"/>
    </w:pPr>
    <w:rPr>
      <w:sz w:val="22"/>
      <w:szCs w:val="22"/>
      <w:lang w:val="en-GB"/>
    </w:rPr>
  </w:style>
  <w:style w:type="character" w:customStyle="1" w:styleId="CitaviBibliographySubheading1Zchn">
    <w:name w:val="Citavi Bibliography Subheading 1 Zchn"/>
    <w:basedOn w:val="Absatz-Standardschriftart"/>
    <w:link w:val="CitaviBibliographySubheading1"/>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2">
    <w:name w:val="Citavi Bibliography Subheading 2"/>
    <w:basedOn w:val="berschrift3"/>
    <w:link w:val="CitaviBibliographySubheading2Zchn"/>
    <w:uiPriority w:val="99"/>
    <w:rsid w:val="00AD1EF0"/>
    <w:pPr>
      <w:outlineLvl w:val="9"/>
    </w:pPr>
    <w:rPr>
      <w:sz w:val="22"/>
      <w:szCs w:val="22"/>
    </w:rPr>
  </w:style>
  <w:style w:type="character" w:customStyle="1" w:styleId="CitaviBibliographySubheading2Zchn">
    <w:name w:val="Citavi Bibliography Subheading 2 Zchn"/>
    <w:basedOn w:val="Absatz-Standardschriftart"/>
    <w:link w:val="CitaviBibliographySubheading2"/>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3">
    <w:name w:val="Citavi Bibliography Subheading 3"/>
    <w:basedOn w:val="berschrift4"/>
    <w:link w:val="CitaviBibliographySubheading3Zchn"/>
    <w:uiPriority w:val="99"/>
    <w:rsid w:val="00AD1EF0"/>
    <w:pPr>
      <w:outlineLvl w:val="9"/>
    </w:pPr>
    <w:rPr>
      <w:sz w:val="22"/>
      <w:szCs w:val="22"/>
      <w:lang w:val="en-GB"/>
    </w:rPr>
  </w:style>
  <w:style w:type="character" w:customStyle="1" w:styleId="CitaviBibliographySubheading3Zchn">
    <w:name w:val="Citavi Bibliography Subheading 3 Zchn"/>
    <w:basedOn w:val="Absatz-Standardschriftart"/>
    <w:link w:val="CitaviBibliographySubheading3"/>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4">
    <w:name w:val="Citavi Bibliography Subheading 4"/>
    <w:basedOn w:val="berschrift5"/>
    <w:link w:val="CitaviBibliographySubheading4Zchn"/>
    <w:uiPriority w:val="99"/>
    <w:rsid w:val="00AD1EF0"/>
    <w:pPr>
      <w:outlineLvl w:val="9"/>
    </w:pPr>
    <w:rPr>
      <w:sz w:val="22"/>
      <w:szCs w:val="22"/>
      <w:lang w:val="en-GB"/>
    </w:rPr>
  </w:style>
  <w:style w:type="character" w:customStyle="1" w:styleId="CitaviBibliographySubheading4Zchn">
    <w:name w:val="Citavi Bibliography Subheading 4 Zchn"/>
    <w:basedOn w:val="Absatz-Standardschriftart"/>
    <w:link w:val="CitaviBibliographySubheading4"/>
    <w:uiPriority w:val="99"/>
    <w:rsid w:val="00AD1EF0"/>
    <w:rPr>
      <w:rFonts w:asciiTheme="majorHAnsi" w:eastAsiaTheme="majorEastAsia" w:hAnsiTheme="majorHAnsi" w:cstheme="majorBidi"/>
      <w:color w:val="2E74B5" w:themeColor="accent1" w:themeShade="BF"/>
      <w:sz w:val="22"/>
      <w:szCs w:val="22"/>
      <w:lang w:val="en-GB"/>
    </w:rPr>
  </w:style>
  <w:style w:type="character" w:customStyle="1" w:styleId="berschrift5Zchn">
    <w:name w:val="Überschrift 5 Zchn"/>
    <w:basedOn w:val="Absatz-Standardschriftart"/>
    <w:link w:val="berschrift5"/>
    <w:uiPriority w:val="9"/>
    <w:semiHidden/>
    <w:rsid w:val="00AD1EF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D1EF0"/>
    <w:pPr>
      <w:outlineLvl w:val="9"/>
    </w:pPr>
    <w:rPr>
      <w:sz w:val="22"/>
      <w:szCs w:val="22"/>
      <w:lang w:val="en-GB"/>
    </w:rPr>
  </w:style>
  <w:style w:type="character" w:customStyle="1" w:styleId="CitaviBibliographySubheading5Zchn">
    <w:name w:val="Citavi Bibliography Subheading 5 Zchn"/>
    <w:basedOn w:val="Absatz-Standardschriftart"/>
    <w:link w:val="CitaviBibliographySubheading5"/>
    <w:uiPriority w:val="99"/>
    <w:rsid w:val="00AD1EF0"/>
    <w:rPr>
      <w:rFonts w:asciiTheme="majorHAnsi" w:eastAsiaTheme="majorEastAsia" w:hAnsiTheme="majorHAnsi" w:cstheme="majorBidi"/>
      <w:color w:val="1F4D78" w:themeColor="accent1" w:themeShade="7F"/>
      <w:sz w:val="22"/>
      <w:szCs w:val="22"/>
      <w:lang w:val="en-GB"/>
    </w:rPr>
  </w:style>
  <w:style w:type="character" w:customStyle="1" w:styleId="berschrift6Zchn">
    <w:name w:val="Überschrift 6 Zchn"/>
    <w:basedOn w:val="Absatz-Standardschriftart"/>
    <w:link w:val="berschrift6"/>
    <w:uiPriority w:val="9"/>
    <w:semiHidden/>
    <w:rsid w:val="00AD1EF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D1EF0"/>
    <w:pPr>
      <w:outlineLvl w:val="9"/>
    </w:pPr>
    <w:rPr>
      <w:sz w:val="22"/>
      <w:szCs w:val="22"/>
      <w:lang w:val="en-GB"/>
    </w:rPr>
  </w:style>
  <w:style w:type="character" w:customStyle="1" w:styleId="CitaviBibliographySubheading6Zchn">
    <w:name w:val="Citavi Bibliography Subheading 6 Zchn"/>
    <w:basedOn w:val="Absatz-Standardschriftart"/>
    <w:link w:val="CitaviBibliographySubheading6"/>
    <w:uiPriority w:val="99"/>
    <w:rsid w:val="00AD1EF0"/>
    <w:rPr>
      <w:rFonts w:asciiTheme="majorHAnsi" w:eastAsiaTheme="majorEastAsia" w:hAnsiTheme="majorHAnsi" w:cstheme="majorBidi"/>
      <w:i/>
      <w:iCs/>
      <w:color w:val="1F4D78" w:themeColor="accent1" w:themeShade="7F"/>
      <w:sz w:val="22"/>
      <w:szCs w:val="22"/>
      <w:lang w:val="en-GB"/>
    </w:rPr>
  </w:style>
  <w:style w:type="character" w:customStyle="1" w:styleId="berschrift7Zchn">
    <w:name w:val="Überschrift 7 Zchn"/>
    <w:basedOn w:val="Absatz-Standardschriftart"/>
    <w:link w:val="berschrift7"/>
    <w:uiPriority w:val="9"/>
    <w:semiHidden/>
    <w:rsid w:val="00AD1EF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D1EF0"/>
    <w:pPr>
      <w:outlineLvl w:val="9"/>
    </w:pPr>
    <w:rPr>
      <w:sz w:val="22"/>
      <w:szCs w:val="22"/>
      <w:lang w:val="en-GB"/>
    </w:rPr>
  </w:style>
  <w:style w:type="character" w:customStyle="1" w:styleId="CitaviBibliographySubheading7Zchn">
    <w:name w:val="Citavi Bibliography Subheading 7 Zchn"/>
    <w:basedOn w:val="Absatz-Standardschriftart"/>
    <w:link w:val="CitaviBibliographySubheading7"/>
    <w:uiPriority w:val="99"/>
    <w:rsid w:val="00AD1EF0"/>
    <w:rPr>
      <w:rFonts w:asciiTheme="majorHAnsi" w:eastAsiaTheme="majorEastAsia" w:hAnsiTheme="majorHAnsi" w:cstheme="majorBidi"/>
      <w:color w:val="272727" w:themeColor="text1" w:themeTint="D8"/>
      <w:sz w:val="22"/>
      <w:szCs w:val="22"/>
      <w:lang w:val="en-GB"/>
    </w:rPr>
  </w:style>
  <w:style w:type="character" w:customStyle="1" w:styleId="berschrift8Zchn">
    <w:name w:val="Überschrift 8 Zchn"/>
    <w:basedOn w:val="Absatz-Standardschriftart"/>
    <w:link w:val="berschrift8"/>
    <w:uiPriority w:val="9"/>
    <w:semiHidden/>
    <w:rsid w:val="00AD1EF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D1EF0"/>
    <w:pPr>
      <w:outlineLvl w:val="9"/>
    </w:pPr>
    <w:rPr>
      <w:sz w:val="22"/>
      <w:szCs w:val="22"/>
      <w:lang w:val="en-GB"/>
    </w:rPr>
  </w:style>
  <w:style w:type="character" w:customStyle="1" w:styleId="CitaviBibliographySubheading8Zchn">
    <w:name w:val="Citavi Bibliography Subheading 8 Zchn"/>
    <w:basedOn w:val="Absatz-Standardschriftart"/>
    <w:link w:val="CitaviBibliographySubheading8"/>
    <w:uiPriority w:val="99"/>
    <w:rsid w:val="00AD1EF0"/>
    <w:rPr>
      <w:rFonts w:asciiTheme="majorHAnsi" w:eastAsiaTheme="majorEastAsia" w:hAnsiTheme="majorHAnsi" w:cstheme="majorBidi"/>
      <w:i/>
      <w:iCs/>
      <w:color w:val="272727" w:themeColor="text1" w:themeTint="D8"/>
      <w:sz w:val="22"/>
      <w:szCs w:val="22"/>
      <w:lang w:val="en-GB"/>
    </w:rPr>
  </w:style>
  <w:style w:type="character" w:customStyle="1" w:styleId="berschrift9Zchn">
    <w:name w:val="Überschrift 9 Zchn"/>
    <w:basedOn w:val="Absatz-Standardschriftart"/>
    <w:link w:val="berschrift9"/>
    <w:uiPriority w:val="9"/>
    <w:semiHidden/>
    <w:rsid w:val="00AD1EF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09242">
      <w:bodyDiv w:val="1"/>
      <w:marLeft w:val="0"/>
      <w:marRight w:val="0"/>
      <w:marTop w:val="0"/>
      <w:marBottom w:val="0"/>
      <w:divBdr>
        <w:top w:val="none" w:sz="0" w:space="0" w:color="auto"/>
        <w:left w:val="none" w:sz="0" w:space="0" w:color="auto"/>
        <w:bottom w:val="none" w:sz="0" w:space="0" w:color="auto"/>
        <w:right w:val="none" w:sz="0" w:space="0" w:color="auto"/>
      </w:divBdr>
    </w:div>
    <w:div w:id="1256478559">
      <w:bodyDiv w:val="1"/>
      <w:marLeft w:val="0"/>
      <w:marRight w:val="0"/>
      <w:marTop w:val="0"/>
      <w:marBottom w:val="0"/>
      <w:divBdr>
        <w:top w:val="none" w:sz="0" w:space="0" w:color="auto"/>
        <w:left w:val="none" w:sz="0" w:space="0" w:color="auto"/>
        <w:bottom w:val="none" w:sz="0" w:space="0" w:color="auto"/>
        <w:right w:val="none" w:sz="0" w:space="0" w:color="auto"/>
      </w:divBdr>
    </w:div>
    <w:div w:id="1466579024">
      <w:bodyDiv w:val="1"/>
      <w:marLeft w:val="0"/>
      <w:marRight w:val="0"/>
      <w:marTop w:val="0"/>
      <w:marBottom w:val="0"/>
      <w:divBdr>
        <w:top w:val="none" w:sz="0" w:space="0" w:color="auto"/>
        <w:left w:val="none" w:sz="0" w:space="0" w:color="auto"/>
        <w:bottom w:val="none" w:sz="0" w:space="0" w:color="auto"/>
        <w:right w:val="none" w:sz="0" w:space="0" w:color="auto"/>
      </w:divBdr>
    </w:div>
    <w:div w:id="14699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8B8B738-C7D3-490E-B3D6-613FB3EABD08}"/>
      </w:docPartPr>
      <w:docPartBody>
        <w:p w:rsidR="00EE1719" w:rsidRDefault="00EE1719">
          <w:r w:rsidRPr="00C328DF">
            <w:rPr>
              <w:rStyle w:val="Platzhaltertext"/>
            </w:rPr>
            <w:t>Klicken oder tippen Sie hier, um Text einzugeben.</w:t>
          </w:r>
        </w:p>
      </w:docPartBody>
    </w:docPart>
    <w:docPart>
      <w:docPartPr>
        <w:name w:val="A569D33A22FE4FCABD7FCC4395451248"/>
        <w:category>
          <w:name w:val="Allgemein"/>
          <w:gallery w:val="placeholder"/>
        </w:category>
        <w:types>
          <w:type w:val="bbPlcHdr"/>
        </w:types>
        <w:behaviors>
          <w:behavior w:val="content"/>
        </w:behaviors>
        <w:guid w:val="{CF184C02-AD72-411A-95BB-259D2BF57750}"/>
      </w:docPartPr>
      <w:docPartBody>
        <w:p w:rsidR="00A41EEA" w:rsidRDefault="00A41EEA" w:rsidP="00A41EEA">
          <w:pPr>
            <w:pStyle w:val="A569D33A22FE4FCABD7FCC4395451248"/>
          </w:pPr>
          <w:r w:rsidRPr="00C328DF">
            <w:rPr>
              <w:rStyle w:val="Platzhaltertext"/>
            </w:rPr>
            <w:t>Klicken oder tippen Sie hier, um Text einzugeben.</w:t>
          </w:r>
        </w:p>
      </w:docPartBody>
    </w:docPart>
    <w:docPart>
      <w:docPartPr>
        <w:name w:val="595074ACEDDF4E0DAE92FECA3F12CF1D"/>
        <w:category>
          <w:name w:val="Allgemein"/>
          <w:gallery w:val="placeholder"/>
        </w:category>
        <w:types>
          <w:type w:val="bbPlcHdr"/>
        </w:types>
        <w:behaviors>
          <w:behavior w:val="content"/>
        </w:behaviors>
        <w:guid w:val="{DF00FEA8-FE78-4A98-AB69-3AB19950A97E}"/>
      </w:docPartPr>
      <w:docPartBody>
        <w:p w:rsidR="00A41EEA" w:rsidRDefault="00A41EEA" w:rsidP="00A41EEA">
          <w:pPr>
            <w:pStyle w:val="595074ACEDDF4E0DAE92FECA3F12CF1D"/>
          </w:pPr>
          <w:r w:rsidRPr="00C328D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719"/>
    <w:rsid w:val="00300563"/>
    <w:rsid w:val="004E5EF7"/>
    <w:rsid w:val="00550546"/>
    <w:rsid w:val="00A41EEA"/>
    <w:rsid w:val="00EE1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1EEA"/>
    <w:rPr>
      <w:color w:val="808080"/>
    </w:rPr>
  </w:style>
  <w:style w:type="paragraph" w:customStyle="1" w:styleId="A569D33A22FE4FCABD7FCC4395451248">
    <w:name w:val="A569D33A22FE4FCABD7FCC4395451248"/>
    <w:rsid w:val="00A41EEA"/>
  </w:style>
  <w:style w:type="paragraph" w:customStyle="1" w:styleId="6232F616BDCC46F2957A97F4266A3F78">
    <w:name w:val="6232F616BDCC46F2957A97F4266A3F78"/>
    <w:rsid w:val="00A41EEA"/>
  </w:style>
  <w:style w:type="paragraph" w:customStyle="1" w:styleId="595074ACEDDF4E0DAE92FECA3F12CF1D">
    <w:name w:val="595074ACEDDF4E0DAE92FECA3F12CF1D"/>
    <w:rsid w:val="00A41E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54ECD1-73C2-47A0-9604-09270AD70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6269</Words>
  <Characters>377736</Characters>
  <Application>Microsoft Office Word</Application>
  <DocSecurity>0</DocSecurity>
  <Lines>3147</Lines>
  <Paragraphs>8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olzki</dc:creator>
  <cp:keywords/>
  <dc:description/>
  <cp:lastModifiedBy>Alexander Birkner</cp:lastModifiedBy>
  <cp:revision>68</cp:revision>
  <cp:lastPrinted>2021-01-10T22:44:00Z</cp:lastPrinted>
  <dcterms:created xsi:type="dcterms:W3CDTF">2020-12-15T11:05:00Z</dcterms:created>
  <dcterms:modified xsi:type="dcterms:W3CDTF">2021-01-1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penSceneGraph</vt:lpwstr>
  </property>
  <property fmtid="{D5CDD505-2E9C-101B-9397-08002B2CF9AE}" pid="3" name="CitaviDocumentProperty_0">
    <vt:lpwstr>d3bccd87-d861-49aa-9c0d-894091ddca6c</vt:lpwstr>
  </property>
  <property fmtid="{D5CDD505-2E9C-101B-9397-08002B2CF9AE}" pid="4" name="CitaviDocumentProperty_8">
    <vt:lpwstr>C:\Users\birkner\Documents\Citavi 6\Projects\OpenSceneGraph\OpenSceneGraph.ctv6</vt:lpwstr>
  </property>
  <property fmtid="{D5CDD505-2E9C-101B-9397-08002B2CF9AE}" pid="5" name="CitaviDocumentProperty_1">
    <vt:lpwstr>6.7.0.0</vt:lpwstr>
  </property>
  <property fmtid="{D5CDD505-2E9C-101B-9397-08002B2CF9AE}" pid="6" name="CitaviDocumentProperty_6">
    <vt:lpwstr>True</vt:lpwstr>
  </property>
</Properties>
</file>